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AACDE1" w14:textId="77777777" w:rsidR="009C6D89" w:rsidRPr="00201571" w:rsidRDefault="009C6D89" w:rsidP="009C6D89">
      <w:pPr>
        <w:spacing w:after="0" w:line="480" w:lineRule="auto"/>
      </w:pPr>
      <w:bookmarkStart w:id="0" w:name="_GoBack"/>
      <w:bookmarkEnd w:id="0"/>
    </w:p>
    <w:p w14:paraId="71AEC530" w14:textId="119F6BEB" w:rsidR="009C6D89" w:rsidRPr="000F2EAD" w:rsidRDefault="00931A1C" w:rsidP="009C6D89">
      <w:pPr>
        <w:spacing w:after="0" w:line="480" w:lineRule="auto"/>
        <w:jc w:val="center"/>
        <w:rPr>
          <w:sz w:val="32"/>
        </w:rPr>
      </w:pPr>
      <w:r>
        <w:rPr>
          <w:sz w:val="32"/>
        </w:rPr>
        <w:t>P</w:t>
      </w:r>
      <w:r w:rsidR="003925F4">
        <w:rPr>
          <w:sz w:val="32"/>
        </w:rPr>
        <w:t xml:space="preserve">aediatric rotavirus </w:t>
      </w:r>
      <w:r>
        <w:rPr>
          <w:sz w:val="32"/>
        </w:rPr>
        <w:t xml:space="preserve">vaccination, </w:t>
      </w:r>
      <w:r w:rsidR="009C6D89" w:rsidRPr="000F2EAD">
        <w:rPr>
          <w:sz w:val="32"/>
        </w:rPr>
        <w:t>coeliac disease</w:t>
      </w:r>
      <w:r>
        <w:rPr>
          <w:sz w:val="32"/>
        </w:rPr>
        <w:t xml:space="preserve"> and</w:t>
      </w:r>
      <w:r w:rsidR="000C48A0">
        <w:rPr>
          <w:sz w:val="32"/>
        </w:rPr>
        <w:t xml:space="preserve"> type 1</w:t>
      </w:r>
      <w:r w:rsidR="009C6D89">
        <w:rPr>
          <w:sz w:val="32"/>
        </w:rPr>
        <w:t xml:space="preserve"> diabetes</w:t>
      </w:r>
      <w:r w:rsidR="0014315B">
        <w:rPr>
          <w:sz w:val="32"/>
        </w:rPr>
        <w:t xml:space="preserve"> in children</w:t>
      </w:r>
      <w:r w:rsidR="005836CE">
        <w:rPr>
          <w:sz w:val="32"/>
        </w:rPr>
        <w:t>:</w:t>
      </w:r>
      <w:r w:rsidR="009C6D89">
        <w:rPr>
          <w:sz w:val="32"/>
        </w:rPr>
        <w:t xml:space="preserve"> A</w:t>
      </w:r>
      <w:r w:rsidR="005836CE">
        <w:rPr>
          <w:sz w:val="32"/>
        </w:rPr>
        <w:t xml:space="preserve"> population</w:t>
      </w:r>
      <w:r w:rsidR="003925F4">
        <w:rPr>
          <w:sz w:val="32"/>
        </w:rPr>
        <w:t xml:space="preserve">-based </w:t>
      </w:r>
      <w:r w:rsidR="009C6D89">
        <w:rPr>
          <w:sz w:val="32"/>
        </w:rPr>
        <w:t>cohort study</w:t>
      </w:r>
    </w:p>
    <w:p w14:paraId="58CFC363" w14:textId="77777777" w:rsidR="009C6D89" w:rsidRDefault="009C6D89" w:rsidP="009C6D89">
      <w:pPr>
        <w:spacing w:after="0" w:line="480" w:lineRule="auto"/>
      </w:pPr>
    </w:p>
    <w:p w14:paraId="2EC6766B" w14:textId="77777777" w:rsidR="009C6D89" w:rsidRDefault="009C6D89" w:rsidP="009C6D89">
      <w:pPr>
        <w:spacing w:after="0" w:line="480" w:lineRule="auto"/>
      </w:pPr>
    </w:p>
    <w:p w14:paraId="0EB9B4BA" w14:textId="77777777" w:rsidR="009C6D89" w:rsidRDefault="009C6D89" w:rsidP="009C6D89">
      <w:pPr>
        <w:spacing w:after="0" w:line="480" w:lineRule="auto"/>
      </w:pPr>
    </w:p>
    <w:p w14:paraId="0556EC7C" w14:textId="77777777" w:rsidR="009C6D89" w:rsidRDefault="009C6D89" w:rsidP="009C6D89">
      <w:pPr>
        <w:spacing w:after="0" w:line="480" w:lineRule="auto"/>
      </w:pPr>
      <w:r>
        <w:t>Authors</w:t>
      </w:r>
    </w:p>
    <w:p w14:paraId="72BB0B43" w14:textId="3F22CA7D" w:rsidR="009C6D89" w:rsidRDefault="009C6D89" w:rsidP="009C6D89">
      <w:pPr>
        <w:spacing w:after="0" w:line="480" w:lineRule="auto"/>
      </w:pPr>
      <w:r>
        <w:t>Thomas Inns</w:t>
      </w:r>
      <w:r w:rsidRPr="00A00919">
        <w:rPr>
          <w:vertAlign w:val="superscript"/>
        </w:rPr>
        <w:t>1,2</w:t>
      </w:r>
      <w:r>
        <w:t>, Kate M Fleming</w:t>
      </w:r>
      <w:r w:rsidRPr="00A00919">
        <w:rPr>
          <w:vertAlign w:val="superscript"/>
        </w:rPr>
        <w:t>3</w:t>
      </w:r>
      <w:r>
        <w:t xml:space="preserve">, Miren </w:t>
      </w:r>
      <w:r w:rsidRPr="00B64627">
        <w:t>Iturriza-Gomara</w:t>
      </w:r>
      <w:r w:rsidRPr="00B64627">
        <w:rPr>
          <w:vertAlign w:val="superscript"/>
        </w:rPr>
        <w:t>2,4</w:t>
      </w:r>
      <w:r w:rsidR="00C0419E">
        <w:rPr>
          <w:vertAlign w:val="superscript"/>
        </w:rPr>
        <w:t>,5</w:t>
      </w:r>
      <w:r>
        <w:t>, Daniel Hungerford</w:t>
      </w:r>
      <w:r>
        <w:rPr>
          <w:vertAlign w:val="superscript"/>
        </w:rPr>
        <w:t>2,4</w:t>
      </w:r>
      <w:r w:rsidR="0047412B">
        <w:rPr>
          <w:vertAlign w:val="superscript"/>
        </w:rPr>
        <w:t>*</w:t>
      </w:r>
    </w:p>
    <w:p w14:paraId="0CAC0EB7" w14:textId="77777777" w:rsidR="009C6D89" w:rsidRDefault="009C6D89" w:rsidP="009C6D89">
      <w:pPr>
        <w:spacing w:after="0" w:line="480" w:lineRule="auto"/>
      </w:pPr>
    </w:p>
    <w:p w14:paraId="5AA33477" w14:textId="77777777" w:rsidR="009C6D89" w:rsidRDefault="009C6D89" w:rsidP="009C6D89">
      <w:pPr>
        <w:spacing w:after="0" w:line="480" w:lineRule="auto"/>
      </w:pPr>
      <w:r>
        <w:t>Affiliations</w:t>
      </w:r>
    </w:p>
    <w:p w14:paraId="4220A14E" w14:textId="77777777" w:rsidR="009C6D89" w:rsidRDefault="009C6D89" w:rsidP="009C6D89">
      <w:pPr>
        <w:pStyle w:val="ListParagraph"/>
        <w:numPr>
          <w:ilvl w:val="0"/>
          <w:numId w:val="11"/>
        </w:numPr>
        <w:spacing w:after="0" w:line="480" w:lineRule="auto"/>
      </w:pPr>
      <w:r w:rsidRPr="00A00919">
        <w:t>St Helens and Knowsley Teaching Hospitals NHS Trust, Merseyside, UK</w:t>
      </w:r>
    </w:p>
    <w:p w14:paraId="78D912A3" w14:textId="191BC45C" w:rsidR="009C6D89" w:rsidRDefault="009C6D89" w:rsidP="009C6D89">
      <w:pPr>
        <w:pStyle w:val="ListParagraph"/>
        <w:numPr>
          <w:ilvl w:val="0"/>
          <w:numId w:val="11"/>
        </w:numPr>
        <w:spacing w:after="0" w:line="480" w:lineRule="auto"/>
      </w:pPr>
      <w:r w:rsidRPr="00A00919">
        <w:t>NIHR HPRU in Gastrointestinal Infections at University of Liverpool</w:t>
      </w:r>
      <w:r>
        <w:t>, Liverpool, UK</w:t>
      </w:r>
    </w:p>
    <w:p w14:paraId="3AACE73C" w14:textId="77777777" w:rsidR="009C6D89" w:rsidRDefault="009C6D89" w:rsidP="009C6D89">
      <w:pPr>
        <w:pStyle w:val="ListParagraph"/>
        <w:numPr>
          <w:ilvl w:val="0"/>
          <w:numId w:val="11"/>
        </w:numPr>
        <w:spacing w:after="0" w:line="480" w:lineRule="auto"/>
      </w:pPr>
      <w:r w:rsidRPr="00A00919">
        <w:t xml:space="preserve">Institute of </w:t>
      </w:r>
      <w:r>
        <w:t>Population</w:t>
      </w:r>
      <w:r w:rsidRPr="00A00919">
        <w:t xml:space="preserve"> Health</w:t>
      </w:r>
      <w:r>
        <w:t>,</w:t>
      </w:r>
      <w:r w:rsidRPr="00A00919">
        <w:t xml:space="preserve"> </w:t>
      </w:r>
      <w:r>
        <w:t>University of Liverpool, Liverpool, UK</w:t>
      </w:r>
    </w:p>
    <w:p w14:paraId="162FB18E" w14:textId="559D2EE1" w:rsidR="009C6D89" w:rsidRDefault="009C6D89" w:rsidP="009C6D89">
      <w:pPr>
        <w:pStyle w:val="ListParagraph"/>
        <w:numPr>
          <w:ilvl w:val="0"/>
          <w:numId w:val="11"/>
        </w:numPr>
        <w:spacing w:after="0" w:line="480" w:lineRule="auto"/>
      </w:pPr>
      <w:r>
        <w:t>Department of Clinical Infection, Microbiology and Immunology,</w:t>
      </w:r>
      <w:r w:rsidRPr="00A00919">
        <w:t xml:space="preserve"> </w:t>
      </w:r>
      <w:r>
        <w:t>University of Liverpool, Liverpool</w:t>
      </w:r>
      <w:r w:rsidR="001E313D">
        <w:t xml:space="preserve">, </w:t>
      </w:r>
      <w:r>
        <w:t>UK</w:t>
      </w:r>
    </w:p>
    <w:p w14:paraId="1DD46C8C" w14:textId="3056DE38" w:rsidR="00C0419E" w:rsidRDefault="00C0419E" w:rsidP="00C0419E">
      <w:pPr>
        <w:pStyle w:val="ListParagraph"/>
        <w:numPr>
          <w:ilvl w:val="0"/>
          <w:numId w:val="11"/>
        </w:numPr>
        <w:spacing w:after="0" w:line="480" w:lineRule="auto"/>
      </w:pPr>
      <w:r>
        <w:t xml:space="preserve">Centre for Vaccine Innovation and Access, PATH, </w:t>
      </w:r>
      <w:r w:rsidRPr="00C0419E">
        <w:t>Geneva, Switzerland</w:t>
      </w:r>
    </w:p>
    <w:p w14:paraId="3EBB5660" w14:textId="77777777" w:rsidR="009C6D89" w:rsidRDefault="009C6D89" w:rsidP="009C6D89">
      <w:pPr>
        <w:spacing w:after="0" w:line="480" w:lineRule="auto"/>
      </w:pPr>
    </w:p>
    <w:p w14:paraId="73B41940" w14:textId="77777777" w:rsidR="0047412B" w:rsidRDefault="009C6D89" w:rsidP="0047412B">
      <w:pPr>
        <w:spacing w:after="0" w:line="480" w:lineRule="auto"/>
      </w:pPr>
      <w:r>
        <w:t xml:space="preserve">Corresponding author: </w:t>
      </w:r>
      <w:r w:rsidR="001E313D">
        <w:t xml:space="preserve">Daniel Hungerford, </w:t>
      </w:r>
      <w:r w:rsidR="0047412B">
        <w:t>Institute of Infection, Veterinary &amp; Ecological Sciences, Department of Clinical Infection, Microbiology and Immunology, University of Liverpool, The Ronald Ross Building, 8 West Derby Street, Liverpool, L69 7BE</w:t>
      </w:r>
    </w:p>
    <w:p w14:paraId="2B842A50" w14:textId="77777777" w:rsidR="00473A69" w:rsidRDefault="0047412B" w:rsidP="0047412B">
      <w:pPr>
        <w:spacing w:after="0" w:line="480" w:lineRule="auto"/>
      </w:pPr>
      <w:r>
        <w:t>E: d.hungerford@liverpool.ac.uk | T:0151 795 1455</w:t>
      </w:r>
    </w:p>
    <w:p w14:paraId="74EED1BB" w14:textId="2E318CB5" w:rsidR="00B96FD7" w:rsidRDefault="00B96FD7"/>
    <w:p w14:paraId="0A5A4860" w14:textId="77777777" w:rsidR="00943C00" w:rsidRDefault="00943C00"/>
    <w:p w14:paraId="7DB2024C" w14:textId="77777777" w:rsidR="00271850" w:rsidRDefault="00271850"/>
    <w:p w14:paraId="25EA6212" w14:textId="77777777" w:rsidR="00943C00" w:rsidRDefault="00943C00"/>
    <w:p w14:paraId="163F3BBC" w14:textId="77777777" w:rsidR="00943C00" w:rsidRDefault="00943C00"/>
    <w:p w14:paraId="70444EF8" w14:textId="77777777" w:rsidR="0047665E" w:rsidRPr="005123A3" w:rsidRDefault="009A3E19" w:rsidP="0004191E">
      <w:pPr>
        <w:spacing w:after="0" w:line="480" w:lineRule="auto"/>
        <w:rPr>
          <w:i/>
        </w:rPr>
      </w:pPr>
      <w:r w:rsidRPr="005123A3">
        <w:rPr>
          <w:i/>
        </w:rPr>
        <w:lastRenderedPageBreak/>
        <w:t>Background</w:t>
      </w:r>
    </w:p>
    <w:p w14:paraId="33AAD699" w14:textId="52BBEB61" w:rsidR="004B5408" w:rsidRPr="005123A3" w:rsidRDefault="00405B22" w:rsidP="0004191E">
      <w:pPr>
        <w:spacing w:after="0" w:line="480" w:lineRule="auto"/>
      </w:pPr>
      <w:r w:rsidRPr="005123A3">
        <w:t xml:space="preserve">Rotavirus infection has been </w:t>
      </w:r>
      <w:r w:rsidR="00872937" w:rsidRPr="005123A3">
        <w:t>proposed</w:t>
      </w:r>
      <w:r w:rsidRPr="005123A3">
        <w:t xml:space="preserve"> as a risk factor for coeliac disease (CD) and type 1 diabetes (T1D). The UK introduced </w:t>
      </w:r>
      <w:r w:rsidR="009908FB">
        <w:t>infant</w:t>
      </w:r>
      <w:r w:rsidR="009908FB" w:rsidRPr="005123A3">
        <w:t xml:space="preserve"> </w:t>
      </w:r>
      <w:r w:rsidRPr="005123A3">
        <w:t xml:space="preserve">rotavirus vaccination in 2013. </w:t>
      </w:r>
      <w:r w:rsidR="009A1951">
        <w:t>W</w:t>
      </w:r>
      <w:r w:rsidR="009A1951" w:rsidRPr="009A1951">
        <w:t>e have previously shown that rotavirus vaccination can have beneficial off-target effects on syndromes, such as hospitalised seizures</w:t>
      </w:r>
      <w:r w:rsidR="009A1951">
        <w:t>.</w:t>
      </w:r>
      <w:r w:rsidR="009A1951" w:rsidRPr="009A1951">
        <w:t xml:space="preserve"> </w:t>
      </w:r>
      <w:r w:rsidRPr="005123A3">
        <w:t xml:space="preserve">We therefore investigated whether rotavirus vaccination </w:t>
      </w:r>
      <w:r w:rsidR="00991192">
        <w:t>prevents</w:t>
      </w:r>
      <w:r w:rsidRPr="005123A3">
        <w:t xml:space="preserve"> CD and T1D in the UK. </w:t>
      </w:r>
    </w:p>
    <w:p w14:paraId="3BF76B46" w14:textId="77777777" w:rsidR="009A3E19" w:rsidRPr="005123A3" w:rsidRDefault="009A3E19" w:rsidP="0004191E">
      <w:pPr>
        <w:spacing w:after="0" w:line="480" w:lineRule="auto"/>
        <w:rPr>
          <w:i/>
        </w:rPr>
      </w:pPr>
      <w:r w:rsidRPr="005123A3">
        <w:rPr>
          <w:i/>
        </w:rPr>
        <w:t>Methods</w:t>
      </w:r>
    </w:p>
    <w:p w14:paraId="059B8235" w14:textId="0B5B6B5D" w:rsidR="00B545A6" w:rsidRDefault="00B545A6" w:rsidP="0004191E">
      <w:pPr>
        <w:spacing w:after="0" w:line="480" w:lineRule="auto"/>
      </w:pPr>
      <w:r w:rsidRPr="00B545A6">
        <w:t xml:space="preserve">A cohort study of children born between 2010 and 2015 was conducted using primary care records from the Clinical Practice Research Datalink. Children were followed-up from </w:t>
      </w:r>
      <w:r w:rsidR="00A93374">
        <w:t>six</w:t>
      </w:r>
      <w:r w:rsidR="00A93374" w:rsidRPr="00B545A6">
        <w:t xml:space="preserve"> </w:t>
      </w:r>
      <w:r w:rsidRPr="00B545A6">
        <w:t>months to seven years old, with censoring for outcome, death or leaving the practice. CD was defined as diagnosis of CD or the prescription of gluten-free goods. T1D was defined as a T1D diagnosis. The exposure was rotavirus vaccination, defined as one or more doses. Mixed-effects Cox regression was used to estimate Hazard ratios (HR) and 95% confidence intervals (CIs). Models were adjusted for potential confounders and included random intercepts for general practices.</w:t>
      </w:r>
    </w:p>
    <w:p w14:paraId="6B39DFF1" w14:textId="39DED4FD" w:rsidR="009A3E19" w:rsidRPr="005123A3" w:rsidRDefault="002414E2" w:rsidP="0004191E">
      <w:pPr>
        <w:spacing w:after="0" w:line="480" w:lineRule="auto"/>
        <w:rPr>
          <w:i/>
        </w:rPr>
      </w:pPr>
      <w:r>
        <w:rPr>
          <w:i/>
        </w:rPr>
        <w:t>Results</w:t>
      </w:r>
    </w:p>
    <w:p w14:paraId="20277757" w14:textId="4E8A74BA" w:rsidR="00B545A6" w:rsidRDefault="00B545A6" w:rsidP="0004191E">
      <w:pPr>
        <w:spacing w:after="0" w:line="480" w:lineRule="auto"/>
      </w:pPr>
      <w:r>
        <w:t>There were 880,629 children in the cohort (48.</w:t>
      </w:r>
      <w:r w:rsidRPr="00B545A6">
        <w:t xml:space="preserve">8% </w:t>
      </w:r>
      <w:r>
        <w:t>female). A total of 343,113 (39.</w:t>
      </w:r>
      <w:r w:rsidRPr="00B545A6">
        <w:t>0%) participants received rotavirus vaccine; among those born after the introducti</w:t>
      </w:r>
      <w:r>
        <w:t>on of rotavirus vaccination, 93.</w:t>
      </w:r>
      <w:r w:rsidRPr="00B545A6">
        <w:t>4% were vaccinated. S</w:t>
      </w:r>
      <w:r>
        <w:t xml:space="preserve">tudy participants contributed </w:t>
      </w:r>
      <w:r w:rsidR="00883E6A" w:rsidRPr="00883E6A">
        <w:t>4</w:t>
      </w:r>
      <w:r w:rsidR="00883E6A">
        <w:t>,</w:t>
      </w:r>
      <w:r w:rsidR="00883E6A" w:rsidRPr="00883E6A">
        <w:t>388</w:t>
      </w:r>
      <w:r w:rsidR="00883E6A">
        <w:t>,</w:t>
      </w:r>
      <w:r w:rsidR="00883E6A" w:rsidRPr="00883E6A">
        <w:t>35</w:t>
      </w:r>
      <w:r w:rsidR="00883E6A">
        <w:t>5</w:t>
      </w:r>
      <w:r w:rsidRPr="00B545A6">
        <w:t xml:space="preserve"> person-years, with median follow-up </w:t>
      </w:r>
      <w:r>
        <w:t>5.</w:t>
      </w:r>
      <w:r w:rsidR="00D668CE">
        <w:t xml:space="preserve">66 </w:t>
      </w:r>
      <w:r>
        <w:t>person-years. There were 1</w:t>
      </w:r>
      <w:r w:rsidRPr="00B545A6">
        <w:t xml:space="preserve">657 CD cases, an </w:t>
      </w:r>
      <w:r>
        <w:t xml:space="preserve">incidence of </w:t>
      </w:r>
      <w:r w:rsidR="00D668CE">
        <w:t>38</w:t>
      </w:r>
      <w:r>
        <w:t>.</w:t>
      </w:r>
      <w:r w:rsidR="00D668CE">
        <w:t>0</w:t>
      </w:r>
      <w:r>
        <w:t xml:space="preserve"> cases per 100,</w:t>
      </w:r>
      <w:r w:rsidRPr="00B545A6">
        <w:t>000 person-years. Compared with unvaccinated children the adjusted HR for a CD was 1</w:t>
      </w:r>
      <w:r>
        <w:t>.</w:t>
      </w:r>
      <w:r w:rsidR="00D668CE" w:rsidRPr="00B545A6">
        <w:t>0</w:t>
      </w:r>
      <w:r w:rsidR="00D668CE">
        <w:t>5</w:t>
      </w:r>
      <w:r w:rsidR="00D668CE" w:rsidRPr="00B545A6">
        <w:t xml:space="preserve"> </w:t>
      </w:r>
      <w:r w:rsidRPr="00B545A6">
        <w:t>(95% CI 0</w:t>
      </w:r>
      <w:r>
        <w:t>.</w:t>
      </w:r>
      <w:r w:rsidRPr="00B545A6">
        <w:t>8</w:t>
      </w:r>
      <w:r w:rsidR="00D668CE">
        <w:t>6</w:t>
      </w:r>
      <w:r w:rsidRPr="00B545A6">
        <w:t>-1</w:t>
      </w:r>
      <w:r>
        <w:t>.</w:t>
      </w:r>
      <w:r w:rsidR="00D668CE" w:rsidRPr="00B545A6">
        <w:t>2</w:t>
      </w:r>
      <w:r w:rsidR="00D668CE">
        <w:t>8</w:t>
      </w:r>
      <w:r w:rsidRPr="00B545A6">
        <w:t xml:space="preserve">) for vaccinated children. Females had a 40% higher hazard than males. T1D was recorded for 733 participants, an </w:t>
      </w:r>
      <w:r>
        <w:t>incidence of 1</w:t>
      </w:r>
      <w:r w:rsidR="00D668CE">
        <w:t>7</w:t>
      </w:r>
      <w:r>
        <w:t>.</w:t>
      </w:r>
      <w:r w:rsidR="00D668CE">
        <w:t>1</w:t>
      </w:r>
      <w:r>
        <w:t xml:space="preserve"> cases per 100,</w:t>
      </w:r>
      <w:r w:rsidRPr="00B545A6">
        <w:t xml:space="preserve">000 person-years. In adjusted analysis rotavirus vaccination was not </w:t>
      </w:r>
      <w:r w:rsidR="00057491">
        <w:t>associated with risk of T1D (HR=</w:t>
      </w:r>
      <w:r w:rsidRPr="00B545A6">
        <w:t>0</w:t>
      </w:r>
      <w:r>
        <w:t>.</w:t>
      </w:r>
      <w:r w:rsidR="00D668CE">
        <w:t>8</w:t>
      </w:r>
      <w:r w:rsidRPr="00B545A6">
        <w:t>9, 95% CI 0</w:t>
      </w:r>
      <w:r>
        <w:t>.</w:t>
      </w:r>
      <w:r w:rsidRPr="00B545A6">
        <w:t>6</w:t>
      </w:r>
      <w:r w:rsidR="00D668CE">
        <w:t>8</w:t>
      </w:r>
      <w:r w:rsidRPr="00B545A6">
        <w:t>-1</w:t>
      </w:r>
      <w:r>
        <w:t>.</w:t>
      </w:r>
      <w:r w:rsidR="00D668CE">
        <w:t>19</w:t>
      </w:r>
      <w:r w:rsidRPr="00B545A6">
        <w:t>).</w:t>
      </w:r>
    </w:p>
    <w:p w14:paraId="471CAD7A" w14:textId="00F4AF94" w:rsidR="008F5722" w:rsidRPr="005123A3" w:rsidRDefault="002414E2" w:rsidP="0004191E">
      <w:pPr>
        <w:spacing w:after="0" w:line="480" w:lineRule="auto"/>
        <w:rPr>
          <w:i/>
        </w:rPr>
      </w:pPr>
      <w:r>
        <w:rPr>
          <w:i/>
        </w:rPr>
        <w:t>Conclusion</w:t>
      </w:r>
      <w:r w:rsidR="002F4CC6">
        <w:rPr>
          <w:i/>
        </w:rPr>
        <w:t>s</w:t>
      </w:r>
    </w:p>
    <w:p w14:paraId="4CEC79D9" w14:textId="1546601F" w:rsidR="000D1E17" w:rsidRDefault="00473D5D" w:rsidP="0004191E">
      <w:pPr>
        <w:spacing w:after="0" w:line="480" w:lineRule="auto"/>
      </w:pPr>
      <w:r w:rsidRPr="00473D5D">
        <w:t xml:space="preserve">Rotavirus vaccination has reduced diarrhoeal disease morbidity and mortality substantial since licensing in 2006. </w:t>
      </w:r>
      <w:r w:rsidR="00026443" w:rsidRPr="00026443">
        <w:t xml:space="preserve">Our finding from </w:t>
      </w:r>
      <w:r w:rsidR="00243B84">
        <w:t>this</w:t>
      </w:r>
      <w:r w:rsidR="00026443" w:rsidRPr="00026443">
        <w:t xml:space="preserve"> large cohort study </w:t>
      </w:r>
      <w:r w:rsidR="001F1BE6" w:rsidRPr="00F74130">
        <w:t xml:space="preserve">did not provide evidence that rotavirus </w:t>
      </w:r>
      <w:r w:rsidR="001F1BE6" w:rsidRPr="00F74130">
        <w:lastRenderedPageBreak/>
        <w:t xml:space="preserve">vaccination </w:t>
      </w:r>
      <w:r w:rsidR="00931A1C">
        <w:t>prevents</w:t>
      </w:r>
      <w:r w:rsidR="005747FD" w:rsidRPr="00F74130">
        <w:t xml:space="preserve"> CD or T1</w:t>
      </w:r>
      <w:r w:rsidR="00F74130">
        <w:t>D</w:t>
      </w:r>
      <w:r w:rsidR="00510108">
        <w:t>,</w:t>
      </w:r>
      <w:r w:rsidR="00931A1C">
        <w:t xml:space="preserve"> nor is it associated with increased risk</w:t>
      </w:r>
      <w:r w:rsidR="005123A3" w:rsidRPr="00F74130">
        <w:t>, delivering f</w:t>
      </w:r>
      <w:r w:rsidR="00D65804" w:rsidRPr="00F74130">
        <w:t>urther evidence of rotavirus vaccin</w:t>
      </w:r>
      <w:r w:rsidR="00510108">
        <w:t>e</w:t>
      </w:r>
      <w:r w:rsidR="009908FB" w:rsidRPr="009908FB">
        <w:t xml:space="preserve"> </w:t>
      </w:r>
      <w:r w:rsidR="009908FB" w:rsidRPr="00F74130">
        <w:t>safety</w:t>
      </w:r>
      <w:r w:rsidR="00D65804" w:rsidRPr="00F74130">
        <w:t>.</w:t>
      </w:r>
    </w:p>
    <w:p w14:paraId="66E8BD01" w14:textId="77777777" w:rsidR="00026443" w:rsidRDefault="00026443" w:rsidP="0004191E">
      <w:pPr>
        <w:spacing w:after="0" w:line="480" w:lineRule="auto"/>
      </w:pPr>
    </w:p>
    <w:p w14:paraId="09FEB151" w14:textId="1577A6B1" w:rsidR="007E0D59" w:rsidRDefault="0052425F" w:rsidP="00B96FD7">
      <w:pPr>
        <w:spacing w:after="0" w:line="480" w:lineRule="auto"/>
        <w:ind w:left="1134" w:hanging="1134"/>
      </w:pPr>
      <w:r>
        <w:t>Keywords:</w:t>
      </w:r>
      <w:r>
        <w:tab/>
        <w:t>coeliac d</w:t>
      </w:r>
      <w:r w:rsidR="007E0D59">
        <w:t xml:space="preserve">isease, </w:t>
      </w:r>
      <w:r w:rsidR="009C6D89">
        <w:t xml:space="preserve">type I diabetes, </w:t>
      </w:r>
      <w:r w:rsidR="007E0D59">
        <w:t xml:space="preserve">rotavirus vaccine, </w:t>
      </w:r>
      <w:r>
        <w:t xml:space="preserve">vaccines, </w:t>
      </w:r>
      <w:r w:rsidR="00B545A6">
        <w:t xml:space="preserve">cohort study, survival </w:t>
      </w:r>
      <w:r w:rsidR="007E0D59">
        <w:t>analysis</w:t>
      </w:r>
      <w:r w:rsidR="0078114F">
        <w:t>, observation study, infectious disease</w:t>
      </w:r>
    </w:p>
    <w:p w14:paraId="5C2872B4" w14:textId="77777777" w:rsidR="00026443" w:rsidRDefault="00026443" w:rsidP="00B96FD7">
      <w:pPr>
        <w:spacing w:after="0" w:line="480" w:lineRule="auto"/>
        <w:ind w:left="1134" w:hanging="1134"/>
      </w:pPr>
    </w:p>
    <w:p w14:paraId="1C8A479D" w14:textId="00578334" w:rsidR="0007417F" w:rsidRDefault="00586051" w:rsidP="00586051">
      <w:pPr>
        <w:spacing w:after="0" w:line="480" w:lineRule="auto"/>
        <w:rPr>
          <w:b/>
        </w:rPr>
      </w:pPr>
      <w:r w:rsidRPr="00586051">
        <w:rPr>
          <w:b/>
        </w:rPr>
        <w:t>Background</w:t>
      </w:r>
    </w:p>
    <w:p w14:paraId="040EB296" w14:textId="577F17C5" w:rsidR="00E10DE1" w:rsidRDefault="00F96E51" w:rsidP="00586051">
      <w:pPr>
        <w:spacing w:after="0" w:line="480" w:lineRule="auto"/>
      </w:pPr>
      <w:r w:rsidRPr="00F96E51">
        <w:t>Coeliac Disease (CD), is a chronic</w:t>
      </w:r>
      <w:r>
        <w:t xml:space="preserve"> autoimmune</w:t>
      </w:r>
      <w:r w:rsidRPr="00F96E51">
        <w:t xml:space="preserve"> inflammatory intestinal disease that is induced by exposure to gluten.</w:t>
      </w:r>
      <w:r>
        <w:fldChar w:fldCharType="begin"/>
      </w:r>
      <w:r w:rsidR="00A4266C">
        <w:instrText xml:space="preserve"> ADDIN ZOTERO_ITEM CSL_CITATION {"citationID":"tVboiBj5","properties":{"formattedCitation":"[1]","plainCitation":"[1]","noteIndex":0},"citationItems":[{"id":"f5DPIqS8/1oe6hMAQ","uris":["http://zotero.org/users/5856738/items/MDZT5DH7"],"uri":["http://zotero.org/users/5856738/items/MDZT5DH7"],"itemData":{"id":2158,"type":"article-journal","abstract":"&lt;h3&gt;Background &amp; Aims&lt;/h3&gt;&lt;p&gt;Celiac disease is a major public health problem worldwide. Although initially it was reported from countries with predominant Caucasian populations, it now has been reported from other parts of the world. The exact global prevalence of celiac disease is not known. We conducted a systematic review and meta-analysis to estimate the global prevalence of celiac disease.&lt;/p&gt;&lt;h3&gt;Methods&lt;/h3&gt;&lt;p&gt;We searched Medline, PubMed, and EMBASE for the keywords celiac disease, celiac, celiac disease, tissue transglutaminase antibody, anti-endomysium antibody, endomysial antibody, and prevalence for studies published from January 1991 through March 2016. Each article was cross-referenced with the words Asia, Europe, Africa, South America, North America, and Australia. The diagnosis of celiac disease was based on European Society of Pediatric Gastroenterology, Hepatology, and Nutrition guidelines. Of 3843 articles, 96 articles were included in the final analysis.&lt;/p&gt;&lt;h3&gt;Results&lt;/h3&gt;&lt;p&gt;The pooled global prevalence of celiac disease was 1.4% (95% confidence interval, 1.1%–1.7%) in 275,818 individuals, based on positive results from tests for anti–tissue transglutaminase and/or anti-endomysial antibodies (called &lt;i&gt;seroprevalence&lt;/i&gt;). The pooled global prevalence of biopsy-confirmed celiac disease was 0.7% (95% confidence interval, 0.5%–0.9%) in 138,792 individuals. The prevalence values for celiac disease were 0.4% in South America, 0.5% in Africa and North America, 0.6% in Asia, and 0.8% in Europe and Oceania; the prevalence was higher in female vs male individuals (0.6% vs 0.4%; &lt;i&gt;P&lt;/i&gt; &lt; .001). The prevalence of celiac disease was significantly greater in children than adults (0.9% vs 0.5%; &lt;i&gt;P&lt;/i&gt; &lt; .001).&lt;/p&gt;&lt;h3&gt;Conclusions&lt;/h3&gt;&lt;p&gt;In a systematic review and meta-analysis, we found celiac disease to be reported worldwide. The prevalence of celiac disease based on serologic test results is 1.4% and based on biopsy results is 0.7%. The prevalence of celiac disease varies with sex, age, and location. There is a need for population-based prevalence studies in many countries.&lt;/p&gt;","container-title":"Clinical Gastroenterology and Hepatology","DOI":"10.1016/j.cgh.2017.06.037","ISSN":"1542-3565, 1542-7714","issue":"6","journalAbbreviation":"Clinical Gastroenterology and Hepatology","language":"English","note":"PMID: 29551598","page":"823-836.e2","source":"www.cghjournal.org","title":"Global Prevalence of Celiac Disease: Systematic Review and Meta-analysis","title-short":"Global Prevalence of Celiac Disease","volume":"16","author":[{"family":"Singh","given":"Prashant"},{"family":"Arora","given":"Ananya"},{"family":"Strand","given":"Tor A."},{"family":"Leffler","given":"Daniel A."},{"family":"Catassi","given":"Carlo"},{"family":"Green","given":"Peter H."},{"family":"Kelly","given":"Ciaran P."},{"family":"Ahuja","given":"Vineet"},{"family":"Makharia","given":"Govind K."}],"issued":{"date-parts":[["2018",6,1]]}}}],"schema":"https://github.com/citation-style-language/schema/raw/master/csl-citation.json"} </w:instrText>
      </w:r>
      <w:r>
        <w:fldChar w:fldCharType="separate"/>
      </w:r>
      <w:r w:rsidR="001B04AA" w:rsidRPr="001B04AA">
        <w:rPr>
          <w:rFonts w:ascii="Calibri" w:hAnsi="Calibri" w:cs="Calibri"/>
        </w:rPr>
        <w:t>[1]</w:t>
      </w:r>
      <w:r>
        <w:fldChar w:fldCharType="end"/>
      </w:r>
      <w:r>
        <w:t xml:space="preserve"> </w:t>
      </w:r>
      <w:r w:rsidRPr="00F96E51">
        <w:t xml:space="preserve">The global prevalence of CD </w:t>
      </w:r>
      <w:r>
        <w:t>is</w:t>
      </w:r>
      <w:r w:rsidRPr="00F96E51">
        <w:t xml:space="preserve"> estimated to be 1</w:t>
      </w:r>
      <w:r w:rsidR="0085732A">
        <w:t>.</w:t>
      </w:r>
      <w:r w:rsidRPr="00F96E51">
        <w:t>4%</w:t>
      </w:r>
      <w:r>
        <w:t>, causing a substantial burden of morbidity.</w:t>
      </w:r>
      <w:r>
        <w:fldChar w:fldCharType="begin"/>
      </w:r>
      <w:r w:rsidR="00A4266C">
        <w:instrText xml:space="preserve"> ADDIN ZOTERO_ITEM CSL_CITATION {"citationID":"vEUDhrmy","properties":{"formattedCitation":"[1]","plainCitation":"[1]","noteIndex":0},"citationItems":[{"id":"f5DPIqS8/1oe6hMAQ","uris":["http://zotero.org/users/5856738/items/MDZT5DH7"],"uri":["http://zotero.org/users/5856738/items/MDZT5DH7"],"itemData":{"id":2158,"type":"article-journal","abstract":"&lt;h3&gt;Background &amp; Aims&lt;/h3&gt;&lt;p&gt;Celiac disease is a major public health problem worldwide. Although initially it was reported from countries with predominant Caucasian populations, it now has been reported from other parts of the world. The exact global prevalence of celiac disease is not known. We conducted a systematic review and meta-analysis to estimate the global prevalence of celiac disease.&lt;/p&gt;&lt;h3&gt;Methods&lt;/h3&gt;&lt;p&gt;We searched Medline, PubMed, and EMBASE for the keywords celiac disease, celiac, celiac disease, tissue transglutaminase antibody, anti-endomysium antibody, endomysial antibody, and prevalence for studies published from January 1991 through March 2016. Each article was cross-referenced with the words Asia, Europe, Africa, South America, North America, and Australia. The diagnosis of celiac disease was based on European Society of Pediatric Gastroenterology, Hepatology, and Nutrition guidelines. Of 3843 articles, 96 articles were included in the final analysis.&lt;/p&gt;&lt;h3&gt;Results&lt;/h3&gt;&lt;p&gt;The pooled global prevalence of celiac disease was 1.4% (95% confidence interval, 1.1%–1.7%) in 275,818 individuals, based on positive results from tests for anti–tissue transglutaminase and/or anti-endomysial antibodies (called &lt;i&gt;seroprevalence&lt;/i&gt;). The pooled global prevalence of biopsy-confirmed celiac disease was 0.7% (95% confidence interval, 0.5%–0.9%) in 138,792 individuals. The prevalence values for celiac disease were 0.4% in South America, 0.5% in Africa and North America, 0.6% in Asia, and 0.8% in Europe and Oceania; the prevalence was higher in female vs male individuals (0.6% vs 0.4%; &lt;i&gt;P&lt;/i&gt; &lt; .001). The prevalence of celiac disease was significantly greater in children than adults (0.9% vs 0.5%; &lt;i&gt;P&lt;/i&gt; &lt; .001).&lt;/p&gt;&lt;h3&gt;Conclusions&lt;/h3&gt;&lt;p&gt;In a systematic review and meta-analysis, we found celiac disease to be reported worldwide. The prevalence of celiac disease based on serologic test results is 1.4% and based on biopsy results is 0.7%. The prevalence of celiac disease varies with sex, age, and location. There is a need for population-based prevalence studies in many countries.&lt;/p&gt;","container-title":"Clinical Gastroenterology and Hepatology","DOI":"10.1016/j.cgh.2017.06.037","ISSN":"1542-3565, 1542-7714","issue":"6","journalAbbreviation":"Clinical Gastroenterology and Hepatology","language":"English","note":"PMID: 29551598","page":"823-836.e2","source":"www.cghjournal.org","title":"Global Prevalence of Celiac Disease: Systematic Review and Meta-analysis","title-short":"Global Prevalence of Celiac Disease","volume":"16","author":[{"family":"Singh","given":"Prashant"},{"family":"Arora","given":"Ananya"},{"family":"Strand","given":"Tor A."},{"family":"Leffler","given":"Daniel A."},{"family":"Catassi","given":"Carlo"},{"family":"Green","given":"Peter H."},{"family":"Kelly","given":"Ciaran P."},{"family":"Ahuja","given":"Vineet"},{"family":"Makharia","given":"Govind K."}],"issued":{"date-parts":[["2018",6,1]]}}}],"schema":"https://github.com/citation-style-language/schema/raw/master/csl-citation.json"} </w:instrText>
      </w:r>
      <w:r>
        <w:fldChar w:fldCharType="separate"/>
      </w:r>
      <w:r w:rsidR="001B04AA" w:rsidRPr="001B04AA">
        <w:rPr>
          <w:rFonts w:ascii="Calibri" w:hAnsi="Calibri" w:cs="Calibri"/>
        </w:rPr>
        <w:t>[1]</w:t>
      </w:r>
      <w:r>
        <w:fldChar w:fldCharType="end"/>
      </w:r>
      <w:r>
        <w:t xml:space="preserve"> In England, the incidence of CD has increased over the last 30 years and is now </w:t>
      </w:r>
      <w:r w:rsidRPr="00F96E51">
        <w:t>19</w:t>
      </w:r>
      <w:r w:rsidR="0085732A">
        <w:t>.</w:t>
      </w:r>
      <w:r w:rsidRPr="00F96E51">
        <w:t>1</w:t>
      </w:r>
      <w:r>
        <w:t xml:space="preserve"> cases</w:t>
      </w:r>
      <w:r w:rsidRPr="00F96E51">
        <w:t xml:space="preserve"> per 100</w:t>
      </w:r>
      <w:r w:rsidR="00FF05F4">
        <w:t>,</w:t>
      </w:r>
      <w:r w:rsidRPr="00F96E51">
        <w:t>000 person-years</w:t>
      </w:r>
      <w:r w:rsidR="00D1726D">
        <w:t xml:space="preserve">, with </w:t>
      </w:r>
      <w:r w:rsidR="0036394E">
        <w:t xml:space="preserve">incidence </w:t>
      </w:r>
      <w:r w:rsidR="00D1726D">
        <w:t xml:space="preserve">highest in children under 5 years of age </w:t>
      </w:r>
      <w:r w:rsidR="006B0AD6">
        <w:t>(15</w:t>
      </w:r>
      <w:r w:rsidR="0085732A">
        <w:t>.</w:t>
      </w:r>
      <w:r w:rsidR="006B0AD6">
        <w:t>3 cases</w:t>
      </w:r>
      <w:r w:rsidR="006B0AD6" w:rsidRPr="00F96E51">
        <w:t xml:space="preserve"> per 100</w:t>
      </w:r>
      <w:r w:rsidR="00FF05F4">
        <w:t>,</w:t>
      </w:r>
      <w:r w:rsidR="006B0AD6" w:rsidRPr="00F96E51">
        <w:t>000 person-years</w:t>
      </w:r>
      <w:r w:rsidR="006B0AD6">
        <w:t xml:space="preserve">) </w:t>
      </w:r>
      <w:r w:rsidR="00D1726D">
        <w:t>and older adults</w:t>
      </w:r>
      <w:r w:rsidRPr="00F96E51">
        <w:t>.</w:t>
      </w:r>
      <w:r>
        <w:fldChar w:fldCharType="begin"/>
      </w:r>
      <w:r w:rsidR="00A4266C">
        <w:instrText xml:space="preserve"> ADDIN ZOTERO_ITEM CSL_CITATION {"citationID":"NL8p3EZd","properties":{"formattedCitation":"[2]","plainCitation":"[2]","noteIndex":0},"citationItems":[{"id":"f5DPIqS8/R9isqeB7","uris":["http://zotero.org/users/5856738/items/6E9HDPQE"],"uri":["http://zotero.org/users/5856738/items/6E9HDPQE"],"itemData":{"id":2014,"type":"article-journal","abstract":"OBJECTIVES: Few studies have quantified the incidence and prevalence of celiac disease (CD) and dermatitis herpetiformis (DH) nationally and regionally by time and age groups. Understanding this epidemiology is crucial for hypothesizing about causes and quantifying the burden of disease.\nMETHODS: Patients with CD or DH were identified in the Clinical Practice Research Datalink between 1990 and 2011. Incidence rates and prevalence were calculated by age, sex, year, and region of residence. Incidence rate ratios (IRR) adjusted for age, sex, and region were calculated with Poisson regression.\nRESULTS: A total of 9,087 incident cases of CD and 809 incident cases of DH were identified. Between 1990 and 2011, the incidence rate of CD increased from 5.2 per 100,000 (95% confidence interval (CI), 3.8-6.8) to 19.1 per 100,000 person-years (95% CI, 17.8-20.5; IRR, 3.6; 95% CI, 2.7-4.8). The incidence of DH decreased over the same time period from 1.8 per 100,000 to 0.8 per 100,000 person-years (average annual IRR, 0.96; 95% CI, 0.94-0.97). The absolute incidence of CD per 100,000 person-years ranged from 22.3 in Northern Ireland to 10 in London. There were large regional variations in prevalence for CD but not DH.\nCONCLUSIONS: We found a fourfold increase in the incidence of CD in the United Kingdom over 22 years, with large regional variations in prevalence. This contrasted with a 4% annual decrease in the incidence of DH, with minimal regional variations in prevalence. These contrasts could reflect differences in diagnosis between CD (serological diagnosis and case finding) and DH (symptomatic presentation) or the possibility that diagnosing and treating CD prevents the development of DH.","container-title":"The American Journal of Gastroenterology","DOI":"10.1038/ajg.2014.55","ISSN":"1572-0241","issue":"5","journalAbbreviation":"Am. J. Gastroenterol.","language":"eng","note":"PMID: 24667576\nPMCID: PMC4012300","page":"757-768","source":"PubMed","title":"Incidence and prevalence of celiac disease and dermatitis herpetiformis in the UK over two decades: population-based study","title-short":"Incidence and prevalence of celiac disease and dermatitis herpetiformis in the UK over two decades","volume":"109","author":[{"family":"West","given":"Joe"},{"family":"Fleming","given":"Kate M."},{"family":"Tata","given":"Laila J."},{"family":"Card","given":"Timothy R."},{"family":"Crooks","given":"Colin J."}],"issued":{"date-parts":[["2014",5]]}}}],"schema":"https://github.com/citation-style-language/schema/raw/master/csl-citation.json"} </w:instrText>
      </w:r>
      <w:r>
        <w:fldChar w:fldCharType="separate"/>
      </w:r>
      <w:r w:rsidR="001B04AA" w:rsidRPr="001B04AA">
        <w:rPr>
          <w:rFonts w:ascii="Calibri" w:hAnsi="Calibri" w:cs="Calibri"/>
        </w:rPr>
        <w:t>[2]</w:t>
      </w:r>
      <w:r>
        <w:fldChar w:fldCharType="end"/>
      </w:r>
      <w:r>
        <w:t xml:space="preserve"> </w:t>
      </w:r>
      <w:r w:rsidR="00C91A07" w:rsidRPr="00C91A07">
        <w:t>Type 1 diabetes</w:t>
      </w:r>
      <w:r w:rsidR="00C91A07">
        <w:t xml:space="preserve"> (T1D)</w:t>
      </w:r>
      <w:r w:rsidR="00C91A07" w:rsidRPr="00C91A07">
        <w:t xml:space="preserve"> is a</w:t>
      </w:r>
      <w:r w:rsidR="00C91A07">
        <w:t>lso a</w:t>
      </w:r>
      <w:r w:rsidR="00C91A07" w:rsidRPr="00C91A07">
        <w:t xml:space="preserve"> chronic autoimmune disease</w:t>
      </w:r>
      <w:r w:rsidR="00C91A07">
        <w:t xml:space="preserve">, precipitated by </w:t>
      </w:r>
      <w:r w:rsidR="00C91A07" w:rsidRPr="00C91A07">
        <w:t>destruction of insulin-producing pancreatic</w:t>
      </w:r>
      <w:r w:rsidR="00C91A07">
        <w:t xml:space="preserve"> cells,</w:t>
      </w:r>
      <w:r w:rsidR="00C91A07" w:rsidRPr="00C91A07">
        <w:t xml:space="preserve"> </w:t>
      </w:r>
      <w:r w:rsidR="00C91A07">
        <w:t xml:space="preserve">leading to </w:t>
      </w:r>
      <w:r w:rsidR="00C91A07" w:rsidRPr="00C91A07">
        <w:t>insulin deficiency.</w:t>
      </w:r>
      <w:r w:rsidR="00C91A07">
        <w:fldChar w:fldCharType="begin"/>
      </w:r>
      <w:r w:rsidR="00A4266C">
        <w:instrText xml:space="preserve"> ADDIN ZOTERO_ITEM CSL_CITATION {"citationID":"Y9EHoD3h","properties":{"formattedCitation":"[3]","plainCitation":"[3]","noteIndex":0},"citationItems":[{"id":"f5DPIqS8/u1UW6A9c","uris":["http://zotero.org/users/5856738/items/U25GEP44"],"uri":["http://zotero.org/users/5856738/items/U25GEP44"],"itemData":{"id":2708,"type":"article-journal","container-title":"Nature reviews Disease primers","issue":"1","note":"ISBN: 2056-676X\npublisher: Nature Publishing Group","page":"1-17","title":"Type 1 diabetes mellitus","volume":"3","author":[{"family":"Katsarou","given":"Anastasia"},{"family":"Gudbjörnsdottir","given":"Soffia"},{"family":"Rawshani","given":"Araz"},{"family":"Dabelea","given":"Dana"},{"family":"Bonifacio","given":"Ezio"},{"family":"Anderson","given":"Barbara J."},{"family":"Jacobsen","given":"Laura M."},{"family":"Schatz","given":"Desmond A."},{"family":"Lernmark","given":"Åke"}],"issued":{"date-parts":[["2017"]]}}}],"schema":"https://github.com/citation-style-language/schema/raw/master/csl-citation.json"} </w:instrText>
      </w:r>
      <w:r w:rsidR="00C91A07">
        <w:fldChar w:fldCharType="separate"/>
      </w:r>
      <w:r w:rsidR="001B04AA" w:rsidRPr="001B04AA">
        <w:rPr>
          <w:rFonts w:ascii="Calibri" w:hAnsi="Calibri" w:cs="Calibri"/>
        </w:rPr>
        <w:t>[3]</w:t>
      </w:r>
      <w:r w:rsidR="00C91A07">
        <w:fldChar w:fldCharType="end"/>
      </w:r>
      <w:r w:rsidR="00607A83">
        <w:t xml:space="preserve"> Globall</w:t>
      </w:r>
      <w:r w:rsidR="001E313D">
        <w:t xml:space="preserve">y, </w:t>
      </w:r>
      <w:r w:rsidR="00C0419E">
        <w:t>an</w:t>
      </w:r>
      <w:r w:rsidR="001E313D">
        <w:t xml:space="preserve"> estimated 90</w:t>
      </w:r>
      <w:r w:rsidR="00FF05F4">
        <w:t>,</w:t>
      </w:r>
      <w:r w:rsidR="00607A83">
        <w:t xml:space="preserve">000 children </w:t>
      </w:r>
      <w:r w:rsidR="00C0419E">
        <w:t xml:space="preserve">are </w:t>
      </w:r>
      <w:r w:rsidR="00607A83">
        <w:t>diagnosed</w:t>
      </w:r>
      <w:r w:rsidR="003038BA">
        <w:t xml:space="preserve"> with T1D</w:t>
      </w:r>
      <w:r w:rsidR="00607A83">
        <w:t xml:space="preserve"> each year, with incidence rates increasing over time.</w:t>
      </w:r>
      <w:r w:rsidR="009C34B5">
        <w:fldChar w:fldCharType="begin"/>
      </w:r>
      <w:r w:rsidR="00A4266C">
        <w:instrText xml:space="preserve"> ADDIN ZOTERO_ITEM CSL_CITATION {"citationID":"eoUN2uHo","properties":{"formattedCitation":"[3]","plainCitation":"[3]","noteIndex":0},"citationItems":[{"id":"f5DPIqS8/u1UW6A9c","uris":["http://zotero.org/users/5856738/items/U25GEP44"],"uri":["http://zotero.org/users/5856738/items/U25GEP44"],"itemData":{"id":2708,"type":"article-journal","container-title":"Nature reviews Disease primers","issue":"1","note":"ISBN: 2056-676X\npublisher: Nature Publishing Group","page":"1-17","title":"Type 1 diabetes mellitus","volume":"3","author":[{"family":"Katsarou","given":"Anastasia"},{"family":"Gudbjörnsdottir","given":"Soffia"},{"family":"Rawshani","given":"Araz"},{"family":"Dabelea","given":"Dana"},{"family":"Bonifacio","given":"Ezio"},{"family":"Anderson","given":"Barbara J."},{"family":"Jacobsen","given":"Laura M."},{"family":"Schatz","given":"Desmond A."},{"family":"Lernmark","given":"Åke"}],"issued":{"date-parts":[["2017"]]}}}],"schema":"https://github.com/citation-style-language/schema/raw/master/csl-citation.json"} </w:instrText>
      </w:r>
      <w:r w:rsidR="009C34B5">
        <w:fldChar w:fldCharType="separate"/>
      </w:r>
      <w:r w:rsidR="001B04AA" w:rsidRPr="001B04AA">
        <w:rPr>
          <w:rFonts w:ascii="Calibri" w:hAnsi="Calibri" w:cs="Calibri"/>
        </w:rPr>
        <w:t>[3]</w:t>
      </w:r>
      <w:r w:rsidR="009C34B5">
        <w:fldChar w:fldCharType="end"/>
      </w:r>
      <w:r w:rsidR="009C34B5">
        <w:t xml:space="preserve"> The incidence rate of </w:t>
      </w:r>
      <w:r w:rsidR="009C34B5" w:rsidRPr="009C34B5">
        <w:t xml:space="preserve">T1D </w:t>
      </w:r>
      <w:r w:rsidR="006B0AD6">
        <w:t xml:space="preserve">for children </w:t>
      </w:r>
      <w:r w:rsidR="009C34B5">
        <w:t xml:space="preserve">in England </w:t>
      </w:r>
      <w:r w:rsidR="006B0AD6">
        <w:t xml:space="preserve">and Wales </w:t>
      </w:r>
      <w:r w:rsidR="009C34B5">
        <w:t>was estimated to be</w:t>
      </w:r>
      <w:r w:rsidR="001E313D">
        <w:t xml:space="preserve"> </w:t>
      </w:r>
      <w:r w:rsidR="006B0AD6">
        <w:t>24</w:t>
      </w:r>
      <w:r w:rsidR="0085732A">
        <w:t>.</w:t>
      </w:r>
      <w:r w:rsidR="006B0AD6">
        <w:t>5</w:t>
      </w:r>
      <w:r w:rsidR="001E313D">
        <w:t xml:space="preserve"> cases per 100</w:t>
      </w:r>
      <w:r w:rsidR="00FF05F4">
        <w:t>,</w:t>
      </w:r>
      <w:r w:rsidR="009C34B5" w:rsidRPr="009C34B5">
        <w:t>000</w:t>
      </w:r>
      <w:r w:rsidR="009C34B5">
        <w:t xml:space="preserve"> per year</w:t>
      </w:r>
      <w:r w:rsidR="009C34B5" w:rsidRPr="009C34B5">
        <w:t xml:space="preserve"> in </w:t>
      </w:r>
      <w:r w:rsidR="006B0AD6">
        <w:t>2018/19</w:t>
      </w:r>
      <w:r w:rsidR="00331951">
        <w:t xml:space="preserve">, </w:t>
      </w:r>
      <w:bookmarkStart w:id="1" w:name="_Hlk70600241"/>
      <w:r w:rsidR="00331951">
        <w:t>with incidence peaking in those under 5 years of age and again during puberty</w:t>
      </w:r>
      <w:bookmarkEnd w:id="1"/>
      <w:r w:rsidR="009C34B5">
        <w:t>.</w:t>
      </w:r>
      <w:r w:rsidR="004C537B">
        <w:fldChar w:fldCharType="begin"/>
      </w:r>
      <w:r w:rsidR="00A4266C">
        <w:instrText xml:space="preserve"> ADDIN ZOTERO_ITEM CSL_CITATION {"citationID":"OlgZ5Rsp","properties":{"formattedCitation":"[4, 5]","plainCitation":"[4, 5]","noteIndex":0},"citationItems":[{"id":7716,"uris":["http://zotero.org/groups/2736408/items/TRU742C2"],"uri":["http://zotero.org/groups/2736408/items/TRU742C2"],"itemData":{"id":7716,"type":"article","publisher":"Royal College of Paediatrics and Child Health","title":"National Paediatric Diabetes Audit Annual Report 2018-19","URL":"https://www.rcpch.ac.uk/sites/default/files/2020-03/final_npda_core_report_2018-2019.pdf","author":[{"family":"National Paediatric Diabetes Audit","given":""}],"accessed":{"date-parts":[["2021",1,22]]},"issued":{"date-parts":[["2020",3,1]]}}},{"id":7860,"uris":["http://zotero.org/groups/2736408/items/5VJSG62S"],"uri":["http://zotero.org/groups/2736408/items/5VJSG62S"],"itemData":{"id":7860,"type":"article","title":"Type 1 diabetes in adults: diagnosis and management [NG17]","URL":"https://www.nice.org.uk/guidance/ng17/evidence/full-guideline-pdf-435400241","author":[{"family":"National Institute for Health and Care Excellence","given":""}],"accessed":{"date-parts":[["2021",4,29]]},"issued":{"date-parts":[["2015",8,1]]}}}],"schema":"https://github.com/citation-style-language/schema/raw/master/csl-citation.json"} </w:instrText>
      </w:r>
      <w:r w:rsidR="004C537B">
        <w:fldChar w:fldCharType="separate"/>
      </w:r>
      <w:r w:rsidR="001B04AA" w:rsidRPr="001B04AA">
        <w:rPr>
          <w:rFonts w:ascii="Calibri" w:hAnsi="Calibri" w:cs="Calibri"/>
        </w:rPr>
        <w:t>[4, 5]</w:t>
      </w:r>
      <w:r w:rsidR="004C537B">
        <w:fldChar w:fldCharType="end"/>
      </w:r>
      <w:r w:rsidR="009C34B5">
        <w:t xml:space="preserve"> </w:t>
      </w:r>
      <w:r w:rsidR="008C1320">
        <w:t xml:space="preserve">Both CD and T1D have a complex aetiology, </w:t>
      </w:r>
      <w:r w:rsidR="00C0419E">
        <w:t xml:space="preserve">which include </w:t>
      </w:r>
      <w:r>
        <w:t xml:space="preserve">strong </w:t>
      </w:r>
      <w:r w:rsidR="008C1320">
        <w:t>genetic risk factors</w:t>
      </w:r>
      <w:r>
        <w:t xml:space="preserve"> for susceptibility,</w:t>
      </w:r>
      <w:r w:rsidR="008C1320">
        <w:t xml:space="preserve"> </w:t>
      </w:r>
      <w:r w:rsidR="00C0419E">
        <w:t>as well as</w:t>
      </w:r>
      <w:r>
        <w:t xml:space="preserve"> </w:t>
      </w:r>
      <w:r w:rsidR="008C1320">
        <w:t xml:space="preserve">environmental exposures </w:t>
      </w:r>
      <w:r>
        <w:t xml:space="preserve">also </w:t>
      </w:r>
      <w:r w:rsidR="008C1320">
        <w:t xml:space="preserve">being </w:t>
      </w:r>
      <w:r>
        <w:t>influential</w:t>
      </w:r>
      <w:r w:rsidR="008C1320">
        <w:t xml:space="preserve">. One </w:t>
      </w:r>
      <w:r>
        <w:t xml:space="preserve">such </w:t>
      </w:r>
      <w:r w:rsidR="008C1320">
        <w:t>possible risk factor for both is rotavirus infection.</w:t>
      </w:r>
    </w:p>
    <w:p w14:paraId="5CD6E026" w14:textId="77777777" w:rsidR="008C1320" w:rsidRDefault="008C1320" w:rsidP="008C1320">
      <w:pPr>
        <w:spacing w:after="0" w:line="480" w:lineRule="auto"/>
        <w:rPr>
          <w:i/>
        </w:rPr>
      </w:pPr>
    </w:p>
    <w:p w14:paraId="7FD3D4D8" w14:textId="78955010" w:rsidR="009E3C08" w:rsidRDefault="009C34B5" w:rsidP="00586051">
      <w:pPr>
        <w:spacing w:after="0" w:line="480" w:lineRule="auto"/>
      </w:pPr>
      <w:r>
        <w:t>One</w:t>
      </w:r>
      <w:r w:rsidRPr="009C34B5">
        <w:t xml:space="preserve"> study in 2006 found that</w:t>
      </w:r>
      <w:r w:rsidR="001D01B7">
        <w:t xml:space="preserve"> multiple rotavirus infections</w:t>
      </w:r>
      <w:r w:rsidRPr="009C34B5">
        <w:t xml:space="preserve"> increased the risk of CD, adjusted for other risk factors.</w:t>
      </w:r>
      <w:r>
        <w:fldChar w:fldCharType="begin"/>
      </w:r>
      <w:r w:rsidR="00A4266C">
        <w:instrText xml:space="preserve"> ADDIN ZOTERO_ITEM CSL_CITATION {"citationID":"wNu1FCxw","properties":{"formattedCitation":"[6]","plainCitation":"[6]","noteIndex":0},"citationItems":[{"id":"f5DPIqS8/pB8YFWug","uris":["http://zotero.org/users/5856738/items/VGPDBW4T"],"uri":["http://zotero.org/users/5856738/items/VGPDBW4T"],"itemData":{"id":1789,"type":"article-journal","abstract":"OBJECTIVE: Few studies have assessed the role of specific gastrointestinal infections in celiac disease. We investigated whether increased frequency of rotavirus infection, a common cause of gastrointestinal infection and inflammation, predicts increased risk of celiac disease autoimmunity.\nMETHODS: A cohort of 1,931 children from the Denver metropolitan area who carried celiac disease human leukocyte antigen (HLA) risk alleles were followed from infancy for development of celiac disease autoimmunity, defined as positivity at two or more subsequent clinic visits for tissue transglutaminase (tTG) autoantibodies measured using a radioimmunoassay with human recombinant tTG. Blood samples were obtained at ages 9, 15, and 24 months, and annually thereafter. Rotavirus antibodies were assayed using an indirect enzyme immunoassay in serial serum samples from each case and two matched controls. Frequency of infections were estimated by the number of increases (&gt; 2 assay coefficient of variation) in rotavirus antibody between clinic visits.\nRESULTS: Fifty-four cases developed celiac disease autoimmunity at a median age of 4.4 yr. Thirty-six had an intestinal biopsy, of which 27 (75%) were positive for celiac disease. Frequent rotavirus infections predicted a higher risk of celiac disease autoimmunity (compared with zero infections, rate ratio 1.94, 95% confidence interval [CI] 0.39-9.56, for one infection and rate ratio 3.76, 95% CI 0.76-18.7, for &gt; or = 2 infections, rate ratio for trend per increase in number of infections = 1.94, 95% CI 1.04-3.61, p = 0.037). The result was similar after adjustment for gender, ethnic group, maternal education, breast-feeding, day-care attendance, number of siblings, season of birth, and number of HLA DR3-DQ2 haplotypes.\nCONCLUSIONS: This prospective study provides the first indication that a high frequency of rotavirus infections may increase the risk of celiac disease autoimmunity in childhood in genetically predisposed individuals.","container-title":"The American Journal of Gastroenterology","DOI":"10.1111/j.1572-0241.2006.00741.x","ISSN":"0002-9270","issue":"10","journalAbbreviation":"Am. J. Gastroenterol.","language":"eng","note":"PMID: 17032199","page":"2333-2340","source":"PubMed","title":"Rotavirus infection frequency and risk of celiac disease autoimmunity in early childhood: a longitudinal study","title-short":"Rotavirus infection frequency and risk of celiac disease autoimmunity in early childhood","volume":"101","author":[{"family":"Stene","given":"Lars C."},{"family":"Honeyman","given":"Margo C."},{"family":"Hoffenberg","given":"Edward J."},{"family":"Haas","given":"Joel E."},{"family":"Sokol","given":"Ronald J."},{"family":"Emery","given":"Lisa"},{"family":"Taki","given":"Iman"},{"family":"Norris","given":"Jill M."},{"family":"Erlich","given":"Henry A."},{"family":"Eisenbarth","given":"George S."},{"family":"Rewers","given":"Marian"}],"issued":{"date-parts":[["2006",10]]}}}],"schema":"https://github.com/citation-style-language/schema/raw/master/csl-citation.json"} </w:instrText>
      </w:r>
      <w:r>
        <w:fldChar w:fldCharType="separate"/>
      </w:r>
      <w:r w:rsidR="001B04AA" w:rsidRPr="001B04AA">
        <w:rPr>
          <w:rFonts w:ascii="Calibri" w:hAnsi="Calibri" w:cs="Calibri"/>
        </w:rPr>
        <w:t>[6]</w:t>
      </w:r>
      <w:r>
        <w:fldChar w:fldCharType="end"/>
      </w:r>
      <w:r w:rsidRPr="009C34B5">
        <w:t xml:space="preserve"> This was supported by an immunological study which showed the similarity between a coeliac peptide and a key rotavirus protein.</w:t>
      </w:r>
      <w:r w:rsidR="00A5769A">
        <w:fldChar w:fldCharType="begin"/>
      </w:r>
      <w:r w:rsidR="00A4266C">
        <w:instrText xml:space="preserve"> ADDIN ZOTERO_ITEM CSL_CITATION {"citationID":"C9aUu9NY","properties":{"formattedCitation":"[7]","plainCitation":"[7]","noteIndex":0},"citationItems":[{"id":"f5DPIqS8/IMzK84Tm","uris":["http://zotero.org/users/5856738/items/6PKIR6WD"],"uri":["http://zotero.org/users/5856738/items/6PKIR6WD"],"itemData":{"id":1793,"type":"article-journal","abstract":"BACKGROUND: Celiac disease is a small intestine inflammatory disorder with multiple organ involvement, sustained by an inappropriate immune response to dietary gluten. Anti-transglutaminase antibodies are a typical serological marker in patients with active disease, and may disappear during a gluten-free diet treatment. Involvement of infectious agents and innate immunity has been suggested but never proven. Molecular mimicry is one of the mechanisms that links infection and autoimmunity.\nMETHODS AND FINDINGS: In our attempt to clarify the pathogenesis of celiac disease, we screened a random peptide library with pooled sera of patients affected by active disease after a pre-screening with the sera of the same patients on a gluten-free diet. We identified a peptide recognized by serum immunoglobulins of patients with active disease, but not by those of patients on a gluten-free diet. This peptide shares homology with the rotavirus major neutralizing protein VP-7 and with the self-antigens tissue transglutaminase, human heat shock protein 60, desmoglein 1, and Toll-like receptor 4. We show that antibodies against the peptide affinity-purified from the sera of patients with active disease recognize the viral product and self-antigens in ELISA and Western blot. These antibodies were able to induce increased epithelial cell permeability evaluated by transepithelial flux of [(3)H] mannitol in the T84 human intestinal epithelial cell line. Finally, the purified antibodies induced monocyte activation upon binding Toll-like receptor 4, evaluated both by surface expression of activation markers and by production of pro-inflammatory cytokines.\nCONCLUSIONS: Our findings show that in active celiac disease, a subset of anti-transglutaminase IgA antibodies recognize the viral protein VP-7, suggesting a possible involvement of rotavirus infection in the pathogenesis of the disease, through a mechanism of molecular mimicry. Moreover, such antibodies recognize self-antigens and are functionally active, able to increase intestinal permeability and induce monocyte activation. We therefore provide evidence for the involvement of innate immunity in the pathogenesis of celiac disease through a previously unknown mechanism of engagement of Toll-like receptor 4.","container-title":"PLoS medicine","DOI":"10.1371/journal.pmed.0030358","ISSN":"1549-1676","issue":"9","journalAbbreviation":"PLoS Med.","language":"eng","note":"PMID: 16984219\nPMCID: PMC1569884","page":"e358","source":"PubMed","title":"In celiac disease, a subset of autoantibodies against transglutaminase binds toll-like receptor 4 and induces activation of monocytes","volume":"3","author":[{"family":"Zanoni","given":"Giovanna"},{"family":"Navone","given":"Riccardo"},{"family":"Lunardi","given":"Claudio"},{"family":"Tridente","given":"Giuseppe"},{"family":"Bason","given":"Caterina"},{"family":"Sivori","given":"Simona"},{"family":"Beri","given":"Ruggero"},{"family":"Dolcino","given":"Marzia"},{"family":"Valletta","given":"Enrico"},{"family":"Corrocher","given":"Roberto"},{"family":"Puccetti","given":"Antonio"}],"issued":{"date-parts":[["2006",9]]}}}],"schema":"https://github.com/citation-style-language/schema/raw/master/csl-citation.json"} </w:instrText>
      </w:r>
      <w:r w:rsidR="00A5769A">
        <w:fldChar w:fldCharType="separate"/>
      </w:r>
      <w:r w:rsidR="001B04AA" w:rsidRPr="001B04AA">
        <w:rPr>
          <w:rFonts w:ascii="Calibri" w:hAnsi="Calibri" w:cs="Calibri"/>
        </w:rPr>
        <w:t>[7]</w:t>
      </w:r>
      <w:r w:rsidR="00A5769A">
        <w:fldChar w:fldCharType="end"/>
      </w:r>
      <w:r w:rsidR="00A5769A">
        <w:t xml:space="preserve"> Similarly, </w:t>
      </w:r>
      <w:r w:rsidR="00B46E2A">
        <w:t xml:space="preserve">a </w:t>
      </w:r>
      <w:r w:rsidR="00A5769A">
        <w:t xml:space="preserve">potential </w:t>
      </w:r>
      <w:r w:rsidR="00B46E2A">
        <w:t xml:space="preserve">biological basis </w:t>
      </w:r>
      <w:r w:rsidR="00A5769A">
        <w:t xml:space="preserve">for </w:t>
      </w:r>
      <w:r w:rsidR="00B46E2A">
        <w:t>rotavirus infection increasing the risk of T1D</w:t>
      </w:r>
      <w:r w:rsidR="00A5769A">
        <w:t xml:space="preserve"> was provided by</w:t>
      </w:r>
      <w:r w:rsidR="00B46E2A">
        <w:t xml:space="preserve"> </w:t>
      </w:r>
      <w:r w:rsidR="00A5769A">
        <w:t>s</w:t>
      </w:r>
      <w:r w:rsidR="00B46E2A">
        <w:t xml:space="preserve">tudies in genetically-susceptible mice </w:t>
      </w:r>
      <w:r w:rsidR="00A5769A">
        <w:t>that</w:t>
      </w:r>
      <w:r w:rsidR="00B46E2A">
        <w:t xml:space="preserve"> show</w:t>
      </w:r>
      <w:r w:rsidR="00A5769A">
        <w:t>ed</w:t>
      </w:r>
      <w:r w:rsidR="00B46E2A">
        <w:t xml:space="preserve"> the immune mechanism behind the acceleration of T1D by rotavirus.</w:t>
      </w:r>
      <w:r w:rsidR="00B46E2A">
        <w:fldChar w:fldCharType="begin"/>
      </w:r>
      <w:r w:rsidR="00A4266C">
        <w:instrText xml:space="preserve"> ADDIN ZOTERO_ITEM CSL_CITATION {"citationID":"lI5VNmP9","properties":{"formattedCitation":"[8]","plainCitation":"[8]","noteIndex":0},"citationItems":[{"id":"f5DPIqS8/C9L4mJWC","uris":["http://zotero.org/users/5856738/items/EP639IFP"],"uri":["http://zotero.org/users/5856738/items/EP639IFP"],"itemData":{"id":2695,"type":"article-journal","abstract":"Rotavirus infection has been proposed to enhance progression towards type 1 diabetes in at-risk children. Rhesus monkey rotavirus (RRV) accelerates diabetes onset in non-obese diabetic (NOD) and T cell receptor transgenic NOD8.3 mice. Infected NOD mice show virus spread to pancreatic lymph nodes (PLN) and mesenteric lymph nodes (MLN), induction of a serum T helper 1-biased specific antibody response and proinflammatory cytokine mRNA expression in PLN and islets. Here, we analysed the effects of RRV infection on intestinal responses and the activation of antigen presenting cells (APC), T cells and B cells in PLN, MLN, spleen and islets. Diabetes acceleration by RRV was associated with minimal immune activation in Peyer's patches. Increased proinflammatory cytokine expression by APC, including dendritic cells, was observed exclusively in the PLN, while cytokine expression by T cells was detected in islets, PLN, MLN and spleen. RRV infection of NOD8.3 mice increased IFNγ expression by CD8+ T cells, which primarily recognise an islet autoantigen. A peptide corresponding to RRV VP7 amino acids 5–13, with sequence similarity to this islet autoantigen, did not induce activation or proliferation of NOD8.3 mouse T cells. RRV infection of NOD mice elevated B cell MHC I expression in PLN and MLN, and increased the B cell-mediated proliferation of islet antigen-specific CD8+ T cells. These studies demonstrate that RRV infection of NOD mice activates APC, T cells and B cells at sites where autoreactive lymphocytes accumulate, in association with proinflammatory cytokine expression and an increased capacity to present antigen. Taken together with previous findings, these data support a possible role for bystander activation in type 1 diabetes acceleration by RRV.","container-title":"Virus Research","DOI":"10.1016/j.virusres.2013.11.009","ISSN":"0168-1702","journalAbbreviation":"Virus Research","language":"en","page":"73-84","source":"ScienceDirect","title":"Rotavirus acceleration of murine type 1 diabetes is associated with increased MHC class I-restricted antigen presentation by B cells and elevated proinflammatory cytokine expression by T cells","volume":"179","author":[{"family":"Pane","given":"Jessica A."},{"family":"Webster","given":"Nicole L."},{"family":"Zufferey","given":"Christel"},{"family":"Coulson","given":"Barbara S."}],"issued":{"date-parts":[["2014",1,22]]}}}],"schema":"https://github.com/citation-style-language/schema/raw/master/csl-citation.json"} </w:instrText>
      </w:r>
      <w:r w:rsidR="00B46E2A">
        <w:fldChar w:fldCharType="separate"/>
      </w:r>
      <w:r w:rsidR="001B04AA" w:rsidRPr="001B04AA">
        <w:rPr>
          <w:rFonts w:ascii="Calibri" w:hAnsi="Calibri" w:cs="Calibri"/>
        </w:rPr>
        <w:t>[8]</w:t>
      </w:r>
      <w:r w:rsidR="00B46E2A">
        <w:fldChar w:fldCharType="end"/>
      </w:r>
      <w:r w:rsidR="00B46E2A">
        <w:t xml:space="preserve"> This </w:t>
      </w:r>
      <w:r w:rsidR="00C0419E">
        <w:t xml:space="preserve">was further </w:t>
      </w:r>
      <w:r w:rsidR="00B46E2A">
        <w:t xml:space="preserve">supported by an association </w:t>
      </w:r>
      <w:r w:rsidR="00D93974" w:rsidRPr="00D93974">
        <w:t xml:space="preserve">between </w:t>
      </w:r>
      <w:r w:rsidR="00D93974">
        <w:t>rotavirus</w:t>
      </w:r>
      <w:r w:rsidR="00D93974" w:rsidRPr="00D93974">
        <w:t xml:space="preserve"> seroconversion and increases in </w:t>
      </w:r>
      <w:r w:rsidR="00D93974">
        <w:t>islet</w:t>
      </w:r>
      <w:r w:rsidR="00D93974" w:rsidRPr="00D93974">
        <w:t xml:space="preserve"> </w:t>
      </w:r>
      <w:r w:rsidR="00D93974" w:rsidRPr="00D93974">
        <w:lastRenderedPageBreak/>
        <w:t>antibodies</w:t>
      </w:r>
      <w:r w:rsidR="00B46E2A">
        <w:t xml:space="preserve"> found in children,</w:t>
      </w:r>
      <w:r w:rsidR="00D93974">
        <w:fldChar w:fldCharType="begin"/>
      </w:r>
      <w:r w:rsidR="00A4266C">
        <w:instrText xml:space="preserve"> ADDIN ZOTERO_ITEM CSL_CITATION {"citationID":"TN05MZhq","properties":{"formattedCitation":"[9]","plainCitation":"[9]","noteIndex":0},"citationItems":[{"id":"f5DPIqS8/0U26OQGu","uris":["http://zotero.org/users/5856738/items/BAXCFTKT"],"uri":["http://zotero.org/users/5856738/items/BAXCFTKT"],"itemData":{"id":2696,"type":"article-journal","abstract":"Pancreatic islet autoimmunity leading to type 1 diabetes could be triggered by viruses in genetically susceptible individuals. Rotavirus (RV), the most common cause of childhood gastroenteritis, contains peptide sequences highly similar to T-cell epitopes in the islet autoantigens GAD and tyrosine phosphatase IA-2 (IA-2), suggesting T-cells to RV could trigger islet autoimmunity by molecular mimicry. We therefore sought an association between RV infection and islet autoantibody markers in children at risk for diabetes who were followed from birth. There was a specific and highly significant association between RV seroconversion and increases in any of these antibodies: 86% of antibodies to IA-2, 62% to insulin, and 50% to GAD first appeared or increased with increases in RV IgG or IgA. RV infection may therefore trigger or exacerbate islet autoimmunity in genetically susceptible children.","container-title":"Diabetes","DOI":"10.2337/diabetes.49.8.1319","ISSN":"0012-1797, 1939-327X","issue":"8","language":"en","note":"publisher: American Diabetes Association\nPMID: 10923632","page":"1319-1324","source":"diabetes.diabetesjournals.org","title":"Association between rotavirus infection and pancreatic islet autoimmunity in children at risk of developing type 1 diabetes.","volume":"49","author":[{"family":"Honeyman","given":"M. C."},{"family":"Coulson","given":"B. S."},{"family":"Stone","given":"N. L."},{"family":"Gellert","given":"S. A."},{"family":"Goldwater","given":"P. N."},{"family":"Steele","given":"C. E."},{"family":"Couper","given":"J. J."},{"family":"Tait","given":"B. D."},{"family":"Colman","given":"P. G."},{"family":"Harrison","given":"L. C."}],"issued":{"date-parts":[["2000",8,1]]}}}],"schema":"https://github.com/citation-style-language/schema/raw/master/csl-citation.json"} </w:instrText>
      </w:r>
      <w:r w:rsidR="00D93974">
        <w:fldChar w:fldCharType="separate"/>
      </w:r>
      <w:r w:rsidR="001B04AA" w:rsidRPr="001B04AA">
        <w:rPr>
          <w:rFonts w:ascii="Calibri" w:hAnsi="Calibri" w:cs="Calibri"/>
        </w:rPr>
        <w:t>[9]</w:t>
      </w:r>
      <w:r w:rsidR="00D93974">
        <w:fldChar w:fldCharType="end"/>
      </w:r>
      <w:r w:rsidR="00B46E2A">
        <w:t xml:space="preserve"> and epidemiological evidence from a cohort </w:t>
      </w:r>
      <w:r w:rsidR="00FA05BB">
        <w:t xml:space="preserve">of children which found </w:t>
      </w:r>
      <w:r w:rsidR="00C0419E">
        <w:t xml:space="preserve">that an </w:t>
      </w:r>
      <w:r w:rsidR="00FA05BB">
        <w:t>increased risk of T1D was associated with a greater number of gastrointestinal infections, such as rotavirus.</w:t>
      </w:r>
      <w:r w:rsidR="00FA05BB">
        <w:fldChar w:fldCharType="begin"/>
      </w:r>
      <w:r w:rsidR="00A4266C">
        <w:instrText xml:space="preserve"> ADDIN ZOTERO_ITEM CSL_CITATION {"citationID":"xLF5gRHp","properties":{"formattedCitation":"[10]","plainCitation":"[10]","noteIndex":0},"citationItems":[{"id":"f5DPIqS8/ZRVGecUI","uris":["http://zotero.org/users/5856738/items/5N88WDYC"],"uri":["http://zotero.org/users/5856738/items/5N88WDYC"],"itemData":{"id":2698,"type":"article-journal","abstract":"OBJECTIVE Type 1 diabetes is a common chronic childhood disease, and the incidence is increasing globally. Childhood infections are considered a potential environmental trigger of type 1 diabetes. Alternatively, improved hygiene and reduced childhood infections could explain the increase in type 1 diabetes in developed countries. The association of reported illnesses during infancy and later development of islet autoimmunity (IA) were examined in the Diabetes Autoimmunity Study in the Young.\nRESEARCH DESIGN AND METHODS Complete illness interviews through 9 months of age were collected for 1,729 children—1,174 without a family history of type 1 diabetes and 555 with a first-degree relative with type 1 diabetes. Persistent IA was defined as positive antibodies to insulin, glutamic acid decarboxylase, or tyrosine phosphatase on at least two consecutive study visits.\nRESULTS There were 109 children with persistent IA among the 1,729 children with illness records. A greater number of gastrointestinal illnesses were associated with an increased risk of IA, but only among children who were exposed to gluten-containing grains (wheat or barley) either &lt;4 months of age (hazard ratio 1.37 [95% CI 1.22–1.55]; P &lt; 0.0001) or ≥7 months of age (1.12 [1.05–1.19]; P = 0.0005) compared with 4–6 months of age (P for interaction = 0.02). There were no associations of upper respiratory symptoms, respiratory illnesses, or fevers with IA.\nCONCLUSIONS Specific pathogens such as enteroviruses or rotavirus may increase the risk of IA in the presence of existing inflammation induced by diet.","container-title":"Diabetes Care","DOI":"10.2337/dc12-0423","ISSN":"0149-5992, 1935-5548","issue":"12","language":"en","note":"publisher: American Diabetes Association\nsection: Original Research\nPMID: 23043167","page":"2553-2558","source":"care.diabetesjournals.org","title":"Early Childhood Infections and the Risk of Islet Autoimmunity: The Diabetes Autoimmunity Study in the Young (DAISY)","title-short":"Early Childhood Infections and the Risk of Islet Autoimmunity","volume":"35","author":[{"family":"Snell-Bergeon","given":"Janet K."},{"family":"Smith","given":"Jennifer"},{"family":"Dong","given":"Fran"},{"family":"Barón","given":"Anna E."},{"family":"Barriga","given":"Kathy"},{"family":"Norris","given":"Jill M."},{"family":"Rewers","given":"Marian"}],"issued":{"date-parts":[["2012",12,1]]}}}],"schema":"https://github.com/citation-style-language/schema/raw/master/csl-citation.json"} </w:instrText>
      </w:r>
      <w:r w:rsidR="00FA05BB">
        <w:fldChar w:fldCharType="separate"/>
      </w:r>
      <w:r w:rsidR="001B04AA" w:rsidRPr="001B04AA">
        <w:rPr>
          <w:rFonts w:ascii="Calibri" w:hAnsi="Calibri" w:cs="Calibri"/>
        </w:rPr>
        <w:t>[10]</w:t>
      </w:r>
      <w:r w:rsidR="00FA05BB">
        <w:fldChar w:fldCharType="end"/>
      </w:r>
      <w:r w:rsidR="00B46E2A">
        <w:t xml:space="preserve"> </w:t>
      </w:r>
    </w:p>
    <w:p w14:paraId="667C2721" w14:textId="63DE1DE9" w:rsidR="008917C0" w:rsidRDefault="008917C0" w:rsidP="00586051">
      <w:pPr>
        <w:spacing w:after="0" w:line="480" w:lineRule="auto"/>
      </w:pPr>
    </w:p>
    <w:p w14:paraId="5B2E6ECA" w14:textId="607B5046" w:rsidR="009C34B5" w:rsidRDefault="00C0419E" w:rsidP="00586051">
      <w:pPr>
        <w:spacing w:after="0" w:line="480" w:lineRule="auto"/>
      </w:pPr>
      <w:r>
        <w:t>Considering</w:t>
      </w:r>
      <w:r w:rsidR="00BD5FF3">
        <w:t xml:space="preserve"> rotavirus infection as a potential risk factor for CD and T1D, it has </w:t>
      </w:r>
      <w:r>
        <w:t xml:space="preserve">led to the </w:t>
      </w:r>
      <w:r w:rsidR="00BD5FF3">
        <w:t>hypothes</w:t>
      </w:r>
      <w:r>
        <w:t>is</w:t>
      </w:r>
      <w:r w:rsidR="00BD5FF3">
        <w:t xml:space="preserve"> that rotavirus vaccination could be an effective intervention to reduce the incidence of these diseases in children. </w:t>
      </w:r>
      <w:r w:rsidR="0072265B">
        <w:t>In the UK the live attenuated rotavirus vaccine (Rotarix) was</w:t>
      </w:r>
      <w:r w:rsidR="00F61E90">
        <w:t xml:space="preserve"> first licenced in 2006 and </w:t>
      </w:r>
      <w:r w:rsidR="0008400B">
        <w:t>available</w:t>
      </w:r>
      <w:r w:rsidR="00F61E90">
        <w:t xml:space="preserve"> on the private market, before being</w:t>
      </w:r>
      <w:r w:rsidR="0072265B">
        <w:t xml:space="preserve"> introduced into the paediatric immunisation programme in July 2013, </w:t>
      </w:r>
      <w:r w:rsidR="0072265B" w:rsidRPr="0072265B">
        <w:t>with two doses delivered at 8 and 12 weeks of age</w:t>
      </w:r>
      <w:r w:rsidR="00DA4C89">
        <w:t>.</w:t>
      </w:r>
      <w:r w:rsidR="00E52F30">
        <w:fldChar w:fldCharType="begin"/>
      </w:r>
      <w:r w:rsidR="00A4266C">
        <w:instrText xml:space="preserve"> ADDIN ZOTERO_ITEM CSL_CITATION {"citationID":"MqbaP5xQ","properties":{"formattedCitation":"[11]","plainCitation":"[11]","noteIndex":0},"citationItems":[{"id":14,"uris":["http://zotero.org/users/1755126/items/PFD66IHJ"],"uri":["http://zotero.org/users/1755126/items/PFD66IHJ"],"itemData":{"id":14,"type":"article-journal","container-title":"BMJ (Clinical research ed.)","ISSN":"1756-1833","journalAbbreviation":"BMJ","language":"eng","note":"PMID: 23587749","page":"f2347","source":"PubMed","title":"Rotavirus vaccine: a welcome addition to the immunisation schedule in the UK","title-short":"Rotavirus vaccine","volume":"346","author":[{"family":"Iturriza-Gómara","given":"Miren"},{"family":"Cunliffe","given":"Nigel"}],"issued":{"date-parts":[["2013"]]}}}],"schema":"https://github.com/citation-style-language/schema/raw/master/csl-citation.json"} </w:instrText>
      </w:r>
      <w:r w:rsidR="00E52F30">
        <w:fldChar w:fldCharType="separate"/>
      </w:r>
      <w:r w:rsidR="001B04AA" w:rsidRPr="001B04AA">
        <w:rPr>
          <w:rFonts w:ascii="Calibri" w:hAnsi="Calibri" w:cs="Calibri"/>
        </w:rPr>
        <w:t>[11]</w:t>
      </w:r>
      <w:r w:rsidR="00E52F30">
        <w:fldChar w:fldCharType="end"/>
      </w:r>
      <w:r w:rsidR="0072265B">
        <w:t xml:space="preserve"> </w:t>
      </w:r>
      <w:r w:rsidR="00F04278">
        <w:t>Vaccine uptake is high, estimated at 90% for two doses</w:t>
      </w:r>
      <w:r w:rsidR="00766A94">
        <w:t>.</w:t>
      </w:r>
      <w:r w:rsidR="00F551C9">
        <w:fldChar w:fldCharType="begin"/>
      </w:r>
      <w:r w:rsidR="00A4266C">
        <w:instrText xml:space="preserve"> ADDIN ZOTERO_ITEM CSL_CITATION {"citationID":"0YC04HoA","properties":{"formattedCitation":"[12]","plainCitation":"[12]","noteIndex":0},"citationItems":[{"id":"f5DPIqS8/UqSUYZe1","uris":["http://zotero.org/users/5856738/items/P9WAAF93"],"uri":["http://zotero.org/users/5856738/items/P9WAAF93"],"itemData":{"id":2663,"type":"article","title":"Childhood Vaccination Coverage Statistics 2019-20","URL":"https://digital.nhs.uk/data-and-information/publications/statistical/nhs-immunisation-statistics/england---2019-20","author":[{"family":"NHS Digital","given":""}],"accessed":{"date-parts":[["2021",1,21]]},"issued":{"date-parts":[["2020",9,24]]}}}],"schema":"https://github.com/citation-style-language/schema/raw/master/csl-citation.json"} </w:instrText>
      </w:r>
      <w:r w:rsidR="00F551C9">
        <w:fldChar w:fldCharType="separate"/>
      </w:r>
      <w:r w:rsidR="001B04AA" w:rsidRPr="001B04AA">
        <w:rPr>
          <w:rFonts w:ascii="Calibri" w:hAnsi="Calibri" w:cs="Calibri"/>
        </w:rPr>
        <w:t>[12]</w:t>
      </w:r>
      <w:r w:rsidR="00F551C9">
        <w:fldChar w:fldCharType="end"/>
      </w:r>
      <w:r w:rsidR="00F04278">
        <w:t xml:space="preserve"> </w:t>
      </w:r>
      <w:r w:rsidR="0072265B" w:rsidRPr="0072265B">
        <w:t>Since introduction, there have been large reductions in laboratory detections and hospitalisations for rota</w:t>
      </w:r>
      <w:r w:rsidR="0072265B">
        <w:t>virus gastroenteritis (RVGE)</w:t>
      </w:r>
      <w:r w:rsidR="00F04278">
        <w:t>, as well as reductions in primary care</w:t>
      </w:r>
      <w:r w:rsidR="0072265B">
        <w:t>.</w:t>
      </w:r>
      <w:r w:rsidR="00F551C9">
        <w:fldChar w:fldCharType="begin"/>
      </w:r>
      <w:r w:rsidR="00A4266C">
        <w:instrText xml:space="preserve"> ADDIN ZOTERO_ITEM CSL_CITATION {"citationID":"N10buecS","properties":{"formattedCitation":"[13, 14]","plainCitation":"[13, 14]","noteIndex":0},"citationItems":[{"id":"f5DPIqS8/RB2xD8CD","uris":["http://zotero.org/users/5856738/items/CAAXJTDA"],"uri":["http://zotero.org/users/5856738/items/CAAXJTDA"],"itemData":{"id":2653,"type":"article-journal","abstract":"Abstract.  Background. The oral infant rotavirus vaccine, Rotarix, was introduced in England and Wales in July 2013. We estimated the impact on laboratory-confi","container-title":"The Journal of Infectious Diseases","DOI":"10.1093/infdis/jiv398","ISSN":"0022-1899","issue":"2","journalAbbreviation":"J Infect Dis","language":"en","note":"publisher: Oxford Academic","page":"243-249","source":"academic.oup.com","title":"Rapid Declines in Age Group–Specific Rotavirus Infection and Acute Gastroenteritis Among Vaccinated and Unvaccinated Individuals Within 1 Year of Rotavirus Vaccine Introduction in England and Wales","volume":"213","author":[{"family":"Atchison","given":"Christina J."},{"family":"Stowe","given":"Julia"},{"family":"Andrews","given":"Nick"},{"family":"Collins","given":"Sarah"},{"family":"Allen","given":"David J."},{"family":"Nawaz","given":"Sameena"},{"family":"Brown","given":"David"},{"family":"Ramsay","given":"Mary E."},{"family":"Ladhani","given":"Shamez N."}],"issued":{"date-parts":[["2016",1,15]]}}},{"id":"f5DPIqS8/6x0z7DXO","uris":["http://zotero.org/users/5856738/items/PZIA2DA7"],"uri":["http://zotero.org/users/5856738/items/PZIA2DA7"],"itemData":{"id":2661,"type":"article-journal","abstract":"Rotavirus causes severe gastroenteritis in infants and young children worldwide. The UK introduced the monovalent rotavirus vaccine (Rotarix®) in July 2013. Vaccination is free of charge to parents, with two doses delivered at 8 and 12 weeks of age. We evaluated vaccine impact across a health system in relation to socioeconomic deprivation.","container-title":"BMC Medicine","DOI":"10.1186/s12916-017-0989-z","ISSN":"1741-7015","issue":"1","journalAbbreviation":"BMC Med","language":"en","page":"10","source":"Springer Link","title":"Rotavirus vaccine impact and socioeconomic deprivation: an interrupted time-series analysis of gastrointestinal disease outcomes across primary and secondary care in the UK","title-short":"Rotavirus vaccine impact and socioeconomic deprivation","volume":"16","author":[{"family":"Hungerford","given":"Daniel"},{"family":"Vivancos","given":"Roberto"},{"family":"Read","given":"Jonathan M."},{"family":"Iturriza-Gόmara","given":"Miren"},{"family":"French","given":"Neil"},{"family":"Cunliffe","given":"Nigel A."}],"issued":{"date-parts":[["2018",1,29]]}}}],"schema":"https://github.com/citation-style-language/schema/raw/master/csl-citation.json"} </w:instrText>
      </w:r>
      <w:r w:rsidR="00F551C9">
        <w:fldChar w:fldCharType="separate"/>
      </w:r>
      <w:r w:rsidR="001B04AA" w:rsidRPr="001B04AA">
        <w:rPr>
          <w:rFonts w:ascii="Calibri" w:hAnsi="Calibri" w:cs="Calibri"/>
        </w:rPr>
        <w:t>[13, 14]</w:t>
      </w:r>
      <w:r w:rsidR="00F551C9">
        <w:fldChar w:fldCharType="end"/>
      </w:r>
      <w:r w:rsidR="0072265B" w:rsidRPr="0072265B">
        <w:t xml:space="preserve"> </w:t>
      </w:r>
      <w:r w:rsidR="00C81EF9">
        <w:t>There has also been evidence that rotavirus vaccination has beneficial off-target effects, such as reducing seizures in children.</w:t>
      </w:r>
      <w:r w:rsidR="009D0A5E">
        <w:fldChar w:fldCharType="begin"/>
      </w:r>
      <w:r w:rsidR="00A4266C">
        <w:instrText xml:space="preserve"> ADDIN ZOTERO_ITEM CSL_CITATION {"citationID":"6htosIO6","properties":{"formattedCitation":"[15]","plainCitation":"[15]","noteIndex":0},"citationItems":[{"id":5310,"uris":["http://zotero.org/users/1755126/items/UE22M3MQ"],"uri":["http://zotero.org/users/1755126/items/UE22M3MQ"],"itemData":{"id":5310,"type":"article-journal","abstract":"Introduction The incidence of severe childhood diarrhoea has fallen substantially following the introduction of rotavirus vaccine in the UK in July 2013. Since children with rotavirus infection may experience febrile and afebrile seizures, we evaluated the impact of rotavirus vaccination on seizure hospitalisations in children in England.\nMethods Using data from Hospital Episode Statistics, we employed interrupted time-series analyses to assess changes in monthly hospital admissions for seizures among children aged &lt;5 years from July 2000 to June 2017. Outcome measures comprised all seizures and febrile seizures, with and without a co-diagnosis of acute gastroenteritis (AGE). Models were adjusted for pneumococcal conjugate vaccine (PCV) introduction. Change-point analysis was used to independently identify step-changes in the time-series.\nResults Among hospitalised children aged &lt;5 years, the incidence of any seizures and febrile seizures with AGE decreased post-vaccine introduction by 23% (95% CI: 11% to 33%) and 31% (95% CI: 19% to 41%), respectively. For febrile seizures with AGE, a single change-point was identified in July 2013 (95% CI: June 2013 to December 2013). Reductions in seizure incidence were higher during the rotavirus season (49%, 95% CI: 37% to 58%) compared with out-of-season (13%, 95% CI: −4 to 28%) and showed no relation to PCV introduction. There were small reductions in any seizures with any co-diagnosis (4%, 95% CI: 0% to 8%) and in febrile seizures with any co-diagnosis (10%, 95% CI: 2% to 16%).\nConclusion Rotavirus vaccination has reduced hospitalisations for seizures associated with AGE in England, providing additional evidence of population-level impact of rotavirus vaccination on seizure incidence in high-income countries.","container-title":"J Epidemiol Community Health","DOI":"10.1136/jech-2019-213055","ISSN":"0143-005X, 1470-2738","issue":"11","journalAbbreviation":"J Epidemiol Community Health","language":"en","note":"PMID: 31511311","page":"1020-1025","source":"jech-bmj-com.liverpool.idm.oclc.org","title":"Reduction in hospitalisations for acute gastroenteritis-associated childhood seizures since introduction of rotavirus vaccination: a time-series and change-point analysis of hospital admissions in England","title-short":"Reduction in hospitalisations for acute gastroenteritis-associated childhood seizures since introduction of rotavirus vaccination","volume":"73","author":[{"family":"Hungerford","given":"Daniel James"},{"family":"French","given":"Neil"},{"family":"Iturriza-Gómara","given":"Miren"},{"family":"Read","given":"Jonathan M."},{"family":"Cunliffe","given":"Nigel A."},{"family":"Vivancos","given":"Roberto"}],"issued":{"date-parts":[["2019",11,1]]}}}],"schema":"https://github.com/citation-style-language/schema/raw/master/csl-citation.json"} </w:instrText>
      </w:r>
      <w:r w:rsidR="009D0A5E">
        <w:fldChar w:fldCharType="separate"/>
      </w:r>
      <w:r w:rsidR="001B04AA" w:rsidRPr="001B04AA">
        <w:rPr>
          <w:rFonts w:ascii="Calibri" w:hAnsi="Calibri" w:cs="Calibri"/>
        </w:rPr>
        <w:t>[15]</w:t>
      </w:r>
      <w:r w:rsidR="009D0A5E">
        <w:fldChar w:fldCharType="end"/>
      </w:r>
      <w:r w:rsidR="00C81EF9">
        <w:t xml:space="preserve"> </w:t>
      </w:r>
      <w:r w:rsidR="0072265B">
        <w:t>So far t</w:t>
      </w:r>
      <w:r w:rsidR="00BD5FF3">
        <w:t>hree studies have examined the possible protective effect of rotavirus vaccination on CD, however a recent systematic review of this topic found that these were of low quality and did not produce consistent findings.</w:t>
      </w:r>
      <w:r w:rsidR="00BD5FF3">
        <w:fldChar w:fldCharType="begin"/>
      </w:r>
      <w:r w:rsidR="00A4266C">
        <w:instrText xml:space="preserve"> ADDIN ZOTERO_ITEM CSL_CITATION {"citationID":"zgRl40DQ","properties":{"formattedCitation":"[16]","plainCitation":"[16]","noteIndex":0},"citationItems":[{"id":"f5DPIqS8/Y165WOyQ","uris":["http://zotero.org/users/5856738/items/PHN25SMV"],"uri":["http://zotero.org/users/5856738/items/PHN25SMV"],"itemData":{"id":2709,"type":"article-journal","abstract":"&lt;h3&gt;Abstract&lt;/h3&gt; &lt;h3&gt;Background&lt;/h3&gt; &lt;p&gt;There is some evidence that rotavirus infection leads to an increased risk of coeliac disease (CD), and some immunological and biological plausibility for the human immune system recognising rotavirus particles and gluten proteins in a similar way. It is therefore plausible that rotavirus vaccine could have a role in preventing CD. However, such evidence has not previously been summarised in a systematic way to present a coherent picture. We conducted this systematic literature review to address this gap in the evidence. The aim of this research was to determine the nature of any association between rotavirus infection, or rotavirus vaccination, and risk of CD.&lt;/p&gt;&lt;h3&gt;Methods&lt;/h3&gt; &lt;p&gt;We searched Scopus, MEDLINE, Europe PMC and medRxiv for studies published between 01 January 1980 and 31 July 2020, using terms related to CD and rotavirus. Publications were screened independently by two reviewers using exclusion criteria. We extracted data from included papers using a standardized data extraction form and assessed risk of bias using the Newcastle-Ottawa Scale. Outcomes were descriptions of the settings and methods reported in included papers, and any estimates of effect.&lt;/p&gt;&lt;h3&gt;Results&lt;/h3&gt; &lt;p&gt;After exclusions, we reviewed five papers of which two used the exposure of rotavirus infection and three used the exposure of rotavirus vaccination. One paper found that rotavirus infection increased the risk of CD and that this was statistically significant. None of the three publications studying the association between rotavirus vaccination and CD were graded as high quality. All found a protective effect of RotaTeq&lt;sup&gt;®&lt;/sup&gt; rotavirus vaccination, but this was only statistically significant in two studies.&lt;/p&gt;&lt;h3&gt;Conclusions&lt;/h3&gt; &lt;p&gt;Few studies have been published on this research question. Those that have been published are not of sufficient quality and did not use comparable methods. Due to differences in study results there remains uncertainty regarding the relationship between rotavirus infection, vaccination and CD.&lt;/p&gt;","container-title":"medRxiv","DOI":"10.1101/2020.12.01.20241869","language":"en","note":"publisher: Cold Spring Harbor Laboratory Press","page":"2020.12.01.20241869","source":"www.medrxiv.org","title":"Systematic review of the association between rotavirus infection, or rotavirus vaccination and coeliac disease","author":[{"family":"Inns","given":"Thomas"},{"family":"Fleming","given":"Kate M."},{"family":"Iturriza-Gomara","given":"Miren"},{"family":"Hungerford","given":"Daniel"}],"issued":{"date-parts":[["2020",12,4]]}}}],"schema":"https://github.com/citation-style-language/schema/raw/master/csl-citation.json"} </w:instrText>
      </w:r>
      <w:r w:rsidR="00BD5FF3">
        <w:fldChar w:fldCharType="separate"/>
      </w:r>
      <w:r w:rsidR="001B04AA" w:rsidRPr="001B04AA">
        <w:rPr>
          <w:rFonts w:ascii="Calibri" w:hAnsi="Calibri" w:cs="Calibri"/>
        </w:rPr>
        <w:t>[16]</w:t>
      </w:r>
      <w:r w:rsidR="00BD5FF3">
        <w:fldChar w:fldCharType="end"/>
      </w:r>
      <w:r w:rsidR="00BD5FF3">
        <w:t xml:space="preserve"> Similarly, a recent narrative review found that there were differences in the small number of studies examining the association between rotavirus vaccination and T1D, and that further data were required to understand this relationship.</w:t>
      </w:r>
      <w:r w:rsidR="00BD5FF3">
        <w:fldChar w:fldCharType="begin"/>
      </w:r>
      <w:r w:rsidR="00A4266C">
        <w:instrText xml:space="preserve"> ADDIN ZOTERO_ITEM CSL_CITATION {"citationID":"cJ35X3CV","properties":{"formattedCitation":"[17]","plainCitation":"[17]","noteIndex":0},"citationItems":[{"id":"f5DPIqS8/BVlRzjQK","uris":["http://zotero.org/users/5856738/items/7MYMHLSA"],"uri":["http://zotero.org/users/5856738/items/7MYMHLSA"],"itemData":{"id":2711,"type":"article-journal","abstract":"Although the etiology of type 1 diabetes (T1D) is not well understood, it is believed to comprise both genetic and environmental factors. Viruses are the most well studied environmental trigger, and there is a small but growing body of research on the potential influence of rotavirus on T1D. Rotavirus infections were initially identified as possible triggers of T1D given similarities between viral peptide sequences and T1D autoantigen peptide sequences. Furthermore, rotavirus infection has been shown to modify T1D risk in T1D-prone mice. However, research into associations of rotavirus infections with T1D development in humans have yielded mixed findings and suggested interactions with age and diet. As global availability of rotavirus vaccines increases, recent studies have assessed whether rotavirus vaccination modifies T1D development, finding null or protective associations. Overall, evidence to date suggests a possible triggering relationship between some wild-type rotavirus infections and T1D, but the potential effect of rotavirus vaccination remains unclear.","container-title":"The Journal of Infectious Diseases","DOI":"10.1093/infdis/jiaa168","ISSN":"0022-1899","issue":"7","journalAbbreviation":"The Journal of Infectious Diseases","page":"1076-1083","source":"Silverchair","title":"Rotavirus and Type 1 Diabetes—Is There a Connection? A Synthesis of the Evidence","title-short":"Rotavirus and Type 1 Diabetes—Is There a Connection?","volume":"222","author":[{"family":"Burke","given":"Rachel M"},{"family":"Tate","given":"Jacqueline E"},{"family":"Jiang","given":"Baoming"},{"family":"Parashar","given":"Umesh D"}],"issued":{"date-parts":[["2020",9,1]]}}}],"schema":"https://github.com/citation-style-language/schema/raw/master/csl-citation.json"} </w:instrText>
      </w:r>
      <w:r w:rsidR="00BD5FF3">
        <w:fldChar w:fldCharType="separate"/>
      </w:r>
      <w:r w:rsidR="001B04AA" w:rsidRPr="001B04AA">
        <w:rPr>
          <w:rFonts w:ascii="Calibri" w:hAnsi="Calibri" w:cs="Calibri"/>
        </w:rPr>
        <w:t>[17]</w:t>
      </w:r>
      <w:r w:rsidR="00BD5FF3">
        <w:fldChar w:fldCharType="end"/>
      </w:r>
    </w:p>
    <w:p w14:paraId="0C9E9F3E" w14:textId="77777777" w:rsidR="00BD5FF3" w:rsidRDefault="00BD5FF3" w:rsidP="00586051">
      <w:pPr>
        <w:spacing w:after="0" w:line="480" w:lineRule="auto"/>
      </w:pPr>
    </w:p>
    <w:p w14:paraId="5AEE0BB2" w14:textId="47385D45" w:rsidR="00BD5FF3" w:rsidRDefault="00A6230E" w:rsidP="00A6230E">
      <w:pPr>
        <w:spacing w:after="0" w:line="480" w:lineRule="auto"/>
      </w:pPr>
      <w:r>
        <w:t>In this study, we aim</w:t>
      </w:r>
      <w:r w:rsidR="004F6BB4">
        <w:t>ed</w:t>
      </w:r>
      <w:r>
        <w:t xml:space="preserve"> to address </w:t>
      </w:r>
      <w:r w:rsidR="00C0419E">
        <w:t xml:space="preserve">the </w:t>
      </w:r>
      <w:r>
        <w:t xml:space="preserve">uncertainty in the evidence around these potential associations by researching whether children born in England between 2010 and 2015 who received rotavirus vaccination (Rotarix®) </w:t>
      </w:r>
      <w:r w:rsidR="005747FD">
        <w:t>have a different risk of developing</w:t>
      </w:r>
      <w:r>
        <w:t xml:space="preserve"> CD and T1D than those without this vaccination.</w:t>
      </w:r>
    </w:p>
    <w:p w14:paraId="54335033" w14:textId="52E60DE6" w:rsidR="00E651BA" w:rsidRDefault="00E651BA"/>
    <w:p w14:paraId="4C9873F7" w14:textId="169EB365" w:rsidR="00586051" w:rsidRDefault="00586051" w:rsidP="00586051">
      <w:pPr>
        <w:spacing w:after="0" w:line="480" w:lineRule="auto"/>
        <w:rPr>
          <w:b/>
        </w:rPr>
      </w:pPr>
      <w:r w:rsidRPr="00586051">
        <w:rPr>
          <w:b/>
        </w:rPr>
        <w:t>Methods</w:t>
      </w:r>
    </w:p>
    <w:p w14:paraId="4E081BC6" w14:textId="629B385F" w:rsidR="0007417F" w:rsidRPr="00586051" w:rsidRDefault="00276F1B" w:rsidP="00586051">
      <w:pPr>
        <w:rPr>
          <w:i/>
        </w:rPr>
      </w:pPr>
      <w:bookmarkStart w:id="2" w:name="_Toc50542546"/>
      <w:r w:rsidRPr="00586051">
        <w:rPr>
          <w:i/>
        </w:rPr>
        <w:t>Study design</w:t>
      </w:r>
      <w:r w:rsidR="0099144E" w:rsidRPr="00586051">
        <w:rPr>
          <w:i/>
        </w:rPr>
        <w:t xml:space="preserve"> and setting</w:t>
      </w:r>
      <w:bookmarkEnd w:id="2"/>
    </w:p>
    <w:p w14:paraId="2F141653" w14:textId="1688DF79" w:rsidR="002A0716" w:rsidRDefault="00DA7BA5" w:rsidP="009809EE">
      <w:pPr>
        <w:spacing w:after="0" w:line="480" w:lineRule="auto"/>
      </w:pPr>
      <w:r>
        <w:lastRenderedPageBreak/>
        <w:t>We applied</w:t>
      </w:r>
      <w:r w:rsidR="00B13E12">
        <w:t xml:space="preserve"> a </w:t>
      </w:r>
      <w:r w:rsidR="00D0377A" w:rsidRPr="00D0377A">
        <w:t xml:space="preserve">cohort </w:t>
      </w:r>
      <w:r w:rsidR="00B13E12">
        <w:t>design</w:t>
      </w:r>
      <w:r w:rsidR="00D0377A" w:rsidRPr="00D0377A">
        <w:t xml:space="preserve"> </w:t>
      </w:r>
      <w:r w:rsidR="00B13E12">
        <w:t>to</w:t>
      </w:r>
      <w:r w:rsidR="00D0377A" w:rsidRPr="00D0377A">
        <w:t xml:space="preserve"> </w:t>
      </w:r>
      <w:r w:rsidR="00AC1DE1">
        <w:t xml:space="preserve">prospectively </w:t>
      </w:r>
      <w:r w:rsidR="00D0377A" w:rsidRPr="00D0377A">
        <w:t>collected healthcare data</w:t>
      </w:r>
      <w:r w:rsidR="009E229F">
        <w:t xml:space="preserve"> from the Clinical Practice Research Datalink (CPRD)</w:t>
      </w:r>
      <w:r w:rsidR="00215631">
        <w:t xml:space="preserve"> Aurum</w:t>
      </w:r>
      <w:r w:rsidR="00D0377A">
        <w:t>.</w:t>
      </w:r>
      <w:r w:rsidR="0099144E" w:rsidRPr="0099144E">
        <w:t xml:space="preserve"> </w:t>
      </w:r>
      <w:r w:rsidR="0099144E">
        <w:t>CPRD</w:t>
      </w:r>
      <w:r w:rsidR="00215631">
        <w:t xml:space="preserve"> Aurum </w:t>
      </w:r>
      <w:r w:rsidR="0099144E">
        <w:t xml:space="preserve">contains data </w:t>
      </w:r>
      <w:r w:rsidR="00AC1DE1">
        <w:t xml:space="preserve">relating to health and healthcare utilisation </w:t>
      </w:r>
      <w:r w:rsidR="0099144E">
        <w:t xml:space="preserve">from people registered at a network of </w:t>
      </w:r>
      <w:r>
        <w:t>general</w:t>
      </w:r>
      <w:r w:rsidR="0099144E">
        <w:t xml:space="preserve"> practices across the UK. This is a de-identified register of approximately 13 million current patients</w:t>
      </w:r>
      <w:r w:rsidR="00C93B02">
        <w:t xml:space="preserve"> across the UK</w:t>
      </w:r>
      <w:r w:rsidR="0099144E">
        <w:t>.</w:t>
      </w:r>
      <w:r w:rsidR="00AB75ED">
        <w:fldChar w:fldCharType="begin"/>
      </w:r>
      <w:r w:rsidR="00A4266C">
        <w:instrText xml:space="preserve"> ADDIN ZOTERO_ITEM CSL_CITATION {"citationID":"mSoJZvrj","properties":{"formattedCitation":"[18]","plainCitation":"[18]","noteIndex":0},"citationItems":[{"id":"f5DPIqS8/o32A7TZH","uris":["http://zotero.org/users/5856738/items/VJ8TY7KK"],"uri":["http://zotero.org/users/5856738/items/VJ8TY7KK"],"itemData":{"id":2668,"type":"article-journal","container-title":"International Journal of Epidemiology","issue":"3","note":"ISBN: 1464-3685\npublisher: Oxford University Press","page":"827-836","title":"Data resource profile: clinical practice research datalink (CPRD)","volume":"44","author":[{"family":"Herrett","given":"Emily"},{"family":"Gallagher","given":"Arlene M."},{"family":"Bhaskaran","given":"Krishnan"},{"family":"Forbes","given":"Harriet"},{"family":"Mathur","given":"Rohini"},{"family":"Van Staa","given":"Tjeerd"},{"family":"Smeeth","given":"Liam"}],"issued":{"date-parts":[["2015"]]}}}],"schema":"https://github.com/citation-style-language/schema/raw/master/csl-citation.json"} </w:instrText>
      </w:r>
      <w:r w:rsidR="00AB75ED">
        <w:fldChar w:fldCharType="separate"/>
      </w:r>
      <w:r w:rsidR="001B04AA" w:rsidRPr="001B04AA">
        <w:rPr>
          <w:rFonts w:ascii="Calibri" w:hAnsi="Calibri" w:cs="Calibri"/>
        </w:rPr>
        <w:t>[18]</w:t>
      </w:r>
      <w:r w:rsidR="00AB75ED">
        <w:fldChar w:fldCharType="end"/>
      </w:r>
      <w:r w:rsidR="0099144E" w:rsidRPr="0099144E">
        <w:t xml:space="preserve"> </w:t>
      </w:r>
      <w:r w:rsidR="00C93B02">
        <w:t>Patients registered in CPRD Aurum are representative of the population with regard to demographic factors, geographical distribution and level of deprivation.</w:t>
      </w:r>
      <w:r w:rsidR="00C93B02">
        <w:fldChar w:fldCharType="begin"/>
      </w:r>
      <w:r w:rsidR="00A4266C">
        <w:instrText xml:space="preserve"> ADDIN ZOTERO_ITEM CSL_CITATION {"citationID":"n9MaELlb","properties":{"formattedCitation":"[19]","plainCitation":"[19]","noteIndex":0},"citationItems":[{"id":"f5DPIqS8/mnuieAFE","uris":["http://zotero.org/users/5856738/items/MI3P7MHN"],"uri":["http://zotero.org/users/5856738/items/MI3P7MHN"],"itemData":{"id":2633,"type":"article-journal","abstract":"Clinical Practice Research Datalink (CPRD) is a UK government, not-for-profit research service that has been supplying anonymized primary care data for public h","container-title":"International Journal of Epidemiology","DOI":"10.1093/ije/dyz034","ISSN":"0300-5771","issue":"6","journalAbbreviation":"Int J Epidemiol","language":"en","note":"publisher: Oxford Academic","page":"1740-1740g","source":"academic.oup.com","title":"Data resource profile: Clinical Practice Research Datalink (CPRD) Aurum","title-short":"Data resource profile","volume":"48","author":[{"family":"Wolf","given":"Achim"},{"family":"Dedman","given":"Daniel"},{"family":"Campbell","given":"Jennifer"},{"family":"Booth","given":"Helen"},{"family":"Lunn","given":"Darren"},{"family":"Chapman","given":"Jennifer"},{"family":"Myles","given":"Puja"}],"issued":{"date-parts":[["2019",12,1]]}}}],"schema":"https://github.com/citation-style-language/schema/raw/master/csl-citation.json"} </w:instrText>
      </w:r>
      <w:r w:rsidR="00C93B02">
        <w:fldChar w:fldCharType="separate"/>
      </w:r>
      <w:r w:rsidR="001B04AA" w:rsidRPr="001B04AA">
        <w:rPr>
          <w:rFonts w:ascii="Calibri" w:hAnsi="Calibri" w:cs="Calibri"/>
        </w:rPr>
        <w:t>[19]</w:t>
      </w:r>
      <w:r w:rsidR="00C93B02">
        <w:fldChar w:fldCharType="end"/>
      </w:r>
      <w:r w:rsidR="00C93B02">
        <w:t xml:space="preserve"> </w:t>
      </w:r>
      <w:r w:rsidR="0099144E">
        <w:t xml:space="preserve">Individual-level de-identified data were extracted from </w:t>
      </w:r>
      <w:r w:rsidR="0099144E" w:rsidRPr="006064D7">
        <w:t>CPRD</w:t>
      </w:r>
      <w:r w:rsidR="00215631">
        <w:t xml:space="preserve"> Aurum</w:t>
      </w:r>
      <w:r w:rsidR="0099144E" w:rsidRPr="006064D7">
        <w:t xml:space="preserve"> in May 2020.</w:t>
      </w:r>
    </w:p>
    <w:p w14:paraId="69444441" w14:textId="77777777" w:rsidR="00271850" w:rsidRDefault="00271850" w:rsidP="009809EE">
      <w:pPr>
        <w:spacing w:after="0" w:line="480" w:lineRule="auto"/>
      </w:pPr>
    </w:p>
    <w:p w14:paraId="29C509D4" w14:textId="2782BEBB" w:rsidR="00276F1B" w:rsidRPr="00DA7BA5" w:rsidRDefault="00276F1B" w:rsidP="00DA7BA5">
      <w:pPr>
        <w:rPr>
          <w:i/>
        </w:rPr>
      </w:pPr>
      <w:bookmarkStart w:id="3" w:name="_Toc50542547"/>
      <w:r w:rsidRPr="00DA7BA5">
        <w:rPr>
          <w:i/>
        </w:rPr>
        <w:t xml:space="preserve">Study </w:t>
      </w:r>
      <w:r w:rsidR="00633839" w:rsidRPr="00DA7BA5">
        <w:rPr>
          <w:i/>
        </w:rPr>
        <w:t>participants</w:t>
      </w:r>
      <w:bookmarkEnd w:id="3"/>
    </w:p>
    <w:p w14:paraId="146997A6" w14:textId="6986C5EE" w:rsidR="006309CE" w:rsidRDefault="0099144E" w:rsidP="009809EE">
      <w:pPr>
        <w:spacing w:after="0" w:line="480" w:lineRule="auto"/>
      </w:pPr>
      <w:r>
        <w:t xml:space="preserve">In this study, </w:t>
      </w:r>
      <w:r w:rsidR="00DA7BA5">
        <w:t>we</w:t>
      </w:r>
      <w:r>
        <w:t xml:space="preserve"> included</w:t>
      </w:r>
      <w:r w:rsidR="00D0377A">
        <w:t xml:space="preserve"> children </w:t>
      </w:r>
      <w:r>
        <w:t xml:space="preserve">registered </w:t>
      </w:r>
      <w:r w:rsidR="00AA3990">
        <w:t>with</w:t>
      </w:r>
      <w:r>
        <w:t xml:space="preserve"> CPRD</w:t>
      </w:r>
      <w:r w:rsidR="000A2223">
        <w:t xml:space="preserve"> </w:t>
      </w:r>
      <w:r w:rsidR="00215631">
        <w:t xml:space="preserve">Aurum </w:t>
      </w:r>
      <w:r>
        <w:t xml:space="preserve">who were </w:t>
      </w:r>
      <w:r w:rsidR="00D0377A">
        <w:t xml:space="preserve">born in the UK between 01 </w:t>
      </w:r>
      <w:r w:rsidR="009E229F">
        <w:t>January 201</w:t>
      </w:r>
      <w:r w:rsidR="00D0377A" w:rsidRPr="00D0377A">
        <w:t xml:space="preserve">0 and </w:t>
      </w:r>
      <w:r w:rsidR="00D0377A">
        <w:t xml:space="preserve">31 </w:t>
      </w:r>
      <w:r w:rsidR="009E229F">
        <w:t>December 2015</w:t>
      </w:r>
      <w:r w:rsidR="006064D7">
        <w:t xml:space="preserve"> and registered at a CPRD GP practice within 14 weeks of birth</w:t>
      </w:r>
      <w:r w:rsidR="006309CE">
        <w:t xml:space="preserve">. Additionally, </w:t>
      </w:r>
      <w:r w:rsidR="00DA7BA5">
        <w:t>we</w:t>
      </w:r>
      <w:r w:rsidR="006309CE">
        <w:t xml:space="preserve"> only included participant records</w:t>
      </w:r>
      <w:r w:rsidR="00633839">
        <w:t xml:space="preserve"> w</w:t>
      </w:r>
      <w:r w:rsidR="006309CE">
        <w:t>hich</w:t>
      </w:r>
      <w:r w:rsidR="00633839">
        <w:t xml:space="preserve"> </w:t>
      </w:r>
      <w:r w:rsidR="006309CE">
        <w:t xml:space="preserve">met </w:t>
      </w:r>
      <w:r w:rsidR="00633839" w:rsidRPr="00633839">
        <w:t>CPRD</w:t>
      </w:r>
      <w:r w:rsidR="00215631">
        <w:t xml:space="preserve"> Aurum </w:t>
      </w:r>
      <w:r w:rsidR="00633839" w:rsidRPr="00633839">
        <w:t>quality sta</w:t>
      </w:r>
      <w:r w:rsidR="00633839">
        <w:t xml:space="preserve">ndards </w:t>
      </w:r>
      <w:r w:rsidR="006309CE">
        <w:t>regarding</w:t>
      </w:r>
      <w:r w:rsidR="00633839">
        <w:t xml:space="preserve"> valid age, sex and</w:t>
      </w:r>
      <w:r w:rsidR="00633839" w:rsidRPr="00633839">
        <w:t xml:space="preserve"> registration period</w:t>
      </w:r>
      <w:r w:rsidR="00633839">
        <w:t xml:space="preserve">. </w:t>
      </w:r>
      <w:r w:rsidR="00F76760">
        <w:t>In order to account for vaccine hesitancy as a potentially confounding factor, we only included children in the study with a record of DTaP/IPV vaccination.</w:t>
      </w:r>
      <w:r w:rsidR="00F551C9">
        <w:fldChar w:fldCharType="begin"/>
      </w:r>
      <w:r w:rsidR="00A4266C">
        <w:instrText xml:space="preserve"> ADDIN ZOTERO_ITEM CSL_CITATION {"citationID":"hR38XRxM","properties":{"formattedCitation":"[20, 21]","plainCitation":"[20, 21]","noteIndex":0},"citationItems":[{"id":"f5DPIqS8/gZDOb7jH","uris":["http://zotero.org/users/5856738/items/2CU4F5Z8"],"uri":["http://zotero.org/users/5856738/items/2CU4F5Z8"],"itemData":{"id":2023,"type":"article-journal","abstract":"BACKGROUND: Measuring vaccine effectiveness (VE) relies on the use of observational study designs. However, achieving robust estimates of direct and indirect VE is frequently compromised by bias, particularly when using syndromic diagnoses of low-specificity.\nMETHODS: In order to mitigate confounding between the measured outcome and vaccine uptake, we developed a method to balance comparator populations using individual-level propensity scoring derived from the vaccine-exposed population, and applied it to the unexposed comparator population. Indirect VE was estimated by comparing the unvaccinated vaccine-exposed group with a propensity score-simulated unvaccinated, unexposed group. Direct VE was derived by removing indirect VE from the overall VE. We applied this method to an evaluation of the effectiveness of infant rotavirus vaccination in the UK. Using a general practice cohort of 45,259 live births between May 2010 and December 2015, we calculated indirect and direct VE against consultations for acute gastroenteritis using conventional and vaccination-propensity adjustment comparator populations.\nRESULTS: The overall VE during the rotavirus-season (January-May) calculated using mixed-effects Cox regression was 30% [95% confidence intervals (95% CI: 25,35%)]. Use of conventional comparator populations resulted in implausible VE estimates -14% (95% CI: -41,7%) for direct and 29% (95% CI: 14,42%) for indirect effects. Applying our alternative method, direct VE was 26% (95% CI: 1,45%) and indirect VE was 8% (95% CI: -19,29%).\nCONCLUSIONS: Estimating VE using propensity score simulated comparator populations, particularly for studies using routine health data with syndromic, low-specificity endpoints will aid accurate measurement of the broader public health impact of a vaccine programme.","container-title":"Vaccine","DOI":"10.1016/j.vaccine.2018.09.051","ISSN":"1873-2518","issue":"45","journalAbbreviation":"Vaccine","language":"eng","note":"PMID: 30293764","page":"6674-6682","source":"PubMed","title":"Mitigating bias in observational vaccine effectiveness studies using simulated comparator populations: Application to rotavirus vaccination in the UK","title-short":"Mitigating bias in observational vaccine effectiveness studies using simulated comparator populations","volume":"36","author":[{"family":"Hungerford","given":"Daniel"},{"family":"Vivancos","given":"Roberto"},{"family":"Read","given":"Jonathan M."},{"family":"Bonnett","given":"Laura J."},{"family":"Bar-Zeev","given":"Naor"},{"family":"Iturriza-Gómara","given":"Miren"},{"family":"Cunliffe","given":"Nigel A."},{"family":"French","given":"Neil"}],"issued":{"date-parts":[["2018"]],"season":"29"}}},{"id":375,"uris":["http://zotero.org/users/1755126/items/B7BPCMTG"],"uri":["http://zotero.org/users/1755126/items/B7BPCMTG"],"itemData":{"id":375,"type":"article-journal","abstract":"We demonstrate how direct, indirect, total, and overall effectiveness estimates and absolute benefits of rotavirus vaccines vary through the years following vaccine introduction. Privately insured US children in a large claims database were followed from age 8 months until they 1) experienced a hospitalization for rotavirus or acute gastroenteritis; 2) lost continuous health plan enrollment; 3) turned 20 months of age; or 4) reached the end of the study period. Vaccine effectiveness estimates in preventing rotavirus and acute gastroenteritis hospitalizations were estimated using Cox proportional hazards regression, stratified by calendar year and adjusted for birth month. Incidence rate differences were estimated to determine the absolute number of gastroenteritis hospitalizations prevented in the cohort. Among 905,718 children, 51%, 66%, 80%, and 86% received 1 or more doses of rotavirus vaccine in each year from 2007 to 2010. The direct vaccine effectiveness of 1 or more doses of rotavirus vaccine in preventing rotavirus gastroenteritis hospitalizations ranged from 87% to 92% each year. Accounting for indirect protection increased estimates of vaccine effectiveness by an additional 3%-8% among those vaccinated. Failing to account for population-level vaccine benefits in 2010, when circulation of rotavirus was low, could underestimate the sustained impact of the vaccine program.","container-title":"American journal of epidemiology","DOI":"10.1093/aje/kwu001","ISSN":"1476-6256","issue":"7","journalAbbreviation":"Am. J. Epidemiol.","language":"eng","note":"PMID: 24578359 \nPMCID: PMC3969536","page":"895-909","source":"NCBI PubMed","title":"Direct, Indirect, Total, and Overall Effectiveness of the Rotavirus Vaccines for the Prevention of Gastroenteritis Hospitalizations in Privately Insured US Children, 2007-2010","volume":"179","author":[{"family":"Panozzo","given":"Catherine A"},{"family":"Becker-Dreps","given":"Sylvia"},{"family":"Pate","given":"Virginia"},{"family":"Weber","given":"David J"},{"family":"Jonsson Funk","given":"Michele"},{"family":"Stürmer","given":"Til"},{"family":"Brookhart","given":"M Alan"}],"issued":{"date-parts":[["2014",4,1]]}}}],"schema":"https://github.com/citation-style-language/schema/raw/master/csl-citation.json"} </w:instrText>
      </w:r>
      <w:r w:rsidR="00F551C9">
        <w:fldChar w:fldCharType="separate"/>
      </w:r>
      <w:r w:rsidR="001B04AA" w:rsidRPr="001B04AA">
        <w:rPr>
          <w:rFonts w:ascii="Calibri" w:hAnsi="Calibri" w:cs="Calibri"/>
        </w:rPr>
        <w:t>[20, 21]</w:t>
      </w:r>
      <w:r w:rsidR="00F551C9">
        <w:fldChar w:fldCharType="end"/>
      </w:r>
      <w:r w:rsidR="00F76760">
        <w:t xml:space="preserve"> We</w:t>
      </w:r>
      <w:r w:rsidR="00F76760" w:rsidRPr="002B703E">
        <w:t xml:space="preserve"> used</w:t>
      </w:r>
      <w:r w:rsidR="00F76760">
        <w:t xml:space="preserve"> this as a proxy measure of vaccine hesitancy because this vaccine has been </w:t>
      </w:r>
      <w:r w:rsidR="00D95085">
        <w:t xml:space="preserve">a long-standing </w:t>
      </w:r>
      <w:r w:rsidR="00F76760">
        <w:t>part of the routine childhood immunisation schedule in the UK</w:t>
      </w:r>
      <w:r w:rsidR="00D95085">
        <w:t>.</w:t>
      </w:r>
      <w:r w:rsidR="00F76760">
        <w:t xml:space="preserve"> </w:t>
      </w:r>
      <w:r w:rsidR="005E6314">
        <w:t xml:space="preserve">All </w:t>
      </w:r>
      <w:r w:rsidR="006309CE">
        <w:t>participants</w:t>
      </w:r>
      <w:r w:rsidR="005E6314">
        <w:t xml:space="preserve"> who m</w:t>
      </w:r>
      <w:r w:rsidR="00633839">
        <w:t>et these criteria w</w:t>
      </w:r>
      <w:r w:rsidR="005E6314">
        <w:t>ere</w:t>
      </w:r>
      <w:r w:rsidR="00633839">
        <w:t xml:space="preserve"> included in the cohort. </w:t>
      </w:r>
    </w:p>
    <w:p w14:paraId="31EB68A3" w14:textId="77777777" w:rsidR="006309CE" w:rsidRDefault="006309CE" w:rsidP="009809EE">
      <w:pPr>
        <w:spacing w:after="0" w:line="480" w:lineRule="auto"/>
      </w:pPr>
    </w:p>
    <w:p w14:paraId="2F1A0AEF" w14:textId="08D0E0D8" w:rsidR="005E6314" w:rsidRDefault="00633839" w:rsidP="009809EE">
      <w:pPr>
        <w:spacing w:after="0" w:line="480" w:lineRule="auto"/>
      </w:pPr>
      <w:r>
        <w:t>Participants enter</w:t>
      </w:r>
      <w:r w:rsidR="005E6314">
        <w:t>ed</w:t>
      </w:r>
      <w:r>
        <w:t xml:space="preserve"> the follow-up period at </w:t>
      </w:r>
      <w:r w:rsidR="00FB7AC0">
        <w:t xml:space="preserve">six </w:t>
      </w:r>
      <w:r>
        <w:t xml:space="preserve">months of age (UK vaccination schedule </w:t>
      </w:r>
      <w:r w:rsidR="00FB7AC0">
        <w:t xml:space="preserve">upper limit </w:t>
      </w:r>
      <w:r>
        <w:t>for second dose of Rotarix</w:t>
      </w:r>
      <w:r w:rsidR="00406814" w:rsidRPr="000B0C1F">
        <w:t>®</w:t>
      </w:r>
      <w:r>
        <w:t>).</w:t>
      </w:r>
      <w:r w:rsidR="00F70866">
        <w:t xml:space="preserve"> Participants exit</w:t>
      </w:r>
      <w:r w:rsidR="00AB75ED">
        <w:t>ed</w:t>
      </w:r>
      <w:r w:rsidR="00F70866">
        <w:t xml:space="preserve"> the cohort if they </w:t>
      </w:r>
      <w:r w:rsidR="005E6314">
        <w:t>we</w:t>
      </w:r>
      <w:r w:rsidR="00F70866">
        <w:t xml:space="preserve">re recorded as having the outcome, or </w:t>
      </w:r>
      <w:r w:rsidR="005E6314">
        <w:t>on their seventh birthday if they did not have the outcome. If the participants transferred out from the GP practice, died</w:t>
      </w:r>
      <w:r w:rsidR="00EB34F9">
        <w:t>, were recorded as experiencing rotavirus gastroenteritis</w:t>
      </w:r>
      <w:r w:rsidR="005E6314">
        <w:t xml:space="preserve"> or had a last recorded </w:t>
      </w:r>
      <w:r w:rsidR="00EB34F9">
        <w:t xml:space="preserve">data </w:t>
      </w:r>
      <w:r w:rsidR="005E6314">
        <w:t>collection date before their seventh birthday, they exited the cohort.</w:t>
      </w:r>
    </w:p>
    <w:p w14:paraId="152244E0" w14:textId="0DB3F338" w:rsidR="00454531" w:rsidRDefault="00454531" w:rsidP="009809EE">
      <w:pPr>
        <w:spacing w:after="0" w:line="480" w:lineRule="auto"/>
      </w:pPr>
    </w:p>
    <w:p w14:paraId="5EB8F4E1" w14:textId="6BB251D4" w:rsidR="00454531" w:rsidRPr="00DA7BA5" w:rsidRDefault="00DA7BA5" w:rsidP="00DA7BA5">
      <w:pPr>
        <w:rPr>
          <w:i/>
        </w:rPr>
      </w:pPr>
      <w:bookmarkStart w:id="4" w:name="_Toc50542548"/>
      <w:r w:rsidRPr="00DA7BA5">
        <w:rPr>
          <w:i/>
        </w:rPr>
        <w:t>Study v</w:t>
      </w:r>
      <w:r w:rsidR="00454531" w:rsidRPr="00DA7BA5">
        <w:rPr>
          <w:i/>
        </w:rPr>
        <w:t>ariables</w:t>
      </w:r>
      <w:bookmarkEnd w:id="4"/>
    </w:p>
    <w:p w14:paraId="5CDAF5D5" w14:textId="53240263" w:rsidR="00163585" w:rsidRDefault="00163585" w:rsidP="009809EE">
      <w:pPr>
        <w:spacing w:after="0" w:line="480" w:lineRule="auto"/>
      </w:pPr>
      <w:r>
        <w:lastRenderedPageBreak/>
        <w:t>In this study, the primary outcome</w:t>
      </w:r>
      <w:r w:rsidR="00DA7BA5">
        <w:t>s</w:t>
      </w:r>
      <w:r>
        <w:t xml:space="preserve"> w</w:t>
      </w:r>
      <w:r w:rsidR="00DA7BA5">
        <w:t>ere</w:t>
      </w:r>
      <w:r>
        <w:t xml:space="preserve"> </w:t>
      </w:r>
      <w:r w:rsidR="00DA7BA5">
        <w:t>CD and T1D</w:t>
      </w:r>
      <w:r w:rsidR="006C2D90">
        <w:t xml:space="preserve">. </w:t>
      </w:r>
      <w:r w:rsidR="0054418A">
        <w:t>CD</w:t>
      </w:r>
      <w:r w:rsidR="006C2D90" w:rsidRPr="006C2D90">
        <w:t xml:space="preserve"> </w:t>
      </w:r>
      <w:r w:rsidR="006C2D90">
        <w:t>was</w:t>
      </w:r>
      <w:r w:rsidR="006C2D90" w:rsidRPr="006C2D90">
        <w:t xml:space="preserve"> defined</w:t>
      </w:r>
      <w:r w:rsidR="00A91E47">
        <w:t xml:space="preserve"> based on </w:t>
      </w:r>
      <w:r w:rsidR="00AB75ED">
        <w:t>either a recorded diagnos</w:t>
      </w:r>
      <w:r w:rsidR="00A91E47">
        <w:t>i</w:t>
      </w:r>
      <w:r w:rsidR="00AB75ED">
        <w:t>s of CD</w:t>
      </w:r>
      <w:r w:rsidR="00A91E47">
        <w:t xml:space="preserve"> </w:t>
      </w:r>
      <w:r w:rsidR="00AB75ED">
        <w:t>or the</w:t>
      </w:r>
      <w:r w:rsidR="0054418A">
        <w:t xml:space="preserve"> prescription of gluten-free goods</w:t>
      </w:r>
      <w:r w:rsidR="006C2D90" w:rsidRPr="006C2D90">
        <w:t>.</w:t>
      </w:r>
      <w:r w:rsidR="00F551C9">
        <w:fldChar w:fldCharType="begin"/>
      </w:r>
      <w:r w:rsidR="00A4266C">
        <w:instrText xml:space="preserve"> ADDIN ZOTERO_ITEM CSL_CITATION {"citationID":"2VoTurMy","properties":{"formattedCitation":"[22]","plainCitation":"[22]","noteIndex":0},"citationItems":[{"id":"f5DPIqS8/0S6omvYk","uris":["http://zotero.org/users/5856738/items/YWLUV5AY"],"uri":["http://zotero.org/users/5856738/items/YWLUV5AY"],"itemData":{"id":2017,"type":"article-journal","abstract":"Background Despite the considerable health impact of coeliac disease (CD), reliable estimates of the impact of diagnosis on health care use and costs are lacking. Aims To quantify the volume, type and costs, in a United Kingdom primary care setting, of healthcare resources used by individuals diagnosed with CD up to ten years before and after diagnosis, and to estimate medical costs associated with CD. Methods A cohort of 3,646 CD cases and a parallel cohort of 32,973 matched controls, extracted from the General Practice Research Database (GPRD) over the period 1987–2005 were used i) to evaluate the impact of diagnosis on the average resource use and costs of cases; ii) to assess direct healthcare costs due to CD by comparing average resource use and costs incurred by cases vs. controls. Results Average annual healthcare costs per patient increased by £310 (95% CI £299, £320) after diagnosis. CD cases experienced higher healthcare costs than controls both before diagnosis (mean difference £91; 95% CI: £86, £97) and after diagnosis (mean difference £354; 95% CI: £347, £361). These differences were driven mainly by higher test and referral costs before diagnosis, and by increased prescription costs after diagnosis. Conclusions This study shows significant additional primary care costs associated with coeliac disease. It provides novel evidence that will assist researchers evaluating interventions in this area, and will challenge policymakers, clinicians, researchers and the public to develop strategies that maximise the health benefits of the resources associated with this disease.","container-title":"PLOS ONE","DOI":"10.1371/journal.pone.0041308","ISSN":"1932-6203","issue":"7","journalAbbreviation":"PLOS ONE","language":"en","page":"e41308","source":"PLoS Journals","title":"Resource Use and Costs Associated with Coeliac Disease before and after Diagnosis in 3,646 Cases: Results of a UK Primary Care Database Analysis","title-short":"Resource Use and Costs Associated with Coeliac Disease before and after Diagnosis in 3,646 Cases","volume":"7","author":[{"family":"Violato","given":"Mara"},{"family":"Gray","given":"Alastair"},{"family":"Papanicolas","given":"Irini"},{"family":"Ouellet","given":"Melissa"}],"issued":{"date-parts":[["2012",7,17]]}}}],"schema":"https://github.com/citation-style-language/schema/raw/master/csl-citation.json"} </w:instrText>
      </w:r>
      <w:r w:rsidR="00F551C9">
        <w:fldChar w:fldCharType="separate"/>
      </w:r>
      <w:r w:rsidR="001B04AA" w:rsidRPr="001B04AA">
        <w:rPr>
          <w:rFonts w:ascii="Calibri" w:hAnsi="Calibri" w:cs="Calibri"/>
        </w:rPr>
        <w:t>[22]</w:t>
      </w:r>
      <w:r w:rsidR="00F551C9">
        <w:fldChar w:fldCharType="end"/>
      </w:r>
      <w:r w:rsidR="00DA7BA5">
        <w:t xml:space="preserve"> T1D was defined based on a recorded diagnosis of T1D.</w:t>
      </w:r>
      <w:r w:rsidR="00F551C9">
        <w:fldChar w:fldCharType="begin"/>
      </w:r>
      <w:r w:rsidR="00A4266C">
        <w:instrText xml:space="preserve"> ADDIN ZOTERO_ITEM CSL_CITATION {"citationID":"phb1AlYH","properties":{"formattedCitation":"[23]","plainCitation":"[23]","noteIndex":0},"citationItems":[{"id":"f5DPIqS8/RCOJZC45","uris":["http://zotero.org/users/5856738/items/BJ53PDDV"],"uri":["http://zotero.org/users/5856738/items/BJ53PDDV"],"itemData":{"id":2717,"type":"article-journal","abstract":"&lt;h2&gt;Summary&lt;/h2&gt;&lt;h3&gt;Background&lt;/h3&gt;&lt;p&gt;To effectively prevent, detect, and treat health conditions that affect people during their lifecourse, health-care professionals and researchers need to know which sections of the population are susceptible to which health conditions and at which ages. Hence, we aimed to map the course of human health by identifying the 50 most common health conditions in each decade of life and estimating the median age at first diagnosis.&lt;/p&gt;&lt;h3&gt;Methods&lt;/h3&gt;&lt;p&gt;We developed phenotyping algorithms and codelists for physical and mental health conditions that involve intensive use of health-care resources. Individuals older than 1 year were included in the study if their primary-care and hospital-admission records met research standards set by the Clinical Practice Research Datalink and they had been registered in a general practice in England contributing up-to-standard data for at least 1 year during the study period. We used linked records of individuals from the CALIBER platform to calculate the sex-standardised cumulative incidence for these conditions by 10-year age groups between April 1, 2010, and March 31, 2015. We also derived the median age at diagnosis and prevalence estimates stratified by age, sex, and ethnicity (black, white, south Asian) over the study period from the primary-care and secondary-care records of patients.&lt;/p&gt;&lt;h3&gt;Findings&lt;/h3&gt;&lt;p&gt;We developed case definitions for 308 disease phenotypes. We used records of 2 784 138 patients for the calculation of cumulative incidence and of 3 872 451 patients for the calculation of period prevalence and median age at diagnosis of these conditions. Conditions that first gained prominence at key stages of life were: atopic conditions and infections that led to hospital admission in children (&lt;10 years); acne and menstrual disorders in the teenage years (10–19 years); mental health conditions, obesity, and migraine in individuals aged 20–29 years; soft-tissue disorders and gastro-oesophageal reflux disease in individuals aged 30–39 years; dyslipidaemia, hypertension, and erectile dysfunction in individuals aged 40–59 years; cancer, osteoarthritis, benign prostatic hyperplasia, cataract, diverticular disease, type 2 diabetes, and deafness in individuals aged 60–79 years; and atrial fibrillation, dementia, acute and chronic kidney disease, heart failure, ischaemic heart disease, anaemia, and osteoporosis in individuals aged 80 years or older. Black or south-Asian individuals were diagnosed earlier than white individuals for 258 (84%) of the 308 conditions. Bone fractures and atopic conditions were recorded earlier in male individuals, whereas female individuals were diagnosed at younger ages with nutritional anaemias, tubulointerstitial nephritis, and urinary disorders.&lt;/p&gt;&lt;h3&gt;Interpretation&lt;/h3&gt;&lt;p&gt;We have produced the first chronological map of human health with cumulative-incidence and period-prevalence estimates for multiple morbidities in parallel from birth to advanced age. This can guide clinicians, policy makers, and researchers on how to formulate differential diagnoses, allocate resources, and target research priorities on the basis of the knowledge of who gets which diseases when. We have published our phenotyping algorithms on the CALIBER open-access Portal which will facilitate future research by providing a curated list of reusable case definitions.&lt;/p&gt;&lt;h3&gt;Funding&lt;/h3&gt;&lt;p&gt;Wellcome Trust, National Institute for Health Research, Medical Research Council, Arthritis Research UK, British Heart Foundation, Cancer Research UK, Chief Scientist Office of the Scottish Government Health and Social Care Directorates, Department of Health and Social Care (England), Health and Social Care Research and Development Division (Welsh Government), Public Health Agency (Northern Ireland), Economic and Social Research Council, Engineering and Physical Sciences Research Council, National Institute for Social Care and Health Research, and The Alan Turing Institute.&lt;/p&gt;","container-title":"The Lancet Digital Health","DOI":"10.1016/S2589-7500(19)30012-3","ISSN":"2589-7500","issue":"2","journalAbbreviation":"The Lancet Digital Health","language":"English","note":"publisher: Elsevier\nPMID: 31650125","page":"e63-e77","source":"www.thelancet.com","title":"A chronological map of 308 physical and mental health conditions from 4 million individuals in the English National Health Service","volume":"1","author":[{"family":"Kuan","given":"Valerie"},{"family":"Denaxas","given":"Spiros"},{"family":"Gonzalez-Izquierdo","given":"Arturo"},{"family":"Direk","given":"Kenan"},{"family":"Bhatti","given":"Osman"},{"family":"Husain","given":"Shanaz"},{"family":"Sutaria","given":"Shailen"},{"family":"Hingorani","given":"Melanie"},{"family":"Nitsch","given":"Dorothea"},{"family":"Parisinos","given":"Constantinos A."},{"family":"Lumbers","given":"R. Thomas"},{"family":"Mathur","given":"Rohini"},{"family":"Sofat","given":"Reecha"},{"family":"Casas","given":"Juan P."},{"family":"Wong","given":"Ian C. K."},{"family":"Hemingway","given":"Harry"},{"family":"Hingorani","given":"Aroon D."}],"issued":{"date-parts":[["2019",6,1]]}}}],"schema":"https://github.com/citation-style-language/schema/raw/master/csl-citation.json"} </w:instrText>
      </w:r>
      <w:r w:rsidR="00F551C9">
        <w:fldChar w:fldCharType="separate"/>
      </w:r>
      <w:r w:rsidR="001B04AA" w:rsidRPr="001B04AA">
        <w:rPr>
          <w:rFonts w:ascii="Calibri" w:hAnsi="Calibri" w:cs="Calibri"/>
        </w:rPr>
        <w:t>[23]</w:t>
      </w:r>
      <w:r w:rsidR="00F551C9">
        <w:fldChar w:fldCharType="end"/>
      </w:r>
      <w:r w:rsidR="006C2D90" w:rsidRPr="006C2D90">
        <w:t xml:space="preserve"> </w:t>
      </w:r>
      <w:r w:rsidRPr="002B703E">
        <w:t>The</w:t>
      </w:r>
      <w:r>
        <w:t xml:space="preserve"> primary exposure </w:t>
      </w:r>
      <w:r w:rsidR="006C2D90">
        <w:t xml:space="preserve">was rotavirus vaccination, </w:t>
      </w:r>
      <w:r w:rsidR="00FB7AC0">
        <w:t xml:space="preserve">a binary variable </w:t>
      </w:r>
      <w:r w:rsidR="006C2D90">
        <w:t>defined as having a record of one or more doses of Rotarix</w:t>
      </w:r>
      <w:r w:rsidR="00406814" w:rsidRPr="000B0C1F">
        <w:t>®</w:t>
      </w:r>
      <w:r w:rsidR="006C2D90">
        <w:t xml:space="preserve"> in CPRD</w:t>
      </w:r>
      <w:r w:rsidR="00215631">
        <w:t xml:space="preserve"> Aurum</w:t>
      </w:r>
      <w:r w:rsidR="006C2D90">
        <w:t xml:space="preserve"> </w:t>
      </w:r>
      <w:r w:rsidR="00A91E47">
        <w:t>records</w:t>
      </w:r>
      <w:r w:rsidR="006C2D90">
        <w:t xml:space="preserve">. </w:t>
      </w:r>
      <w:r w:rsidR="00045B0C">
        <w:t>The list of CPRD</w:t>
      </w:r>
      <w:r w:rsidR="00215631">
        <w:t xml:space="preserve"> Aurum</w:t>
      </w:r>
      <w:r w:rsidR="00045B0C">
        <w:t xml:space="preserve"> codes used to classify the primary exposure variable</w:t>
      </w:r>
      <w:r w:rsidR="00F76760">
        <w:t>,</w:t>
      </w:r>
      <w:r w:rsidR="00045B0C">
        <w:t xml:space="preserve"> the two outcome</w:t>
      </w:r>
      <w:r w:rsidR="00F76760">
        <w:t xml:space="preserve"> variables and DTaP/IPV vaccination status for study inclusion</w:t>
      </w:r>
      <w:r w:rsidR="00045B0C">
        <w:t xml:space="preserve"> ha</w:t>
      </w:r>
      <w:r w:rsidR="00F76760">
        <w:t>ve</w:t>
      </w:r>
      <w:r w:rsidR="00045B0C">
        <w:t xml:space="preserve"> been published as an open-source document</w:t>
      </w:r>
      <w:r w:rsidR="00045B0C" w:rsidRPr="002B703E">
        <w:t>.</w:t>
      </w:r>
      <w:r w:rsidR="00045B0C">
        <w:fldChar w:fldCharType="begin"/>
      </w:r>
      <w:r w:rsidR="00A4266C">
        <w:instrText xml:space="preserve"> ADDIN ZOTERO_ITEM CSL_CITATION {"citationID":"N0sFFTMO","properties":{"formattedCitation":"[24]","plainCitation":"[24]","noteIndex":0},"citationItems":[{"id":"f5DPIqS8/BJY0rtY7","uris":["http://zotero.org/users/5856738/items/S36NL8AE"],"uri":["http://zotero.org/users/5856738/items/S36NL8AE"],"itemData":{"id":2690,"type":"article","abstract":"Codes used in medcode and prodcode fields of CPRD Aurum data","note":"DOI: 10.5281/zenodo.4431770\ntype: dataset","publisher":"Zenodo","source":"Zenodo","title":"Codes used to extract coeliac disease, type I diabetes, rotavirus vaccination and DTP vaccination from CPRD Aurum","URL":"https://zenodo.org/record/4431770/export/hx","author":[{"family":"Inns","given":"Thomas"}],"accessed":{"date-parts":[["2021",1,11]]},"issued":{"date-parts":[["2020",8,19]]}}}],"schema":"https://github.com/citation-style-language/schema/raw/master/csl-citation.json"} </w:instrText>
      </w:r>
      <w:r w:rsidR="00045B0C">
        <w:fldChar w:fldCharType="separate"/>
      </w:r>
      <w:r w:rsidR="001B04AA" w:rsidRPr="001B04AA">
        <w:rPr>
          <w:rFonts w:ascii="Calibri" w:hAnsi="Calibri" w:cs="Calibri"/>
        </w:rPr>
        <w:t>[24]</w:t>
      </w:r>
      <w:r w:rsidR="00045B0C">
        <w:fldChar w:fldCharType="end"/>
      </w:r>
      <w:r w:rsidR="00045B0C" w:rsidRPr="002B703E">
        <w:t xml:space="preserve"> </w:t>
      </w:r>
    </w:p>
    <w:p w14:paraId="5715CD1C" w14:textId="77777777" w:rsidR="00163585" w:rsidRDefault="00163585" w:rsidP="009809EE">
      <w:pPr>
        <w:spacing w:after="0" w:line="480" w:lineRule="auto"/>
      </w:pPr>
    </w:p>
    <w:p w14:paraId="4B27BFC2" w14:textId="0B141A5B" w:rsidR="00862221" w:rsidRDefault="00F76760" w:rsidP="009809EE">
      <w:pPr>
        <w:spacing w:after="0" w:line="480" w:lineRule="auto"/>
      </w:pPr>
      <w:r>
        <w:t xml:space="preserve">There were a range of potentially confounding factors for the associations between this exposure and these outcomes which we identified </w:t>
      </w:r>
      <w:r w:rsidRPr="00FF1603">
        <w:rPr>
          <w:i/>
        </w:rPr>
        <w:t>a priori</w:t>
      </w:r>
      <w:r w:rsidRPr="00045B0C">
        <w:rPr>
          <w:i/>
        </w:rPr>
        <w:t>.</w:t>
      </w:r>
      <w:r>
        <w:rPr>
          <w:i/>
        </w:rPr>
        <w:t xml:space="preserve"> </w:t>
      </w:r>
      <w:r w:rsidR="00045B0C">
        <w:t>We</w:t>
      </w:r>
      <w:r w:rsidR="00862221">
        <w:t xml:space="preserve"> identified h</w:t>
      </w:r>
      <w:r w:rsidR="0036687C">
        <w:t>ealthcare</w:t>
      </w:r>
      <w:r w:rsidR="009A1B95">
        <w:t>-</w:t>
      </w:r>
      <w:r w:rsidR="00862221">
        <w:t xml:space="preserve">seeking behaviour as a potentially confounding factor. To adjust for this, </w:t>
      </w:r>
      <w:r w:rsidR="00045B0C">
        <w:t>we</w:t>
      </w:r>
      <w:r w:rsidR="00862221">
        <w:t xml:space="preserve"> calculate</w:t>
      </w:r>
      <w:r w:rsidR="00073071">
        <w:t>d</w:t>
      </w:r>
      <w:r w:rsidR="00862221">
        <w:t xml:space="preserve"> a rate of GP consultations per person-year based on unique consultation events recorded in CPRD</w:t>
      </w:r>
      <w:r w:rsidR="00215631">
        <w:t xml:space="preserve"> Aurum</w:t>
      </w:r>
      <w:r w:rsidR="00862221">
        <w:t>.</w:t>
      </w:r>
      <w:r w:rsidR="005919B7" w:rsidRPr="005919B7">
        <w:t xml:space="preserve"> </w:t>
      </w:r>
      <w:r w:rsidR="00045B0C">
        <w:t>We</w:t>
      </w:r>
      <w:r w:rsidR="005919B7">
        <w:t xml:space="preserve"> included sex as a variable, as recorded in CPRD</w:t>
      </w:r>
      <w:r w:rsidR="00215631">
        <w:t xml:space="preserve"> Aurum</w:t>
      </w:r>
      <w:r w:rsidR="005919B7">
        <w:t>. Geography of residence was assigned to one of ten regions of England, as used by CPRD</w:t>
      </w:r>
      <w:r w:rsidR="00215631">
        <w:t xml:space="preserve"> Aurum</w:t>
      </w:r>
      <w:r w:rsidR="00AC1DE1">
        <w:t>.</w:t>
      </w:r>
      <w:r w:rsidR="005919B7">
        <w:t xml:space="preserve"> </w:t>
      </w:r>
      <w:r w:rsidR="00C41B4C">
        <w:t>We adjusted for socio-economic status using English Index of Multiple Deprivation (IMD) quintiles, as assigned by CPRD</w:t>
      </w:r>
      <w:r w:rsidR="00215631">
        <w:t xml:space="preserve"> Aurum</w:t>
      </w:r>
      <w:r w:rsidR="00C41B4C">
        <w:t xml:space="preserve"> using participant residence</w:t>
      </w:r>
      <w:r w:rsidR="00EB36F8">
        <w:t xml:space="preserve"> at the time of primary care registration</w:t>
      </w:r>
      <w:r w:rsidR="00C41B4C">
        <w:t>.</w:t>
      </w:r>
      <w:r w:rsidR="00EB36F8">
        <w:t xml:space="preserve"> </w:t>
      </w:r>
      <w:r w:rsidR="00BE149B">
        <w:t>IMD quintiles were categorised from 1 (least deprived) to 5 (most deprived).</w:t>
      </w:r>
      <w:r w:rsidR="00C41B4C">
        <w:t xml:space="preserve"> </w:t>
      </w:r>
      <w:r w:rsidR="00045B0C">
        <w:t>We</w:t>
      </w:r>
      <w:r w:rsidR="005919B7">
        <w:t xml:space="preserve"> also used year of birth as a variable to adjust by proxy for changes in diagnosis patterns</w:t>
      </w:r>
      <w:r w:rsidR="00045B0C">
        <w:t xml:space="preserve"> of the outcomes</w:t>
      </w:r>
      <w:r w:rsidR="005919B7">
        <w:t xml:space="preserve"> over time.</w:t>
      </w:r>
      <w:r w:rsidR="005919B7" w:rsidRPr="005919B7">
        <w:t xml:space="preserve"> </w:t>
      </w:r>
      <w:r w:rsidR="005919B7">
        <w:t xml:space="preserve">Additionally, </w:t>
      </w:r>
      <w:r w:rsidR="00045B0C">
        <w:t>we</w:t>
      </w:r>
      <w:r w:rsidR="005919B7">
        <w:t xml:space="preserve"> used GP practice as a variable, based on the unique practice code within CPRD</w:t>
      </w:r>
      <w:r w:rsidR="00215631">
        <w:t xml:space="preserve"> Aurum</w:t>
      </w:r>
      <w:r w:rsidR="005919B7">
        <w:t>.</w:t>
      </w:r>
    </w:p>
    <w:p w14:paraId="6800F7E3" w14:textId="77777777" w:rsidR="009F1D5B" w:rsidRDefault="009F1D5B" w:rsidP="009809EE">
      <w:pPr>
        <w:spacing w:after="0" w:line="480" w:lineRule="auto"/>
      </w:pPr>
    </w:p>
    <w:p w14:paraId="08329EDA" w14:textId="6EA356EB" w:rsidR="00454531" w:rsidRPr="00CA249B" w:rsidRDefault="00454531" w:rsidP="00CA249B">
      <w:pPr>
        <w:rPr>
          <w:i/>
        </w:rPr>
      </w:pPr>
      <w:bookmarkStart w:id="5" w:name="_Toc50542549"/>
      <w:r w:rsidRPr="00CA249B">
        <w:rPr>
          <w:i/>
        </w:rPr>
        <w:t>Bias</w:t>
      </w:r>
      <w:bookmarkEnd w:id="5"/>
    </w:p>
    <w:p w14:paraId="684A1D06" w14:textId="42F3D351" w:rsidR="003242AF" w:rsidRDefault="003242AF" w:rsidP="009809EE">
      <w:pPr>
        <w:spacing w:after="0" w:line="480" w:lineRule="auto"/>
      </w:pPr>
      <w:r>
        <w:t xml:space="preserve">One of the key potential biases in this study was the increased awareness and diagnostic testing for </w:t>
      </w:r>
      <w:r w:rsidR="00CA249B">
        <w:t>both outcomes</w:t>
      </w:r>
      <w:r>
        <w:t xml:space="preserve"> over this time period. In order to adjust for this, </w:t>
      </w:r>
      <w:r w:rsidR="00CA249B">
        <w:t>we</w:t>
      </w:r>
      <w:r>
        <w:t xml:space="preserve"> included a year</w:t>
      </w:r>
      <w:r w:rsidR="007D2614">
        <w:t xml:space="preserve"> of birth</w:t>
      </w:r>
      <w:r>
        <w:t xml:space="preserve"> variable in </w:t>
      </w:r>
      <w:r w:rsidR="00CA249B">
        <w:t>our</w:t>
      </w:r>
      <w:r w:rsidR="00862221">
        <w:t xml:space="preserve"> analysis</w:t>
      </w:r>
      <w:r w:rsidR="0099144E">
        <w:t xml:space="preserve"> and </w:t>
      </w:r>
      <w:r>
        <w:t xml:space="preserve">also conducted sensitivity analyses </w:t>
      </w:r>
      <w:r w:rsidR="0099144E">
        <w:t>including</w:t>
      </w:r>
      <w:r>
        <w:t xml:space="preserve"> only those</w:t>
      </w:r>
      <w:r w:rsidR="0099144E">
        <w:t xml:space="preserve"> born</w:t>
      </w:r>
      <w:r>
        <w:t xml:space="preserve"> post</w:t>
      </w:r>
      <w:r w:rsidR="00510D4E">
        <w:t xml:space="preserve"> </w:t>
      </w:r>
      <w:r>
        <w:t>vaccine introduction in 2013.</w:t>
      </w:r>
    </w:p>
    <w:p w14:paraId="7E485920" w14:textId="77777777" w:rsidR="00454531" w:rsidRDefault="00454531" w:rsidP="009809EE">
      <w:pPr>
        <w:spacing w:after="0" w:line="480" w:lineRule="auto"/>
      </w:pPr>
    </w:p>
    <w:p w14:paraId="38901AAF" w14:textId="3A64C06F" w:rsidR="003242AF" w:rsidRDefault="003242AF" w:rsidP="009809EE">
      <w:pPr>
        <w:spacing w:after="0" w:line="480" w:lineRule="auto"/>
      </w:pPr>
      <w:r>
        <w:lastRenderedPageBreak/>
        <w:t>Another potential bias affecting observational studies assessing vaccines with high uptake is the bias related to healthcare access. This bias has previously been demonstrated in a study assessing rotavirus vaccine effectiveness in the UK.</w:t>
      </w:r>
      <w:r>
        <w:fldChar w:fldCharType="begin"/>
      </w:r>
      <w:r w:rsidR="00A4266C">
        <w:instrText xml:space="preserve"> ADDIN ZOTERO_ITEM CSL_CITATION {"citationID":"fPIouInI","properties":{"formattedCitation":"[20]","plainCitation":"[20]","noteIndex":0},"citationItems":[{"id":"f5DPIqS8/gZDOb7jH","uris":["http://zotero.org/users/5856738/items/2CU4F5Z8"],"uri":["http://zotero.org/users/5856738/items/2CU4F5Z8"],"itemData":{"id":2023,"type":"article-journal","abstract":"BACKGROUND: Measuring vaccine effectiveness (VE) relies on the use of observational study designs. However, achieving robust estimates of direct and indirect VE is frequently compromised by bias, particularly when using syndromic diagnoses of low-specificity.\nMETHODS: In order to mitigate confounding between the measured outcome and vaccine uptake, we developed a method to balance comparator populations using individual-level propensity scoring derived from the vaccine-exposed population, and applied it to the unexposed comparator population. Indirect VE was estimated by comparing the unvaccinated vaccine-exposed group with a propensity score-simulated unvaccinated, unexposed group. Direct VE was derived by removing indirect VE from the overall VE. We applied this method to an evaluation of the effectiveness of infant rotavirus vaccination in the UK. Using a general practice cohort of 45,259 live births between May 2010 and December 2015, we calculated indirect and direct VE against consultations for acute gastroenteritis using conventional and vaccination-propensity adjustment comparator populations.\nRESULTS: The overall VE during the rotavirus-season (January-May) calculated using mixed-effects Cox regression was 30% [95% confidence intervals (95% CI: 25,35%)]. Use of conventional comparator populations resulted in implausible VE estimates -14% (95% CI: -41,7%) for direct and 29% (95% CI: 14,42%) for indirect effects. Applying our alternative method, direct VE was 26% (95% CI: 1,45%) and indirect VE was 8% (95% CI: -19,29%).\nCONCLUSIONS: Estimating VE using propensity score simulated comparator populations, particularly for studies using routine health data with syndromic, low-specificity endpoints will aid accurate measurement of the broader public health impact of a vaccine programme.","container-title":"Vaccine","DOI":"10.1016/j.vaccine.2018.09.051","ISSN":"1873-2518","issue":"45","journalAbbreviation":"Vaccine","language":"eng","note":"PMID: 30293764","page":"6674-6682","source":"PubMed","title":"Mitigating bias in observational vaccine effectiveness studies using simulated comparator populations: Application to rotavirus vaccination in the UK","title-short":"Mitigating bias in observational vaccine effectiveness studies using simulated comparator populations","volume":"36","author":[{"family":"Hungerford","given":"Daniel"},{"family":"Vivancos","given":"Roberto"},{"family":"Read","given":"Jonathan M."},{"family":"Bonnett","given":"Laura J."},{"family":"Bar-Zeev","given":"Naor"},{"family":"Iturriza-Gómara","given":"Miren"},{"family":"Cunliffe","given":"Nigel A."},{"family":"French","given":"Neil"}],"issued":{"date-parts":[["2018"]],"season":"29"}}}],"schema":"https://github.com/citation-style-language/schema/raw/master/csl-citation.json"} </w:instrText>
      </w:r>
      <w:r>
        <w:fldChar w:fldCharType="separate"/>
      </w:r>
      <w:r w:rsidR="001B04AA" w:rsidRPr="001B04AA">
        <w:rPr>
          <w:rFonts w:ascii="Calibri" w:hAnsi="Calibri" w:cs="Calibri"/>
        </w:rPr>
        <w:t>[20]</w:t>
      </w:r>
      <w:r>
        <w:fldChar w:fldCharType="end"/>
      </w:r>
      <w:r>
        <w:t xml:space="preserve"> </w:t>
      </w:r>
      <w:r w:rsidR="009C50BF">
        <w:t xml:space="preserve">Given that </w:t>
      </w:r>
      <w:r w:rsidR="00CA249B">
        <w:t>both outcomes are</w:t>
      </w:r>
      <w:r w:rsidR="009C50BF">
        <w:t xml:space="preserve"> chronic condition</w:t>
      </w:r>
      <w:r w:rsidR="00CA249B">
        <w:t>s</w:t>
      </w:r>
      <w:r w:rsidR="00E61373">
        <w:t xml:space="preserve"> rather than an acute illness</w:t>
      </w:r>
      <w:r w:rsidR="00CA249B">
        <w:t>es</w:t>
      </w:r>
      <w:r w:rsidR="009C50BF">
        <w:t xml:space="preserve">, </w:t>
      </w:r>
      <w:r w:rsidR="00CA249B">
        <w:t>they</w:t>
      </w:r>
      <w:r w:rsidR="009C50BF">
        <w:t xml:space="preserve"> may not have been present in the same way. </w:t>
      </w:r>
      <w:r w:rsidR="00CA249B">
        <w:t>We</w:t>
      </w:r>
      <w:r w:rsidR="009C50BF">
        <w:t xml:space="preserve"> assessed the potential presence of this bias</w:t>
      </w:r>
      <w:r w:rsidR="00E61373">
        <w:t xml:space="preserve"> by estimating the association between </w:t>
      </w:r>
      <w:r w:rsidR="00862221">
        <w:t>the rate of GP consultations</w:t>
      </w:r>
      <w:r w:rsidR="00E61373">
        <w:t xml:space="preserve"> and </w:t>
      </w:r>
      <w:r w:rsidR="00BE149B">
        <w:t>both primary outcomes (</w:t>
      </w:r>
      <w:r w:rsidR="00862221">
        <w:t>CD</w:t>
      </w:r>
      <w:r w:rsidR="00BE149B">
        <w:t xml:space="preserve"> and T1D)</w:t>
      </w:r>
      <w:r w:rsidR="00E61373">
        <w:t>.</w:t>
      </w:r>
      <w:r w:rsidR="00862221">
        <w:t xml:space="preserve"> </w:t>
      </w:r>
    </w:p>
    <w:p w14:paraId="3FCC8BA7" w14:textId="77777777" w:rsidR="009758E3" w:rsidRDefault="009758E3" w:rsidP="009809EE">
      <w:pPr>
        <w:spacing w:after="0" w:line="480" w:lineRule="auto"/>
      </w:pPr>
    </w:p>
    <w:p w14:paraId="76DBCC29" w14:textId="53F4AA15" w:rsidR="00454531" w:rsidRPr="00CA249B" w:rsidRDefault="00454531" w:rsidP="00CA249B">
      <w:pPr>
        <w:rPr>
          <w:i/>
        </w:rPr>
      </w:pPr>
      <w:bookmarkStart w:id="6" w:name="_Toc50542550"/>
      <w:r w:rsidRPr="00CA249B">
        <w:rPr>
          <w:i/>
        </w:rPr>
        <w:t>Sample size</w:t>
      </w:r>
      <w:bookmarkEnd w:id="6"/>
    </w:p>
    <w:p w14:paraId="137BBBCD" w14:textId="62D0BF39" w:rsidR="00F90D96" w:rsidRDefault="00CA249B" w:rsidP="009809EE">
      <w:pPr>
        <w:spacing w:after="0" w:line="480" w:lineRule="auto"/>
        <w:rPr>
          <w:rFonts w:cs="Arial"/>
        </w:rPr>
      </w:pPr>
      <w:r>
        <w:rPr>
          <w:rFonts w:cs="Arial"/>
        </w:rPr>
        <w:t>We</w:t>
      </w:r>
      <w:r w:rsidR="004134F5">
        <w:rPr>
          <w:rFonts w:cs="Arial"/>
        </w:rPr>
        <w:t xml:space="preserve"> estimated sample sizes in Stata 15</w:t>
      </w:r>
      <w:r w:rsidR="00873449">
        <w:rPr>
          <w:rFonts w:cs="Arial"/>
        </w:rPr>
        <w:t xml:space="preserve"> (</w:t>
      </w:r>
      <w:r w:rsidR="00873449" w:rsidRPr="00873449">
        <w:rPr>
          <w:rFonts w:cs="Arial"/>
        </w:rPr>
        <w:t>StataCorp LLC</w:t>
      </w:r>
      <w:r w:rsidR="00873449">
        <w:rPr>
          <w:rFonts w:cs="Arial"/>
        </w:rPr>
        <w:t>:</w:t>
      </w:r>
      <w:r w:rsidR="00873449" w:rsidRPr="00873449">
        <w:rPr>
          <w:rFonts w:cs="Arial"/>
        </w:rPr>
        <w:t xml:space="preserve"> </w:t>
      </w:r>
      <w:r w:rsidR="00873449">
        <w:rPr>
          <w:rFonts w:cs="Arial"/>
        </w:rPr>
        <w:t>College Station, Texas)</w:t>
      </w:r>
      <w:r w:rsidR="004134F5">
        <w:rPr>
          <w:rFonts w:cs="Arial"/>
        </w:rPr>
        <w:t>, u</w:t>
      </w:r>
      <w:r w:rsidR="00F90D96">
        <w:rPr>
          <w:rFonts w:cs="Arial"/>
        </w:rPr>
        <w:t xml:space="preserve">sing the </w:t>
      </w:r>
      <w:r w:rsidR="00F90D96" w:rsidRPr="0014725C">
        <w:rPr>
          <w:rFonts w:cs="Arial"/>
        </w:rPr>
        <w:t>exponential test comparing two independent hazard rates</w:t>
      </w:r>
      <w:r w:rsidR="00450DC7">
        <w:rPr>
          <w:rFonts w:cs="Arial"/>
        </w:rPr>
        <w:t xml:space="preserve">. </w:t>
      </w:r>
      <w:r>
        <w:rPr>
          <w:rFonts w:cs="Arial"/>
        </w:rPr>
        <w:t>We</w:t>
      </w:r>
      <w:r w:rsidR="00450DC7">
        <w:rPr>
          <w:rFonts w:cs="Arial"/>
        </w:rPr>
        <w:t xml:space="preserve"> specified a</w:t>
      </w:r>
      <w:r w:rsidR="00F90D96">
        <w:rPr>
          <w:rFonts w:cs="Arial"/>
        </w:rPr>
        <w:t xml:space="preserve"> follow-up period of </w:t>
      </w:r>
      <w:r w:rsidR="009F1F64">
        <w:rPr>
          <w:rFonts w:cs="Arial"/>
        </w:rPr>
        <w:t>six</w:t>
      </w:r>
      <w:r w:rsidR="00F90D96">
        <w:rPr>
          <w:rFonts w:cs="Arial"/>
        </w:rPr>
        <w:t xml:space="preserve"> years, with loss to follow-up of 0</w:t>
      </w:r>
      <w:r w:rsidR="0085732A">
        <w:t>.</w:t>
      </w:r>
      <w:r w:rsidR="00F90D96">
        <w:rPr>
          <w:rFonts w:cs="Arial"/>
        </w:rPr>
        <w:t xml:space="preserve">5 over </w:t>
      </w:r>
      <w:r w:rsidR="009F1F64">
        <w:rPr>
          <w:rFonts w:cs="Arial"/>
        </w:rPr>
        <w:t>three</w:t>
      </w:r>
      <w:r w:rsidR="00F90D96">
        <w:rPr>
          <w:rFonts w:cs="Arial"/>
        </w:rPr>
        <w:t xml:space="preserve"> years</w:t>
      </w:r>
      <w:r w:rsidR="00873449">
        <w:rPr>
          <w:rFonts w:cs="Arial"/>
        </w:rPr>
        <w:t xml:space="preserve">, </w:t>
      </w:r>
      <w:r w:rsidR="00873449">
        <w:rPr>
          <w:rFonts w:cstheme="minorHAnsi"/>
        </w:rPr>
        <w:t>α</w:t>
      </w:r>
      <w:r w:rsidR="00873449">
        <w:rPr>
          <w:rFonts w:cs="Arial"/>
        </w:rPr>
        <w:t xml:space="preserve"> of 0</w:t>
      </w:r>
      <w:r w:rsidR="0085732A">
        <w:t>.</w:t>
      </w:r>
      <w:r w:rsidR="00873449">
        <w:rPr>
          <w:rFonts w:cs="Arial"/>
        </w:rPr>
        <w:t>05</w:t>
      </w:r>
      <w:r w:rsidR="006B29EE">
        <w:rPr>
          <w:rFonts w:cs="Arial"/>
        </w:rPr>
        <w:t xml:space="preserve">, </w:t>
      </w:r>
      <w:r w:rsidR="00F90D96">
        <w:rPr>
          <w:rFonts w:cs="Arial"/>
        </w:rPr>
        <w:t>u</w:t>
      </w:r>
      <w:r w:rsidR="00450DC7">
        <w:rPr>
          <w:rFonts w:cs="Arial"/>
        </w:rPr>
        <w:t>sing</w:t>
      </w:r>
      <w:r w:rsidR="00F90D96">
        <w:rPr>
          <w:rFonts w:cs="Arial"/>
        </w:rPr>
        <w:t xml:space="preserve"> 80% power</w:t>
      </w:r>
      <w:r w:rsidR="006B29EE">
        <w:rPr>
          <w:rFonts w:cs="Arial"/>
        </w:rPr>
        <w:t xml:space="preserve"> and a 1:1 </w:t>
      </w:r>
      <w:r w:rsidR="00450DC7">
        <w:rPr>
          <w:rFonts w:cs="Arial"/>
        </w:rPr>
        <w:t>r</w:t>
      </w:r>
      <w:r w:rsidR="00F90D96">
        <w:rPr>
          <w:rFonts w:cs="Arial"/>
        </w:rPr>
        <w:t>atio of comparison groups</w:t>
      </w:r>
      <w:r w:rsidR="00576D63">
        <w:rPr>
          <w:rFonts w:cs="Arial"/>
        </w:rPr>
        <w:t>.</w:t>
      </w:r>
      <w:r w:rsidR="00F90D96">
        <w:rPr>
          <w:rFonts w:cs="Arial"/>
        </w:rPr>
        <w:t xml:space="preserve"> </w:t>
      </w:r>
    </w:p>
    <w:p w14:paraId="14BD9D15" w14:textId="3A77912E" w:rsidR="00F90D96" w:rsidRDefault="00F90D96" w:rsidP="009809EE">
      <w:pPr>
        <w:spacing w:after="0" w:line="480" w:lineRule="auto"/>
        <w:rPr>
          <w:rFonts w:cs="Arial"/>
        </w:rPr>
      </w:pPr>
      <w:r w:rsidRPr="00027005">
        <w:rPr>
          <w:rFonts w:cs="Arial"/>
        </w:rPr>
        <w:t xml:space="preserve">Prevalence of CD in children under the age of </w:t>
      </w:r>
      <w:r w:rsidR="001F6BA4">
        <w:rPr>
          <w:rFonts w:cs="Arial"/>
        </w:rPr>
        <w:t>seven</w:t>
      </w:r>
      <w:r w:rsidRPr="00027005">
        <w:rPr>
          <w:rFonts w:cs="Arial"/>
        </w:rPr>
        <w:t xml:space="preserve"> is estimated to be 1%.</w:t>
      </w:r>
      <w:r>
        <w:rPr>
          <w:rFonts w:cs="Arial"/>
        </w:rPr>
        <w:fldChar w:fldCharType="begin"/>
      </w:r>
      <w:r w:rsidR="00A4266C">
        <w:rPr>
          <w:rFonts w:cs="Arial"/>
        </w:rPr>
        <w:instrText xml:space="preserve"> ADDIN ZOTERO_ITEM CSL_CITATION {"citationID":"qMcfaHg3","properties":{"formattedCitation":"[25, 26]","plainCitation":"[25, 26]","noteIndex":0},"citationItems":[{"id":"f5DPIqS8/4f5QBrMR","uris":["http://zotero.org/users/5856738/items/GC7STZS6"],"uri":["http://zotero.org/users/5856738/items/GC7STZS6"],"itemData":{"id":1775,"type":"article-journal","abstract":"Background:Rotavirus (RV) infection has been proposed to trigger type 1 diabetes mellitus (DM1) and celiac disease (CD) by molecular mimicry in genetically susceptible children. If so, a live attenuated oral RV vaccine could also trigger these autoimmune diseases, or else, prevent the effect of wild","container-title":"The Pediatric Infectious Disease Journal","DOI":"10.1097/INF.0000000000002281","ISSN":"0891-3668","issue":"5","language":"ENGLISH","note":"PMID: 30986791","page":"539-541","source":"insights.ovid.com","title":"Rotavirus Vaccination Does Not Increase Type 1 Diabetes and May Decrease Celiac Disease in Children and Adolescents","volume":"38","author":[{"family":"Hemming-Harlo","given":"Maria"},{"family":"Lähdeaho","given":"Marja-Leena"},{"family":"Mäki","given":"Markku"},{"family":"Vesikari","given":"Timo"}],"issued":{"date-parts":[["2019",5]]}}},{"id":"f5DPIqS8/PkFr7eyI","uris":["http://zotero.org/users/5856738/items/R2MNE2YC"],"uri":["http://zotero.org/users/5856738/items/R2MNE2YC"],"itemData":{"id":1799,"type":"article-journal","abstract":"The revised BSPGHAN guidelines for the diagnosis and management of coeliac disease represent an important shift in diagnostic strategy, aimed at simplifying and shortening the diagnostic process in selected cases. Guidance is given concerning the indications for testing for coeliac disease, which is still significantly underdiagnosed in the UK. While screening data suggest a likely incidence of 1 in 100 persons, only 10%-20% of this figure is currently being diagnosed.The BSPGHAN guidelines follow the new ESPGHAN guidelines in overall diagnostic strategy, while providing more didactic stratagems, which should be of assistance for paediatricians in specialties other than gastroenterology.","container-title":"Archives of Disease in Childhood","DOI":"10.1136/archdischild-2013-303996","ISSN":"1468-2044","issue":"10","journalAbbreviation":"Arch. Dis. Child.","language":"eng","note":"PMID: 23986560","page":"806-811","source":"PubMed","title":"Joint BSPGHAN and Coeliac UK guidelines for the diagnosis and management of coeliac disease in children","volume":"98","author":[{"family":"Murch","given":"Simon"},{"family":"Jenkins","given":"Huw"},{"family":"Auth","given":"Marcus"},{"family":"Bremner","given":"Ronald"},{"family":"Butt","given":"Assad"},{"family":"France","given":"Stephanie"},{"family":"Furman","given":"Mark"},{"family":"Gillett","given":"Peter"},{"family":"Kiparissi","given":"Fevronia"},{"family":"Lawson","given":"Maureen"},{"family":"McLain","given":"Bruce"},{"family":"Morris","given":"Mary-Anne"},{"family":"Sleet","given":"Sarah"},{"family":"Thorpe","given":"Matthew"},{"literal":"BSPGHAN"}],"issued":{"date-parts":[["2013",10]]}}}],"schema":"https://github.com/citation-style-language/schema/raw/master/csl-citation.json"} </w:instrText>
      </w:r>
      <w:r>
        <w:rPr>
          <w:rFonts w:cs="Arial"/>
        </w:rPr>
        <w:fldChar w:fldCharType="separate"/>
      </w:r>
      <w:r w:rsidR="001B04AA" w:rsidRPr="001B04AA">
        <w:rPr>
          <w:rFonts w:ascii="Calibri" w:hAnsi="Calibri" w:cs="Calibri"/>
        </w:rPr>
        <w:t>[25, 26]</w:t>
      </w:r>
      <w:r>
        <w:rPr>
          <w:rFonts w:cs="Arial"/>
        </w:rPr>
        <w:fldChar w:fldCharType="end"/>
      </w:r>
      <w:r w:rsidRPr="00027005">
        <w:rPr>
          <w:rFonts w:cs="Arial"/>
        </w:rPr>
        <w:t xml:space="preserve"> However, only a quarter of cases are likely to be diagnosed and a recent study estimated </w:t>
      </w:r>
      <w:r w:rsidR="00A65EE4">
        <w:rPr>
          <w:rFonts w:cs="Arial"/>
        </w:rPr>
        <w:t xml:space="preserve">CD </w:t>
      </w:r>
      <w:r w:rsidRPr="00027005">
        <w:rPr>
          <w:rFonts w:cs="Arial"/>
        </w:rPr>
        <w:t xml:space="preserve">prevalence </w:t>
      </w:r>
      <w:r w:rsidR="00873449">
        <w:rPr>
          <w:rFonts w:cs="Arial"/>
        </w:rPr>
        <w:t>to be</w:t>
      </w:r>
      <w:r w:rsidRPr="00027005">
        <w:rPr>
          <w:rFonts w:cs="Arial"/>
        </w:rPr>
        <w:t xml:space="preserve"> 0</w:t>
      </w:r>
      <w:r w:rsidR="0085732A">
        <w:t>.</w:t>
      </w:r>
      <w:r w:rsidRPr="00027005">
        <w:rPr>
          <w:rFonts w:cs="Arial"/>
        </w:rPr>
        <w:t>15%.</w:t>
      </w:r>
      <w:r>
        <w:rPr>
          <w:rFonts w:cs="Arial"/>
        </w:rPr>
        <w:fldChar w:fldCharType="begin"/>
      </w:r>
      <w:r w:rsidR="00A4266C">
        <w:rPr>
          <w:rFonts w:cs="Arial"/>
        </w:rPr>
        <w:instrText xml:space="preserve"> ADDIN ZOTERO_ITEM CSL_CITATION {"citationID":"WbY1FUO8","properties":{"formattedCitation":"[27]","plainCitation":"[27]","noteIndex":0},"citationItems":[{"id":"f5DPIqS8/fXYsWbHb","uris":["http://zotero.org/users/5856738/items/MP6XHS3G"],"uri":["http://zotero.org/users/5856738/items/MP6XHS3G"],"itemData":{"id":2020,"type":"article-journal","abstract":"BACKGROUND: Serological studies indicate that evidence of coeliac disease (CD) exists in about 1% of all children, but we lack estimates of current diagnostic patterns among children and how they vary by socioeconomic group.\nMETHODS: We identified all children aged 0-18 years between 1993 and 2012 who were registered with general practices across the UK that contribute to a large population-based general practice database. The incidence of CD was evaluated in each quintile of the Townsend index of deprivation and stratified by age, sex, country and calendar year.\nRESULTS: Among 2,063,421 children, we identified 1247 CD diagnoses, corresponding to an overall CD incidence of 11.9 per 100,000 person-years, which was similar across the UK countries and higher in girls than in boys. We found a gradient of CD diagnosis across socioeconomic groups, with the rate of diagnosis being 80% higher in children from the least-deprived areas than in those from the most-deprived areas (incident rate ratio 1.80, 95% CI 1.45 to 2.22). This pattern held for both boys and girls and across all ages. Across all four countries of the UK, we found similar associations between CD and socioeconomic status. While CD incidence up to age 2 remained stable over the study period, diagnoses at older ages have almost tripled over the past 20 years.\nCONCLUSIONS: Children living in less socioeconomically deprived areas in the UK are more likely to be diagnosed with CD. Increased implementation of diagnostic guidelines could result in better case identification in more-deprived areas.","container-title":"Archives of Disease in Childhood","DOI":"10.1136/archdischild-2014-307105","ISSN":"1468-2044","issue":"5","journalAbbreviation":"Arch. Dis. Child.","language":"eng","note":"PMID: 25613988\nPMCID: PMC4413865","page":"466-473","source":"PubMed","title":"Socioeconomic variation in the incidence of childhood coeliac disease in the UK","volume":"100","author":[{"family":"Zingone","given":"Fabiana"},{"family":"West","given":"Joe"},{"family":"Crooks","given":"Colin J."},{"family":"Fleming","given":"Kate M."},{"family":"Card","given":"Timothy R."},{"family":"Ciacci","given":"Carolina"},{"family":"Tata","given":"Laila J."}],"issued":{"date-parts":[["2015",5]]}}}],"schema":"https://github.com/citation-style-language/schema/raw/master/csl-citation.json"} </w:instrText>
      </w:r>
      <w:r>
        <w:rPr>
          <w:rFonts w:cs="Arial"/>
        </w:rPr>
        <w:fldChar w:fldCharType="separate"/>
      </w:r>
      <w:r w:rsidR="001B04AA" w:rsidRPr="001B04AA">
        <w:rPr>
          <w:rFonts w:ascii="Calibri" w:hAnsi="Calibri" w:cs="Calibri"/>
        </w:rPr>
        <w:t>[27]</w:t>
      </w:r>
      <w:r>
        <w:rPr>
          <w:rFonts w:cs="Arial"/>
        </w:rPr>
        <w:fldChar w:fldCharType="end"/>
      </w:r>
      <w:r w:rsidRPr="00027005">
        <w:rPr>
          <w:rFonts w:cs="Arial"/>
        </w:rPr>
        <w:t xml:space="preserve"> </w:t>
      </w:r>
      <w:r w:rsidR="00A65EE4">
        <w:rPr>
          <w:rFonts w:cs="Arial"/>
        </w:rPr>
        <w:t xml:space="preserve">For </w:t>
      </w:r>
      <w:r w:rsidR="00A65EE4" w:rsidRPr="00A65EE4">
        <w:rPr>
          <w:rFonts w:cs="Arial"/>
        </w:rPr>
        <w:t>T1D</w:t>
      </w:r>
      <w:r w:rsidR="00A65EE4">
        <w:rPr>
          <w:rFonts w:cs="Arial"/>
        </w:rPr>
        <w:t xml:space="preserve"> in</w:t>
      </w:r>
      <w:r w:rsidR="00A65EE4" w:rsidRPr="00A65EE4">
        <w:rPr>
          <w:rFonts w:cs="Arial"/>
        </w:rPr>
        <w:t xml:space="preserve"> children under the a</w:t>
      </w:r>
      <w:r w:rsidR="00576D63">
        <w:rPr>
          <w:rFonts w:cs="Arial"/>
        </w:rPr>
        <w:t>ge of seven in the UK we assumed a prevalence of</w:t>
      </w:r>
      <w:r w:rsidR="00A65EE4">
        <w:rPr>
          <w:rFonts w:cs="Arial"/>
        </w:rPr>
        <w:t xml:space="preserve"> 0</w:t>
      </w:r>
      <w:r w:rsidR="0085732A">
        <w:t>.</w:t>
      </w:r>
      <w:r w:rsidR="00A65EE4">
        <w:rPr>
          <w:rFonts w:cs="Arial"/>
        </w:rPr>
        <w:t>1%.</w:t>
      </w:r>
      <w:r w:rsidR="00D95085">
        <w:rPr>
          <w:rFonts w:cs="Arial"/>
        </w:rPr>
        <w:fldChar w:fldCharType="begin"/>
      </w:r>
      <w:r w:rsidR="00A4266C">
        <w:rPr>
          <w:rFonts w:cs="Arial"/>
        </w:rPr>
        <w:instrText xml:space="preserve"> ADDIN ZOTERO_ITEM CSL_CITATION {"citationID":"NgPDouBv","properties":{"formattedCitation":"[4]","plainCitation":"[4]","noteIndex":0},"citationItems":[{"id":7716,"uris":["http://zotero.org/groups/2736408/items/TRU742C2"],"uri":["http://zotero.org/groups/2736408/items/TRU742C2"],"itemData":{"id":7716,"type":"article","publisher":"Royal College of Paediatrics and Child Health","title":"National Paediatric Diabetes Audit Annual Report 2018-19","URL":"https://www.rcpch.ac.uk/sites/default/files/2020-03/final_npda_core_report_2018-2019.pdf","author":[{"family":"National Paediatric Diabetes Audit","given":""}],"accessed":{"date-parts":[["2021",1,22]]},"issued":{"date-parts":[["2020",3,1]]}}}],"schema":"https://github.com/citation-style-language/schema/raw/master/csl-citation.json"} </w:instrText>
      </w:r>
      <w:r w:rsidR="00D95085">
        <w:rPr>
          <w:rFonts w:cs="Arial"/>
        </w:rPr>
        <w:fldChar w:fldCharType="separate"/>
      </w:r>
      <w:r w:rsidR="001B04AA" w:rsidRPr="001B04AA">
        <w:rPr>
          <w:rFonts w:ascii="Calibri" w:hAnsi="Calibri" w:cs="Calibri"/>
        </w:rPr>
        <w:t>[4]</w:t>
      </w:r>
      <w:r w:rsidR="00D95085">
        <w:rPr>
          <w:rFonts w:cs="Arial"/>
        </w:rPr>
        <w:fldChar w:fldCharType="end"/>
      </w:r>
      <w:r w:rsidR="00A65EE4" w:rsidRPr="00A65EE4">
        <w:rPr>
          <w:rFonts w:cs="Arial"/>
        </w:rPr>
        <w:t xml:space="preserve"> </w:t>
      </w:r>
      <w:r w:rsidRPr="00027005">
        <w:rPr>
          <w:rFonts w:cs="Arial"/>
        </w:rPr>
        <w:t xml:space="preserve">Therefore, </w:t>
      </w:r>
      <w:r w:rsidR="00CA249B">
        <w:rPr>
          <w:rFonts w:cs="Arial"/>
        </w:rPr>
        <w:t>we</w:t>
      </w:r>
      <w:r w:rsidR="00747197">
        <w:rPr>
          <w:rFonts w:cs="Arial"/>
        </w:rPr>
        <w:t xml:space="preserve"> conducted </w:t>
      </w:r>
      <w:r w:rsidRPr="00027005">
        <w:rPr>
          <w:rFonts w:cs="Arial"/>
        </w:rPr>
        <w:t>sample size calculations assuming 0</w:t>
      </w:r>
      <w:r w:rsidR="0085732A">
        <w:t>.</w:t>
      </w:r>
      <w:r w:rsidRPr="00027005">
        <w:rPr>
          <w:rFonts w:cs="Arial"/>
        </w:rPr>
        <w:t xml:space="preserve">15% </w:t>
      </w:r>
      <w:r w:rsidRPr="002B703E">
        <w:rPr>
          <w:rFonts w:cs="Arial"/>
        </w:rPr>
        <w:t>prevalence</w:t>
      </w:r>
      <w:r w:rsidR="00A65EE4">
        <w:rPr>
          <w:rFonts w:cs="Arial"/>
        </w:rPr>
        <w:t xml:space="preserve"> for CD and 0</w:t>
      </w:r>
      <w:r w:rsidR="0085732A">
        <w:t>.</w:t>
      </w:r>
      <w:r w:rsidR="00A65EE4">
        <w:rPr>
          <w:rFonts w:cs="Arial"/>
        </w:rPr>
        <w:t>1% for TD1</w:t>
      </w:r>
      <w:r w:rsidRPr="002B703E">
        <w:rPr>
          <w:rFonts w:cs="Arial"/>
        </w:rPr>
        <w:t xml:space="preserve">. </w:t>
      </w:r>
      <w:r w:rsidR="00CA249B">
        <w:rPr>
          <w:rFonts w:cs="Arial"/>
        </w:rPr>
        <w:t xml:space="preserve">In order to observe a </w:t>
      </w:r>
      <w:r w:rsidR="00576D63">
        <w:rPr>
          <w:rFonts w:cs="Arial"/>
        </w:rPr>
        <w:t>20</w:t>
      </w:r>
      <w:r w:rsidR="000E4C79">
        <w:rPr>
          <w:rFonts w:cs="Arial"/>
        </w:rPr>
        <w:t>% reduction in h</w:t>
      </w:r>
      <w:r w:rsidR="00CA249B">
        <w:rPr>
          <w:rFonts w:cs="Arial"/>
        </w:rPr>
        <w:t xml:space="preserve">azard, we calculated this would require </w:t>
      </w:r>
      <w:r w:rsidR="00576D63">
        <w:rPr>
          <w:rFonts w:cs="Arial"/>
        </w:rPr>
        <w:t>435</w:t>
      </w:r>
      <w:r w:rsidR="00FF05F4">
        <w:rPr>
          <w:rFonts w:cs="Arial"/>
        </w:rPr>
        <w:t>,</w:t>
      </w:r>
      <w:r w:rsidR="00576D63">
        <w:rPr>
          <w:rFonts w:cs="Arial"/>
        </w:rPr>
        <w:t>470</w:t>
      </w:r>
      <w:r w:rsidR="00CA249B">
        <w:rPr>
          <w:rFonts w:cs="Arial"/>
        </w:rPr>
        <w:t xml:space="preserve"> participants</w:t>
      </w:r>
      <w:r w:rsidR="00394EA4">
        <w:rPr>
          <w:rFonts w:cs="Arial"/>
        </w:rPr>
        <w:t xml:space="preserve"> for CD and </w:t>
      </w:r>
      <w:r w:rsidR="00576D63" w:rsidRPr="00576D63">
        <w:rPr>
          <w:rFonts w:cs="Arial"/>
        </w:rPr>
        <w:t>652</w:t>
      </w:r>
      <w:r w:rsidR="00FF05F4">
        <w:rPr>
          <w:rFonts w:cs="Arial"/>
        </w:rPr>
        <w:t>,</w:t>
      </w:r>
      <w:r w:rsidR="00576D63" w:rsidRPr="00576D63">
        <w:rPr>
          <w:rFonts w:cs="Arial"/>
        </w:rPr>
        <w:t>988</w:t>
      </w:r>
      <w:r w:rsidR="00394EA4">
        <w:rPr>
          <w:rFonts w:cs="Arial"/>
        </w:rPr>
        <w:t xml:space="preserve"> participants for T1D</w:t>
      </w:r>
      <w:r w:rsidR="00CA249B">
        <w:rPr>
          <w:rFonts w:cs="Arial"/>
        </w:rPr>
        <w:t>.</w:t>
      </w:r>
    </w:p>
    <w:p w14:paraId="2D64729A" w14:textId="77777777" w:rsidR="008140AB" w:rsidRDefault="008140AB" w:rsidP="009809EE">
      <w:pPr>
        <w:spacing w:after="0" w:line="480" w:lineRule="auto"/>
      </w:pPr>
    </w:p>
    <w:p w14:paraId="018D5132" w14:textId="1588193C" w:rsidR="00454531" w:rsidRPr="00CA249B" w:rsidRDefault="006B131B" w:rsidP="00CA249B">
      <w:pPr>
        <w:rPr>
          <w:i/>
        </w:rPr>
      </w:pPr>
      <w:bookmarkStart w:id="7" w:name="_Toc50542551"/>
      <w:r w:rsidRPr="00CA249B">
        <w:rPr>
          <w:i/>
        </w:rPr>
        <w:t>Statistical methods</w:t>
      </w:r>
      <w:bookmarkEnd w:id="7"/>
    </w:p>
    <w:p w14:paraId="6B607850" w14:textId="5791BF40" w:rsidR="00747CE2" w:rsidRDefault="00CA249B" w:rsidP="009809EE">
      <w:pPr>
        <w:spacing w:after="0" w:line="480" w:lineRule="auto"/>
      </w:pPr>
      <w:r>
        <w:t>We</w:t>
      </w:r>
      <w:r w:rsidR="009A7008">
        <w:t xml:space="preserve"> described the characteristics of the study cohort, including the distribution of variables and person-years at-risk. </w:t>
      </w:r>
      <w:r>
        <w:t>We</w:t>
      </w:r>
      <w:r w:rsidR="009A7008">
        <w:t xml:space="preserve"> then compared the distribution of these study variables in the exposed and unexposed groups, using statistical tests of the null hypothesis that each variable was equally distributed in each group. For this, </w:t>
      </w:r>
      <w:r>
        <w:t>we</w:t>
      </w:r>
      <w:r w:rsidR="009A7008">
        <w:t xml:space="preserve"> used Chi-squared tests for categorical variables and </w:t>
      </w:r>
      <w:r w:rsidR="009A7008" w:rsidRPr="00CA249B">
        <w:rPr>
          <w:i/>
        </w:rPr>
        <w:t>t</w:t>
      </w:r>
      <w:r w:rsidR="009A7008">
        <w:t xml:space="preserve">-tests for continuous variables. </w:t>
      </w:r>
      <w:r w:rsidR="00747CE2">
        <w:t xml:space="preserve">The explanatory variables identified </w:t>
      </w:r>
      <w:r w:rsidR="00747CE2" w:rsidRPr="00747CE2">
        <w:rPr>
          <w:i/>
        </w:rPr>
        <w:t>a priori</w:t>
      </w:r>
      <w:r w:rsidR="00747CE2">
        <w:t xml:space="preserve"> were: sex, year of birth, </w:t>
      </w:r>
      <w:r w:rsidR="002E5CF2">
        <w:t xml:space="preserve">rate of </w:t>
      </w:r>
      <w:r w:rsidR="00747CE2">
        <w:t xml:space="preserve">GP </w:t>
      </w:r>
      <w:r w:rsidR="00747CE2">
        <w:lastRenderedPageBreak/>
        <w:t>consultation</w:t>
      </w:r>
      <w:r w:rsidR="002E5CF2">
        <w:t>s per year</w:t>
      </w:r>
      <w:r w:rsidR="00747CE2">
        <w:t xml:space="preserve"> and IMD quintile. Region of residence was also included as an explanatory variable. </w:t>
      </w:r>
    </w:p>
    <w:p w14:paraId="6EF4742E" w14:textId="77777777" w:rsidR="009A7008" w:rsidRDefault="009A7008" w:rsidP="009809EE">
      <w:pPr>
        <w:spacing w:after="0" w:line="480" w:lineRule="auto"/>
      </w:pPr>
    </w:p>
    <w:p w14:paraId="13A7093A" w14:textId="6E458699" w:rsidR="00747CE2" w:rsidRDefault="00432DAF" w:rsidP="009809EE">
      <w:pPr>
        <w:spacing w:after="0" w:line="480" w:lineRule="auto"/>
      </w:pPr>
      <w:r>
        <w:t>The primary outcome</w:t>
      </w:r>
      <w:r w:rsidR="00E27F9A">
        <w:t>s</w:t>
      </w:r>
      <w:r>
        <w:t xml:space="preserve"> in </w:t>
      </w:r>
      <w:r w:rsidR="00E27F9A">
        <w:t>this</w:t>
      </w:r>
      <w:r>
        <w:t xml:space="preserve"> analysis w</w:t>
      </w:r>
      <w:r w:rsidR="00E27F9A">
        <w:t>ere</w:t>
      </w:r>
      <w:r>
        <w:t xml:space="preserve"> CD</w:t>
      </w:r>
      <w:r w:rsidR="00E27F9A">
        <w:t xml:space="preserve"> and T1D</w:t>
      </w:r>
      <w:r>
        <w:t>,</w:t>
      </w:r>
      <w:r w:rsidR="00E27F9A">
        <w:t xml:space="preserve"> both</w:t>
      </w:r>
      <w:r>
        <w:t xml:space="preserve"> binary outcome</w:t>
      </w:r>
      <w:r w:rsidR="00E27F9A">
        <w:t>s</w:t>
      </w:r>
      <w:r>
        <w:t xml:space="preserve"> for each participant. </w:t>
      </w:r>
      <w:r w:rsidR="00E27F9A">
        <w:t>We</w:t>
      </w:r>
      <w:r w:rsidR="009A7008">
        <w:t xml:space="preserve"> used a survival analysis to </w:t>
      </w:r>
      <w:r>
        <w:t xml:space="preserve">account for differential person-time at-risk and used Hazard Ratios (HR) as </w:t>
      </w:r>
      <w:r w:rsidR="00E27F9A">
        <w:t>our</w:t>
      </w:r>
      <w:r>
        <w:t xml:space="preserve"> measure of association.</w:t>
      </w:r>
      <w:r w:rsidR="00983D4B">
        <w:t xml:space="preserve"> </w:t>
      </w:r>
      <w:r w:rsidR="00E27F9A">
        <w:t>We</w:t>
      </w:r>
      <w:r w:rsidR="00DA35C9">
        <w:t xml:space="preserve"> used a Kaplan-Meier estimator to visualise the survival function of exposed and unexposed groups.</w:t>
      </w:r>
      <w:r w:rsidR="003248E2">
        <w:t xml:space="preserve"> Time at risk was defined as days since the participant entered the cohort at six months of age.</w:t>
      </w:r>
      <w:r>
        <w:t xml:space="preserve"> </w:t>
      </w:r>
      <w:r w:rsidR="00E27F9A">
        <w:t>We</w:t>
      </w:r>
      <w:r>
        <w:t xml:space="preserve"> used a mixed-effect</w:t>
      </w:r>
      <w:r w:rsidR="00747CE2">
        <w:t>s</w:t>
      </w:r>
      <w:r>
        <w:t xml:space="preserve"> Cox regression model to estimate the relationships between </w:t>
      </w:r>
      <w:r w:rsidR="00E27F9A">
        <w:t xml:space="preserve">the </w:t>
      </w:r>
      <w:r>
        <w:t>Hazard</w:t>
      </w:r>
      <w:r w:rsidR="00E27F9A">
        <w:t>s</w:t>
      </w:r>
      <w:r>
        <w:t xml:space="preserve"> of CD</w:t>
      </w:r>
      <w:r w:rsidR="00E27F9A">
        <w:t>, T1D</w:t>
      </w:r>
      <w:r>
        <w:t xml:space="preserve"> and a range of explanatory variables. Random GP practice-level intercepts were included to accommodate unmeasured differences in explanatory variable and outcome recording between practices. </w:t>
      </w:r>
      <w:r w:rsidR="006F1033">
        <w:t xml:space="preserve">To build the multivariable model, </w:t>
      </w:r>
      <w:r w:rsidR="00E27F9A">
        <w:t>we</w:t>
      </w:r>
      <w:r w:rsidR="001A25BD">
        <w:t xml:space="preserve"> initially included all explanatory variables identified as scientifically relevant, then added other explanatory variables, retaining them in the model if they improved model parsimony, as measured using the Akaike Information C</w:t>
      </w:r>
      <w:r w:rsidR="001A25BD" w:rsidRPr="001A25BD">
        <w:t>riterion</w:t>
      </w:r>
      <w:r w:rsidR="001A25BD">
        <w:t xml:space="preserve"> (AIC). </w:t>
      </w:r>
      <w:r w:rsidR="00E27F9A">
        <w:t>We</w:t>
      </w:r>
      <w:r w:rsidR="001A25BD">
        <w:t xml:space="preserve"> test</w:t>
      </w:r>
      <w:r w:rsidR="004C5C91">
        <w:t>ed the proportional hazards assumption of the semi-parametric Cox model and checked for interactions between explanatory variables.</w:t>
      </w:r>
    </w:p>
    <w:p w14:paraId="0A19ABCC" w14:textId="77777777" w:rsidR="00B12F24" w:rsidRDefault="00B12F24" w:rsidP="009809EE">
      <w:pPr>
        <w:spacing w:after="0" w:line="480" w:lineRule="auto"/>
      </w:pPr>
    </w:p>
    <w:p w14:paraId="4678516B" w14:textId="503BB359" w:rsidR="00E8208C" w:rsidRDefault="004C5C91" w:rsidP="009809EE">
      <w:pPr>
        <w:spacing w:after="0" w:line="480" w:lineRule="auto"/>
      </w:pPr>
      <w:r>
        <w:t xml:space="preserve">In addition, </w:t>
      </w:r>
      <w:r w:rsidR="00E27F9A">
        <w:t>we</w:t>
      </w:r>
      <w:r w:rsidR="00B12F24">
        <w:t xml:space="preserve"> conducted a sensitivity analysis </w:t>
      </w:r>
      <w:r>
        <w:t xml:space="preserve">which </w:t>
      </w:r>
      <w:r w:rsidR="00B12F24">
        <w:t>includ</w:t>
      </w:r>
      <w:r>
        <w:t>ed</w:t>
      </w:r>
      <w:r w:rsidR="00B12F24">
        <w:t xml:space="preserve"> only those born post vaccine introduction in July 2013 in order to analyse to the effect of </w:t>
      </w:r>
      <w:r w:rsidR="00B12F24" w:rsidRPr="00B12F24">
        <w:t xml:space="preserve">increased awareness and diagnostic testing </w:t>
      </w:r>
      <w:r>
        <w:t>in this later</w:t>
      </w:r>
      <w:r w:rsidR="00B12F24">
        <w:t xml:space="preserve"> follow-up period.</w:t>
      </w:r>
      <w:r>
        <w:t xml:space="preserve"> </w:t>
      </w:r>
      <w:r w:rsidR="00E27F9A">
        <w:t>We</w:t>
      </w:r>
      <w:r>
        <w:t xml:space="preserve"> also conducted another sensitivity analysis which did not right-censor person-time at-risk at participants</w:t>
      </w:r>
      <w:r w:rsidR="00656AE3">
        <w:t>’</w:t>
      </w:r>
      <w:r>
        <w:t xml:space="preserve"> seventh birthdays, to examine any potential impact on older children.</w:t>
      </w:r>
      <w:r w:rsidR="00E27F9A">
        <w:t xml:space="preserve"> We </w:t>
      </w:r>
      <w:r w:rsidR="00E8208C">
        <w:t>cond</w:t>
      </w:r>
      <w:r w:rsidR="00865FF4">
        <w:t xml:space="preserve">ucted all analyses using R </w:t>
      </w:r>
      <w:r w:rsidR="00643238">
        <w:t xml:space="preserve">version </w:t>
      </w:r>
      <w:r w:rsidR="00865FF4">
        <w:t>3</w:t>
      </w:r>
      <w:r w:rsidR="0085732A">
        <w:t>.</w:t>
      </w:r>
      <w:r w:rsidR="00865FF4">
        <w:t>6</w:t>
      </w:r>
      <w:r w:rsidR="0085732A">
        <w:t>.</w:t>
      </w:r>
      <w:r w:rsidR="00865FF4">
        <w:t>1</w:t>
      </w:r>
      <w:r w:rsidR="00643238">
        <w:t xml:space="preserve"> (R Core Team</w:t>
      </w:r>
      <w:r w:rsidR="003038BA">
        <w:t>:</w:t>
      </w:r>
      <w:r w:rsidR="00643238">
        <w:t xml:space="preserve"> Vienna, Austria), using the</w:t>
      </w:r>
      <w:r w:rsidR="00E8208C">
        <w:t xml:space="preserve"> survival and coxme packages.</w:t>
      </w:r>
      <w:r w:rsidR="00561D80">
        <w:fldChar w:fldCharType="begin"/>
      </w:r>
      <w:r w:rsidR="00A4266C">
        <w:instrText xml:space="preserve"> ADDIN ZOTERO_ITEM CSL_CITATION {"citationID":"XMEkRiaT","properties":{"formattedCitation":"[28, 29]","plainCitation":"[28, 29]","noteIndex":0},"citationItems":[{"id":7687,"uris":["http://zotero.org/groups/2736408/items/P2B397YJ"],"uri":["http://zotero.org/groups/2736408/items/P2B397YJ"],"itemData":{"id":7687,"type":"article","title":"coxme: Mixed Effects Cox Models","URL":"https://CRAN.R-project.org/package=coxme","author":[{"family":"Therneau","given":"Terry M."}],"accessed":{"date-parts":[["2020",7,23]]},"issued":{"date-parts":[["2020"]]}}},{"id":7686,"uris":["http://zotero.org/groups/2736408/items/CA2PYJL7"],"uri":["http://zotero.org/groups/2736408/items/CA2PYJL7"],"itemData":{"id":7686,"type":"chapter","container-title":"Modeling survival data: extending the Cox model","page":"39-77","publisher":"Springer","title":"The Cox model","author":[{"family":"Therneau","given":"Terry M."},{"family":"Grambsch","given":"Patricia M."}],"issued":{"date-parts":[["2000"]]}}}],"schema":"https://github.com/citation-style-language/schema/raw/master/csl-citation.json"} </w:instrText>
      </w:r>
      <w:r w:rsidR="00561D80">
        <w:fldChar w:fldCharType="separate"/>
      </w:r>
      <w:r w:rsidR="001B04AA" w:rsidRPr="001B04AA">
        <w:rPr>
          <w:rFonts w:ascii="Calibri" w:hAnsi="Calibri" w:cs="Calibri"/>
        </w:rPr>
        <w:t>[28, 29]</w:t>
      </w:r>
      <w:r w:rsidR="00561D80">
        <w:fldChar w:fldCharType="end"/>
      </w:r>
    </w:p>
    <w:p w14:paraId="10D84B11" w14:textId="77777777" w:rsidR="006B131B" w:rsidRDefault="006B131B" w:rsidP="009809EE">
      <w:pPr>
        <w:spacing w:after="0" w:line="480" w:lineRule="auto"/>
      </w:pPr>
    </w:p>
    <w:p w14:paraId="631CCE6B" w14:textId="4F6774A8" w:rsidR="00454531" w:rsidRPr="00E27F9A" w:rsidRDefault="00E27F9A" w:rsidP="00E27F9A">
      <w:pPr>
        <w:spacing w:after="0" w:line="480" w:lineRule="auto"/>
        <w:rPr>
          <w:b/>
        </w:rPr>
      </w:pPr>
      <w:r w:rsidRPr="00E27F9A">
        <w:rPr>
          <w:b/>
        </w:rPr>
        <w:t>Results</w:t>
      </w:r>
    </w:p>
    <w:p w14:paraId="08A6301C" w14:textId="130EF614" w:rsidR="00865FF4" w:rsidRPr="00E27F9A" w:rsidRDefault="00DA35C9" w:rsidP="00E27F9A">
      <w:pPr>
        <w:rPr>
          <w:i/>
        </w:rPr>
      </w:pPr>
      <w:bookmarkStart w:id="8" w:name="_Toc50542554"/>
      <w:r w:rsidRPr="00E27F9A">
        <w:rPr>
          <w:i/>
        </w:rPr>
        <w:t>Study participants</w:t>
      </w:r>
      <w:bookmarkEnd w:id="8"/>
    </w:p>
    <w:p w14:paraId="3C4CC8D5" w14:textId="47705ACC" w:rsidR="00F81919" w:rsidRDefault="00A3064B" w:rsidP="00C91605">
      <w:pPr>
        <w:spacing w:after="0" w:line="480" w:lineRule="auto"/>
      </w:pPr>
      <w:r>
        <w:lastRenderedPageBreak/>
        <w:t xml:space="preserve">The </w:t>
      </w:r>
      <w:r w:rsidR="00E05A37">
        <w:t xml:space="preserve">study </w:t>
      </w:r>
      <w:r>
        <w:t xml:space="preserve">dataset extracted from </w:t>
      </w:r>
      <w:r w:rsidRPr="002B703E">
        <w:t>CPRD</w:t>
      </w:r>
      <w:r w:rsidR="00215631">
        <w:t xml:space="preserve"> Aurum</w:t>
      </w:r>
      <w:r w:rsidRPr="002B703E">
        <w:t xml:space="preserve"> contained 926</w:t>
      </w:r>
      <w:r w:rsidR="00B545A6">
        <w:t>,</w:t>
      </w:r>
      <w:r w:rsidRPr="002B703E">
        <w:t xml:space="preserve">013 participants. After applying </w:t>
      </w:r>
      <w:r w:rsidR="00625183">
        <w:t>study</w:t>
      </w:r>
      <w:r w:rsidR="003F62DE" w:rsidRPr="002B703E">
        <w:t xml:space="preserve"> </w:t>
      </w:r>
      <w:r w:rsidRPr="002B703E">
        <w:t xml:space="preserve">inclusion criteria, </w:t>
      </w:r>
      <w:r w:rsidR="005516C7" w:rsidRPr="002B703E">
        <w:t xml:space="preserve">the cohort contained </w:t>
      </w:r>
      <w:r w:rsidR="00625183" w:rsidRPr="00625183">
        <w:t>880</w:t>
      </w:r>
      <w:r w:rsidR="00B545A6">
        <w:t>,</w:t>
      </w:r>
      <w:r w:rsidR="00625183" w:rsidRPr="00625183">
        <w:t>629</w:t>
      </w:r>
      <w:r w:rsidRPr="002B703E">
        <w:t xml:space="preserve"> participants</w:t>
      </w:r>
      <w:r w:rsidR="005516C7" w:rsidRPr="002B703E">
        <w:t xml:space="preserve">. </w:t>
      </w:r>
      <w:r w:rsidR="00F81919" w:rsidRPr="002B703E">
        <w:t xml:space="preserve">Of these, </w:t>
      </w:r>
      <w:r w:rsidR="00625183" w:rsidRPr="00625183">
        <w:t>429</w:t>
      </w:r>
      <w:r w:rsidR="00B545A6">
        <w:t>,</w:t>
      </w:r>
      <w:r w:rsidR="00625183" w:rsidRPr="00625183">
        <w:t>673</w:t>
      </w:r>
      <w:r w:rsidR="00F81919" w:rsidRPr="002B703E">
        <w:t xml:space="preserve"> (48</w:t>
      </w:r>
      <w:r w:rsidR="0085732A">
        <w:t>.</w:t>
      </w:r>
      <w:r w:rsidR="00F81919" w:rsidRPr="002B703E">
        <w:t xml:space="preserve">8%) were female and the </w:t>
      </w:r>
      <w:r w:rsidR="00BA1E70" w:rsidRPr="002B703E">
        <w:t>most common geographical locations were London (20.</w:t>
      </w:r>
      <w:r w:rsidR="00625183">
        <w:t>6</w:t>
      </w:r>
      <w:r w:rsidR="00BA1E70" w:rsidRPr="002B703E">
        <w:t>%) and West Midlands (16</w:t>
      </w:r>
      <w:r w:rsidR="0085732A">
        <w:t>.</w:t>
      </w:r>
      <w:r w:rsidR="00BA1E70" w:rsidRPr="002B703E">
        <w:t>7%).</w:t>
      </w:r>
      <w:r w:rsidR="00194D0D" w:rsidRPr="002B703E">
        <w:t xml:space="preserve"> Participants were registered at a total of </w:t>
      </w:r>
      <w:r w:rsidR="00FC0152" w:rsidRPr="002B703E">
        <w:t>890</w:t>
      </w:r>
      <w:r w:rsidR="00194D0D" w:rsidRPr="002B703E">
        <w:t xml:space="preserve"> GP practices.</w:t>
      </w:r>
      <w:r w:rsidR="00BA1E70" w:rsidRPr="002B703E">
        <w:t xml:space="preserve"> </w:t>
      </w:r>
      <w:r w:rsidR="00E84334" w:rsidRPr="002B703E">
        <w:t xml:space="preserve">A total of </w:t>
      </w:r>
      <w:r w:rsidR="00E84334" w:rsidRPr="00755EEB">
        <w:t>343</w:t>
      </w:r>
      <w:r w:rsidR="006C4AEE">
        <w:t>,</w:t>
      </w:r>
      <w:r w:rsidR="00E84334" w:rsidRPr="00755EEB">
        <w:t>113</w:t>
      </w:r>
      <w:r w:rsidR="00E84334" w:rsidRPr="002B703E">
        <w:t xml:space="preserve"> (</w:t>
      </w:r>
      <w:r w:rsidR="00E84334">
        <w:t>39</w:t>
      </w:r>
      <w:r w:rsidR="0085732A">
        <w:t>.</w:t>
      </w:r>
      <w:r w:rsidR="00E84334">
        <w:t>0</w:t>
      </w:r>
      <w:r w:rsidR="00E84334" w:rsidRPr="002B703E">
        <w:t>%) participants had rotavirus vaccination; in those born after the introduction of routine rotavirus vaccination, 9</w:t>
      </w:r>
      <w:r w:rsidR="00E84334">
        <w:t>3</w:t>
      </w:r>
      <w:r w:rsidR="0085732A">
        <w:t>.</w:t>
      </w:r>
      <w:r w:rsidR="00E84334">
        <w:t>4</w:t>
      </w:r>
      <w:r w:rsidR="00E84334" w:rsidRPr="002B703E">
        <w:t>% were vaccinated.</w:t>
      </w:r>
      <w:r w:rsidR="007C1DF5">
        <w:t xml:space="preserve"> Of those with rotavirus vaccination, </w:t>
      </w:r>
      <w:r w:rsidR="007C1DF5" w:rsidRPr="007C1DF5">
        <w:t>19</w:t>
      </w:r>
      <w:r w:rsidR="006C4AEE">
        <w:t>,</w:t>
      </w:r>
      <w:r w:rsidR="007C1DF5" w:rsidRPr="007C1DF5">
        <w:t>413</w:t>
      </w:r>
      <w:r w:rsidR="007C1DF5">
        <w:t xml:space="preserve"> (5.7%) received only one dose.</w:t>
      </w:r>
      <w:r w:rsidR="00E84334" w:rsidRPr="002B703E">
        <w:t xml:space="preserve"> </w:t>
      </w:r>
      <w:r w:rsidR="00EB34F9">
        <w:t xml:space="preserve">We also found that participants were recorded having 1317 episodes of rotavirus gastroenteritis. </w:t>
      </w:r>
      <w:r w:rsidR="00BA1E70" w:rsidRPr="002B703E">
        <w:t xml:space="preserve">For a full description of cohort characteristics and explanatory variable distributions, please see Table </w:t>
      </w:r>
      <w:r w:rsidR="00625183">
        <w:t>1</w:t>
      </w:r>
      <w:r w:rsidR="00BA1E70" w:rsidRPr="002B703E">
        <w:t>.</w:t>
      </w:r>
    </w:p>
    <w:p w14:paraId="68C172AF" w14:textId="77777777" w:rsidR="00004BE5" w:rsidRDefault="00004BE5" w:rsidP="00C91605">
      <w:pPr>
        <w:spacing w:after="0" w:line="480" w:lineRule="auto"/>
      </w:pPr>
    </w:p>
    <w:p w14:paraId="6059A593" w14:textId="42BCFE58" w:rsidR="00004BE5" w:rsidRDefault="00C879DD" w:rsidP="00C91605">
      <w:pPr>
        <w:spacing w:after="0" w:line="480" w:lineRule="auto"/>
      </w:pPr>
      <w:r>
        <w:t xml:space="preserve">When </w:t>
      </w:r>
      <w:r w:rsidR="009C6D89">
        <w:t>we</w:t>
      </w:r>
      <w:r>
        <w:t xml:space="preserve"> </w:t>
      </w:r>
      <w:r w:rsidR="00004BE5">
        <w:t>explor</w:t>
      </w:r>
      <w:r>
        <w:t>ed</w:t>
      </w:r>
      <w:r w:rsidR="00004BE5">
        <w:t xml:space="preserve"> the relationship between </w:t>
      </w:r>
      <w:r>
        <w:t>rotavirus vaccination</w:t>
      </w:r>
      <w:r w:rsidR="00004BE5">
        <w:t xml:space="preserve"> and other </w:t>
      </w:r>
      <w:r>
        <w:t xml:space="preserve">explanatory </w:t>
      </w:r>
      <w:r w:rsidR="00004BE5">
        <w:t>variables, all of these v</w:t>
      </w:r>
      <w:r w:rsidR="009841BF">
        <w:t>ariables, apart from sex (p = 0</w:t>
      </w:r>
      <w:r w:rsidR="0085732A">
        <w:t>.</w:t>
      </w:r>
      <w:r w:rsidR="00E3242F">
        <w:t>719</w:t>
      </w:r>
      <w:r w:rsidR="00004BE5">
        <w:t>), were associated</w:t>
      </w:r>
      <w:r w:rsidR="00134181">
        <w:t xml:space="preserve"> with vaccine status</w:t>
      </w:r>
      <w:r w:rsidR="00004BE5">
        <w:t>. Due to the introduction of the rotavirus vaccine into the routine immunisation schedule in 2013, there was a</w:t>
      </w:r>
      <w:r w:rsidR="00134181">
        <w:t>n</w:t>
      </w:r>
      <w:r w:rsidR="00004BE5">
        <w:t xml:space="preserve"> associ</w:t>
      </w:r>
      <w:r w:rsidR="009841BF">
        <w:t>ation with year of birth (p &lt; 0</w:t>
      </w:r>
      <w:r w:rsidR="0085732A">
        <w:t>.</w:t>
      </w:r>
      <w:r w:rsidR="00004BE5">
        <w:t xml:space="preserve">001). </w:t>
      </w:r>
      <w:r w:rsidR="003E21B8">
        <w:t>Children with rotavirus vaccination also had a higher mean rate of GP consultations per year (</w:t>
      </w:r>
      <w:r w:rsidR="00B53FDE">
        <w:t>7</w:t>
      </w:r>
      <w:r w:rsidR="0085732A">
        <w:t>.</w:t>
      </w:r>
      <w:r w:rsidR="00B53FDE">
        <w:t>63</w:t>
      </w:r>
      <w:r w:rsidR="003E21B8">
        <w:t>) than children without rotavirus vaccination (</w:t>
      </w:r>
      <w:r w:rsidR="00B53FDE">
        <w:t>7.08</w:t>
      </w:r>
      <w:r w:rsidR="00134181">
        <w:t xml:space="preserve">, </w:t>
      </w:r>
      <w:r w:rsidR="003E21B8">
        <w:t>(p &lt; 0</w:t>
      </w:r>
      <w:r w:rsidR="0085732A">
        <w:t>.</w:t>
      </w:r>
      <w:r w:rsidR="003E21B8">
        <w:t xml:space="preserve">001). </w:t>
      </w:r>
      <w:r w:rsidR="00134181">
        <w:t xml:space="preserve">There was an association between </w:t>
      </w:r>
      <w:r w:rsidR="00004BE5">
        <w:t xml:space="preserve">rotavirus vaccination </w:t>
      </w:r>
      <w:r w:rsidR="003E21B8">
        <w:t xml:space="preserve">and </w:t>
      </w:r>
      <w:r w:rsidR="009841BF">
        <w:t>geographical location (p &lt; 0</w:t>
      </w:r>
      <w:r w:rsidR="0085732A">
        <w:t>.</w:t>
      </w:r>
      <w:r w:rsidR="003E21B8">
        <w:t xml:space="preserve">001) </w:t>
      </w:r>
      <w:r w:rsidR="00134181">
        <w:t xml:space="preserve">and </w:t>
      </w:r>
      <w:r w:rsidR="00B53FDE">
        <w:t>rotavirus vaccination and</w:t>
      </w:r>
      <w:r w:rsidR="00556FC4">
        <w:t xml:space="preserve"> IMD quintile of residence</w:t>
      </w:r>
      <w:r w:rsidR="009841BF">
        <w:t xml:space="preserve"> (p &lt; 0</w:t>
      </w:r>
      <w:r w:rsidR="0085732A">
        <w:t>.</w:t>
      </w:r>
      <w:r w:rsidR="00B53FDE">
        <w:t>001).</w:t>
      </w:r>
      <w:r w:rsidR="00556FC4">
        <w:t xml:space="preserve"> </w:t>
      </w:r>
    </w:p>
    <w:p w14:paraId="3271CA5E" w14:textId="77777777" w:rsidR="009A1951" w:rsidRDefault="009A1951" w:rsidP="00271850">
      <w:pPr>
        <w:rPr>
          <w:b/>
        </w:rPr>
      </w:pPr>
    </w:p>
    <w:p w14:paraId="3658E4ED" w14:textId="77777777" w:rsidR="00271850" w:rsidRPr="006B27B6" w:rsidRDefault="00271850" w:rsidP="00271850">
      <w:pPr>
        <w:rPr>
          <w:b/>
        </w:rPr>
      </w:pPr>
      <w:r w:rsidRPr="006B27B6">
        <w:rPr>
          <w:b/>
        </w:rPr>
        <w:t>Table 1: Cohort participant characteristics and distribution of explanatory variables, by rotavirus vaccination statu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51"/>
        <w:gridCol w:w="1700"/>
        <w:gridCol w:w="608"/>
        <w:gridCol w:w="380"/>
        <w:gridCol w:w="608"/>
        <w:gridCol w:w="380"/>
        <w:gridCol w:w="608"/>
        <w:gridCol w:w="380"/>
        <w:gridCol w:w="707"/>
      </w:tblGrid>
      <w:tr w:rsidR="00271850" w:rsidRPr="00C24F78" w14:paraId="0431A598" w14:textId="77777777" w:rsidTr="00F61E90">
        <w:trPr>
          <w:tblHeader/>
          <w:tblCellSpacing w:w="15" w:type="dxa"/>
          <w:jc w:val="center"/>
        </w:trPr>
        <w:tc>
          <w:tcPr>
            <w:tcW w:w="0" w:type="auto"/>
            <w:tcBorders>
              <w:top w:val="single" w:sz="12" w:space="0" w:color="auto"/>
              <w:bottom w:val="single" w:sz="4" w:space="0" w:color="auto"/>
            </w:tcBorders>
            <w:vAlign w:val="center"/>
            <w:hideMark/>
          </w:tcPr>
          <w:p w14:paraId="0B5327D3" w14:textId="77777777" w:rsidR="00271850" w:rsidRPr="00C24F78" w:rsidRDefault="00271850" w:rsidP="00F61E90">
            <w:pPr>
              <w:spacing w:after="0" w:line="240" w:lineRule="auto"/>
              <w:rPr>
                <w:rFonts w:eastAsia="Times New Roman" w:cstheme="minorHAnsi"/>
                <w:b/>
                <w:sz w:val="18"/>
                <w:szCs w:val="18"/>
                <w:lang w:eastAsia="en-GB"/>
              </w:rPr>
            </w:pPr>
            <w:r w:rsidRPr="00C24F78">
              <w:rPr>
                <w:rFonts w:eastAsia="Times New Roman" w:cstheme="minorHAnsi"/>
                <w:b/>
                <w:sz w:val="18"/>
                <w:szCs w:val="18"/>
                <w:lang w:eastAsia="en-GB"/>
              </w:rPr>
              <w:t>Variable</w:t>
            </w:r>
          </w:p>
        </w:tc>
        <w:tc>
          <w:tcPr>
            <w:tcW w:w="0" w:type="auto"/>
            <w:tcBorders>
              <w:top w:val="single" w:sz="12" w:space="0" w:color="auto"/>
              <w:bottom w:val="single" w:sz="4" w:space="0" w:color="auto"/>
            </w:tcBorders>
            <w:vAlign w:val="center"/>
            <w:hideMark/>
          </w:tcPr>
          <w:p w14:paraId="102B8752" w14:textId="77777777" w:rsidR="00271850" w:rsidRPr="00C24F78" w:rsidRDefault="00271850" w:rsidP="00F61E90">
            <w:pPr>
              <w:spacing w:after="0" w:line="240" w:lineRule="auto"/>
              <w:rPr>
                <w:rFonts w:eastAsia="Times New Roman" w:cstheme="minorHAnsi"/>
                <w:bCs/>
                <w:sz w:val="18"/>
                <w:szCs w:val="18"/>
                <w:lang w:eastAsia="en-GB"/>
              </w:rPr>
            </w:pPr>
          </w:p>
        </w:tc>
        <w:tc>
          <w:tcPr>
            <w:tcW w:w="0" w:type="auto"/>
            <w:tcBorders>
              <w:top w:val="single" w:sz="12" w:space="0" w:color="auto"/>
              <w:bottom w:val="single" w:sz="4" w:space="0" w:color="auto"/>
            </w:tcBorders>
            <w:vAlign w:val="center"/>
            <w:hideMark/>
          </w:tcPr>
          <w:p w14:paraId="70F31B12" w14:textId="77777777" w:rsidR="00271850" w:rsidRPr="00C24F78" w:rsidRDefault="00271850" w:rsidP="00F61E90">
            <w:pPr>
              <w:spacing w:after="0" w:line="240" w:lineRule="auto"/>
              <w:rPr>
                <w:rFonts w:eastAsia="Times New Roman" w:cstheme="minorHAnsi"/>
                <w:b/>
                <w:bCs/>
                <w:sz w:val="18"/>
                <w:szCs w:val="18"/>
                <w:lang w:eastAsia="en-GB"/>
              </w:rPr>
            </w:pPr>
            <w:r w:rsidRPr="00C24F78">
              <w:rPr>
                <w:rFonts w:eastAsia="Times New Roman" w:cstheme="minorHAnsi"/>
                <w:b/>
                <w:bCs/>
                <w:sz w:val="18"/>
                <w:szCs w:val="18"/>
                <w:lang w:eastAsia="en-GB"/>
              </w:rPr>
              <w:t>Overall</w:t>
            </w:r>
          </w:p>
        </w:tc>
        <w:tc>
          <w:tcPr>
            <w:tcW w:w="0" w:type="auto"/>
            <w:tcBorders>
              <w:top w:val="single" w:sz="12" w:space="0" w:color="auto"/>
              <w:bottom w:val="single" w:sz="4" w:space="0" w:color="auto"/>
            </w:tcBorders>
          </w:tcPr>
          <w:p w14:paraId="396269EA" w14:textId="77777777" w:rsidR="00271850" w:rsidRPr="00C24F78" w:rsidRDefault="00271850" w:rsidP="00F61E90">
            <w:pPr>
              <w:spacing w:after="0" w:line="240" w:lineRule="auto"/>
              <w:rPr>
                <w:rFonts w:eastAsia="Times New Roman" w:cstheme="minorHAnsi"/>
                <w:b/>
                <w:bCs/>
                <w:sz w:val="18"/>
                <w:szCs w:val="18"/>
                <w:lang w:eastAsia="en-GB"/>
              </w:rPr>
            </w:pPr>
          </w:p>
        </w:tc>
        <w:tc>
          <w:tcPr>
            <w:tcW w:w="0" w:type="auto"/>
            <w:gridSpan w:val="2"/>
            <w:tcBorders>
              <w:top w:val="single" w:sz="12" w:space="0" w:color="auto"/>
              <w:bottom w:val="single" w:sz="4" w:space="0" w:color="auto"/>
            </w:tcBorders>
            <w:vAlign w:val="center"/>
          </w:tcPr>
          <w:p w14:paraId="0F8610E6" w14:textId="77777777" w:rsidR="00271850" w:rsidRPr="00C24F78" w:rsidRDefault="00271850" w:rsidP="00F61E90">
            <w:pPr>
              <w:spacing w:after="0" w:line="240" w:lineRule="auto"/>
              <w:rPr>
                <w:rFonts w:eastAsia="Times New Roman" w:cstheme="minorHAnsi"/>
                <w:b/>
                <w:bCs/>
                <w:sz w:val="18"/>
                <w:szCs w:val="18"/>
                <w:lang w:eastAsia="en-GB"/>
              </w:rPr>
            </w:pPr>
            <w:r w:rsidRPr="00C24F78">
              <w:rPr>
                <w:rFonts w:eastAsia="Times New Roman" w:cstheme="minorHAnsi"/>
                <w:b/>
                <w:bCs/>
                <w:sz w:val="18"/>
                <w:szCs w:val="18"/>
                <w:lang w:eastAsia="en-GB"/>
              </w:rPr>
              <w:t>No rotavirus</w:t>
            </w:r>
          </w:p>
          <w:p w14:paraId="254307B2" w14:textId="77777777" w:rsidR="00271850" w:rsidRPr="00C24F78" w:rsidRDefault="00271850" w:rsidP="00F61E90">
            <w:pPr>
              <w:spacing w:after="0" w:line="240" w:lineRule="auto"/>
              <w:rPr>
                <w:rFonts w:eastAsia="Times New Roman" w:cstheme="minorHAnsi"/>
                <w:b/>
                <w:bCs/>
                <w:sz w:val="18"/>
                <w:szCs w:val="18"/>
                <w:lang w:eastAsia="en-GB"/>
              </w:rPr>
            </w:pPr>
            <w:r w:rsidRPr="00C24F78">
              <w:rPr>
                <w:rFonts w:eastAsia="Times New Roman" w:cstheme="minorHAnsi"/>
                <w:b/>
                <w:bCs/>
                <w:sz w:val="18"/>
                <w:szCs w:val="18"/>
                <w:lang w:eastAsia="en-GB"/>
              </w:rPr>
              <w:t>vaccination</w:t>
            </w:r>
          </w:p>
        </w:tc>
        <w:tc>
          <w:tcPr>
            <w:tcW w:w="0" w:type="auto"/>
            <w:gridSpan w:val="2"/>
            <w:tcBorders>
              <w:top w:val="single" w:sz="12" w:space="0" w:color="auto"/>
              <w:bottom w:val="single" w:sz="4" w:space="0" w:color="auto"/>
            </w:tcBorders>
            <w:vAlign w:val="center"/>
          </w:tcPr>
          <w:p w14:paraId="178AFDBA" w14:textId="77777777" w:rsidR="00271850" w:rsidRPr="00C24F78" w:rsidRDefault="00271850" w:rsidP="00F61E90">
            <w:pPr>
              <w:spacing w:after="0" w:line="240" w:lineRule="auto"/>
              <w:rPr>
                <w:rFonts w:eastAsia="Times New Roman" w:cstheme="minorHAnsi"/>
                <w:b/>
                <w:bCs/>
                <w:sz w:val="18"/>
                <w:szCs w:val="18"/>
                <w:lang w:eastAsia="en-GB"/>
              </w:rPr>
            </w:pPr>
            <w:r w:rsidRPr="00C24F78">
              <w:rPr>
                <w:rFonts w:eastAsia="Times New Roman" w:cstheme="minorHAnsi"/>
                <w:b/>
                <w:bCs/>
                <w:sz w:val="18"/>
                <w:szCs w:val="18"/>
                <w:lang w:eastAsia="en-GB"/>
              </w:rPr>
              <w:t>Rotavirus</w:t>
            </w:r>
          </w:p>
          <w:p w14:paraId="4A3475AD" w14:textId="77777777" w:rsidR="00271850" w:rsidRPr="00C24F78" w:rsidRDefault="00271850" w:rsidP="00F61E90">
            <w:pPr>
              <w:spacing w:after="0" w:line="240" w:lineRule="auto"/>
              <w:rPr>
                <w:rFonts w:eastAsia="Times New Roman" w:cstheme="minorHAnsi"/>
                <w:b/>
                <w:bCs/>
                <w:sz w:val="18"/>
                <w:szCs w:val="18"/>
                <w:lang w:eastAsia="en-GB"/>
              </w:rPr>
            </w:pPr>
            <w:r w:rsidRPr="00C24F78">
              <w:rPr>
                <w:rFonts w:eastAsia="Times New Roman" w:cstheme="minorHAnsi"/>
                <w:b/>
                <w:bCs/>
                <w:sz w:val="18"/>
                <w:szCs w:val="18"/>
                <w:lang w:eastAsia="en-GB"/>
              </w:rPr>
              <w:t>vaccination</w:t>
            </w:r>
          </w:p>
        </w:tc>
        <w:tc>
          <w:tcPr>
            <w:tcW w:w="0" w:type="auto"/>
            <w:tcBorders>
              <w:top w:val="single" w:sz="12" w:space="0" w:color="auto"/>
              <w:bottom w:val="single" w:sz="4" w:space="0" w:color="auto"/>
            </w:tcBorders>
            <w:vAlign w:val="center"/>
          </w:tcPr>
          <w:p w14:paraId="59935506" w14:textId="1780234D" w:rsidR="00271850" w:rsidRPr="00C24F78" w:rsidRDefault="00271850" w:rsidP="00F61E90">
            <w:pPr>
              <w:spacing w:after="0" w:line="240" w:lineRule="auto"/>
              <w:jc w:val="center"/>
              <w:rPr>
                <w:rFonts w:eastAsia="Times New Roman" w:cstheme="minorHAnsi"/>
                <w:b/>
                <w:bCs/>
                <w:sz w:val="18"/>
                <w:szCs w:val="18"/>
                <w:lang w:eastAsia="en-GB"/>
              </w:rPr>
            </w:pPr>
            <w:r w:rsidRPr="00C24F78">
              <w:rPr>
                <w:rFonts w:eastAsia="Times New Roman" w:cstheme="minorHAnsi"/>
                <w:b/>
                <w:bCs/>
                <w:sz w:val="18"/>
                <w:szCs w:val="18"/>
                <w:lang w:eastAsia="en-GB"/>
              </w:rPr>
              <w:t>P value</w:t>
            </w:r>
            <w:r w:rsidR="00BE149B">
              <w:rPr>
                <w:rFonts w:eastAsia="Times New Roman" w:cstheme="minorHAnsi"/>
                <w:b/>
                <w:bCs/>
                <w:sz w:val="18"/>
                <w:szCs w:val="18"/>
                <w:lang w:eastAsia="en-GB"/>
              </w:rPr>
              <w:t>*</w:t>
            </w:r>
          </w:p>
        </w:tc>
      </w:tr>
      <w:tr w:rsidR="00271850" w:rsidRPr="00C24F78" w14:paraId="5CF629FF" w14:textId="77777777" w:rsidTr="00F61E90">
        <w:trPr>
          <w:tblHeader/>
          <w:tblCellSpacing w:w="15" w:type="dxa"/>
          <w:jc w:val="center"/>
        </w:trPr>
        <w:tc>
          <w:tcPr>
            <w:tcW w:w="0" w:type="auto"/>
            <w:vAlign w:val="center"/>
          </w:tcPr>
          <w:p w14:paraId="7FAA6699"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472EE621" w14:textId="77777777" w:rsidR="00271850" w:rsidRPr="00C24F78" w:rsidRDefault="00271850" w:rsidP="00F61E90">
            <w:pPr>
              <w:spacing w:after="0" w:line="240" w:lineRule="auto"/>
              <w:rPr>
                <w:rFonts w:eastAsia="Times New Roman" w:cstheme="minorHAnsi"/>
                <w:bCs/>
                <w:sz w:val="18"/>
                <w:szCs w:val="18"/>
                <w:lang w:eastAsia="en-GB"/>
              </w:rPr>
            </w:pPr>
          </w:p>
        </w:tc>
        <w:tc>
          <w:tcPr>
            <w:tcW w:w="0" w:type="auto"/>
            <w:vAlign w:val="center"/>
          </w:tcPr>
          <w:p w14:paraId="6D3F6537" w14:textId="77777777" w:rsidR="00271850" w:rsidRPr="00C24F78" w:rsidRDefault="00271850" w:rsidP="00F61E90">
            <w:pPr>
              <w:spacing w:after="0" w:line="240" w:lineRule="auto"/>
              <w:jc w:val="center"/>
              <w:rPr>
                <w:rFonts w:eastAsia="Times New Roman" w:cstheme="minorHAnsi"/>
                <w:b/>
                <w:bCs/>
                <w:sz w:val="18"/>
                <w:szCs w:val="18"/>
                <w:lang w:eastAsia="en-GB"/>
              </w:rPr>
            </w:pPr>
            <w:r w:rsidRPr="00C24F78">
              <w:rPr>
                <w:rFonts w:eastAsia="Times New Roman" w:cstheme="minorHAnsi"/>
                <w:b/>
                <w:bCs/>
                <w:sz w:val="18"/>
                <w:szCs w:val="18"/>
                <w:lang w:eastAsia="en-GB"/>
              </w:rPr>
              <w:t>N</w:t>
            </w:r>
          </w:p>
        </w:tc>
        <w:tc>
          <w:tcPr>
            <w:tcW w:w="0" w:type="auto"/>
          </w:tcPr>
          <w:p w14:paraId="341AD808" w14:textId="77777777" w:rsidR="00271850" w:rsidRPr="00C24F78" w:rsidRDefault="00271850" w:rsidP="00F61E90">
            <w:pPr>
              <w:spacing w:after="0" w:line="240" w:lineRule="auto"/>
              <w:jc w:val="center"/>
              <w:rPr>
                <w:rFonts w:eastAsia="Times New Roman" w:cstheme="minorHAnsi"/>
                <w:b/>
                <w:bCs/>
                <w:i/>
                <w:sz w:val="18"/>
                <w:szCs w:val="18"/>
                <w:lang w:eastAsia="en-GB"/>
              </w:rPr>
            </w:pPr>
            <w:r w:rsidRPr="00C24F78">
              <w:rPr>
                <w:rFonts w:eastAsia="Times New Roman" w:cstheme="minorHAnsi"/>
                <w:b/>
                <w:bCs/>
                <w:i/>
                <w:sz w:val="18"/>
                <w:szCs w:val="18"/>
                <w:lang w:eastAsia="en-GB"/>
              </w:rPr>
              <w:t>%</w:t>
            </w:r>
          </w:p>
        </w:tc>
        <w:tc>
          <w:tcPr>
            <w:tcW w:w="0" w:type="auto"/>
            <w:vAlign w:val="center"/>
          </w:tcPr>
          <w:p w14:paraId="04DE77DD" w14:textId="77777777" w:rsidR="00271850" w:rsidRPr="00C24F78" w:rsidRDefault="00271850" w:rsidP="00F61E90">
            <w:pPr>
              <w:spacing w:after="0" w:line="240" w:lineRule="auto"/>
              <w:jc w:val="center"/>
              <w:rPr>
                <w:rFonts w:eastAsia="Times New Roman" w:cstheme="minorHAnsi"/>
                <w:b/>
                <w:bCs/>
                <w:sz w:val="18"/>
                <w:szCs w:val="18"/>
                <w:lang w:eastAsia="en-GB"/>
              </w:rPr>
            </w:pPr>
            <w:r w:rsidRPr="00C24F78">
              <w:rPr>
                <w:rFonts w:eastAsia="Times New Roman" w:cstheme="minorHAnsi"/>
                <w:b/>
                <w:bCs/>
                <w:sz w:val="18"/>
                <w:szCs w:val="18"/>
                <w:lang w:eastAsia="en-GB"/>
              </w:rPr>
              <w:t>n</w:t>
            </w:r>
          </w:p>
        </w:tc>
        <w:tc>
          <w:tcPr>
            <w:tcW w:w="0" w:type="auto"/>
          </w:tcPr>
          <w:p w14:paraId="65A8FB4D" w14:textId="77777777" w:rsidR="00271850" w:rsidRPr="00C24F78" w:rsidRDefault="00271850" w:rsidP="00F61E90">
            <w:pPr>
              <w:spacing w:after="0" w:line="240" w:lineRule="auto"/>
              <w:jc w:val="center"/>
              <w:rPr>
                <w:rFonts w:eastAsia="Times New Roman" w:cstheme="minorHAnsi"/>
                <w:b/>
                <w:bCs/>
                <w:i/>
                <w:sz w:val="18"/>
                <w:szCs w:val="18"/>
                <w:lang w:eastAsia="en-GB"/>
              </w:rPr>
            </w:pPr>
            <w:r w:rsidRPr="00C24F78">
              <w:rPr>
                <w:rFonts w:eastAsia="Times New Roman" w:cstheme="minorHAnsi"/>
                <w:b/>
                <w:bCs/>
                <w:i/>
                <w:sz w:val="18"/>
                <w:szCs w:val="18"/>
                <w:lang w:eastAsia="en-GB"/>
              </w:rPr>
              <w:t>%</w:t>
            </w:r>
          </w:p>
        </w:tc>
        <w:tc>
          <w:tcPr>
            <w:tcW w:w="0" w:type="auto"/>
            <w:vAlign w:val="center"/>
          </w:tcPr>
          <w:p w14:paraId="1EBDA4A6" w14:textId="77777777" w:rsidR="00271850" w:rsidRPr="00C24F78" w:rsidRDefault="00271850" w:rsidP="00F61E90">
            <w:pPr>
              <w:spacing w:after="0" w:line="240" w:lineRule="auto"/>
              <w:jc w:val="center"/>
              <w:rPr>
                <w:rFonts w:eastAsia="Times New Roman" w:cstheme="minorHAnsi"/>
                <w:b/>
                <w:bCs/>
                <w:sz w:val="18"/>
                <w:szCs w:val="18"/>
                <w:lang w:eastAsia="en-GB"/>
              </w:rPr>
            </w:pPr>
            <w:r w:rsidRPr="00C24F78">
              <w:rPr>
                <w:rFonts w:eastAsia="Times New Roman" w:cstheme="minorHAnsi"/>
                <w:b/>
                <w:bCs/>
                <w:sz w:val="18"/>
                <w:szCs w:val="18"/>
                <w:lang w:eastAsia="en-GB"/>
              </w:rPr>
              <w:t>n</w:t>
            </w:r>
          </w:p>
        </w:tc>
        <w:tc>
          <w:tcPr>
            <w:tcW w:w="0" w:type="auto"/>
          </w:tcPr>
          <w:p w14:paraId="6C622874" w14:textId="77777777" w:rsidR="00271850" w:rsidRPr="00C24F78" w:rsidRDefault="00271850" w:rsidP="00F61E90">
            <w:pPr>
              <w:spacing w:after="0" w:line="240" w:lineRule="auto"/>
              <w:jc w:val="center"/>
              <w:rPr>
                <w:rFonts w:eastAsia="Times New Roman" w:cstheme="minorHAnsi"/>
                <w:b/>
                <w:bCs/>
                <w:i/>
                <w:sz w:val="18"/>
                <w:szCs w:val="18"/>
                <w:lang w:eastAsia="en-GB"/>
              </w:rPr>
            </w:pPr>
            <w:r w:rsidRPr="00C24F78">
              <w:rPr>
                <w:rFonts w:eastAsia="Times New Roman" w:cstheme="minorHAnsi"/>
                <w:b/>
                <w:bCs/>
                <w:i/>
                <w:sz w:val="18"/>
                <w:szCs w:val="18"/>
                <w:lang w:eastAsia="en-GB"/>
              </w:rPr>
              <w:t>%</w:t>
            </w:r>
          </w:p>
        </w:tc>
        <w:tc>
          <w:tcPr>
            <w:tcW w:w="0" w:type="auto"/>
          </w:tcPr>
          <w:p w14:paraId="0CB6D42B" w14:textId="77777777" w:rsidR="00271850" w:rsidRPr="00C24F78" w:rsidRDefault="00271850" w:rsidP="00F61E90">
            <w:pPr>
              <w:spacing w:after="0" w:line="240" w:lineRule="auto"/>
              <w:rPr>
                <w:rFonts w:eastAsia="Times New Roman" w:cstheme="minorHAnsi"/>
                <w:b/>
                <w:bCs/>
                <w:sz w:val="18"/>
                <w:szCs w:val="18"/>
                <w:lang w:eastAsia="en-GB"/>
              </w:rPr>
            </w:pPr>
          </w:p>
        </w:tc>
      </w:tr>
      <w:tr w:rsidR="00271850" w:rsidRPr="00C24F78" w14:paraId="42DD2428" w14:textId="77777777" w:rsidTr="00F61E90">
        <w:trPr>
          <w:tblCellSpacing w:w="15" w:type="dxa"/>
          <w:jc w:val="center"/>
        </w:trPr>
        <w:tc>
          <w:tcPr>
            <w:tcW w:w="0" w:type="auto"/>
            <w:vAlign w:val="center"/>
            <w:hideMark/>
          </w:tcPr>
          <w:p w14:paraId="6AB5F433"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Total participants</w:t>
            </w:r>
          </w:p>
        </w:tc>
        <w:tc>
          <w:tcPr>
            <w:tcW w:w="0" w:type="auto"/>
            <w:vAlign w:val="center"/>
            <w:hideMark/>
          </w:tcPr>
          <w:p w14:paraId="61663D30"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2A46538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880629</w:t>
            </w:r>
          </w:p>
        </w:tc>
        <w:tc>
          <w:tcPr>
            <w:tcW w:w="0" w:type="auto"/>
          </w:tcPr>
          <w:p w14:paraId="66FF0389"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vAlign w:val="center"/>
          </w:tcPr>
          <w:p w14:paraId="6037800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537516</w:t>
            </w:r>
          </w:p>
        </w:tc>
        <w:tc>
          <w:tcPr>
            <w:tcW w:w="0" w:type="auto"/>
            <w:vAlign w:val="center"/>
          </w:tcPr>
          <w:p w14:paraId="4C375D8A"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vAlign w:val="center"/>
          </w:tcPr>
          <w:p w14:paraId="030C5E8A"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343113</w:t>
            </w:r>
          </w:p>
        </w:tc>
        <w:tc>
          <w:tcPr>
            <w:tcW w:w="0" w:type="auto"/>
            <w:vAlign w:val="center"/>
          </w:tcPr>
          <w:p w14:paraId="0C937AB9"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vAlign w:val="center"/>
          </w:tcPr>
          <w:p w14:paraId="10D7D398"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185437E1" w14:textId="77777777" w:rsidTr="00F61E90">
        <w:trPr>
          <w:tblCellSpacing w:w="15" w:type="dxa"/>
          <w:jc w:val="center"/>
        </w:trPr>
        <w:tc>
          <w:tcPr>
            <w:tcW w:w="0" w:type="auto"/>
            <w:vAlign w:val="center"/>
            <w:hideMark/>
          </w:tcPr>
          <w:p w14:paraId="38C0FB18"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Sex </w:t>
            </w:r>
          </w:p>
        </w:tc>
        <w:tc>
          <w:tcPr>
            <w:tcW w:w="0" w:type="auto"/>
            <w:vAlign w:val="center"/>
            <w:hideMark/>
          </w:tcPr>
          <w:p w14:paraId="5E6DA0BB"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Male </w:t>
            </w:r>
          </w:p>
        </w:tc>
        <w:tc>
          <w:tcPr>
            <w:tcW w:w="0" w:type="auto"/>
            <w:vAlign w:val="center"/>
          </w:tcPr>
          <w:p w14:paraId="2EBC1E0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450956</w:t>
            </w:r>
          </w:p>
        </w:tc>
        <w:tc>
          <w:tcPr>
            <w:tcW w:w="0" w:type="auto"/>
          </w:tcPr>
          <w:p w14:paraId="01D96C5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51</w:t>
            </w:r>
            <w:r>
              <w:rPr>
                <w:rFonts w:eastAsia="Times New Roman" w:cstheme="minorHAnsi"/>
                <w:i/>
                <w:sz w:val="18"/>
                <w:szCs w:val="18"/>
                <w:lang w:eastAsia="en-GB"/>
              </w:rPr>
              <w:t>.</w:t>
            </w:r>
            <w:r w:rsidRPr="00C24F78">
              <w:rPr>
                <w:rFonts w:eastAsia="Times New Roman" w:cstheme="minorHAnsi"/>
                <w:i/>
                <w:sz w:val="18"/>
                <w:szCs w:val="18"/>
                <w:lang w:eastAsia="en-GB"/>
              </w:rPr>
              <w:t>2</w:t>
            </w:r>
          </w:p>
        </w:tc>
        <w:tc>
          <w:tcPr>
            <w:tcW w:w="0" w:type="auto"/>
            <w:vAlign w:val="center"/>
          </w:tcPr>
          <w:p w14:paraId="0D1EA92B"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275336</w:t>
            </w:r>
          </w:p>
        </w:tc>
        <w:tc>
          <w:tcPr>
            <w:tcW w:w="0" w:type="auto"/>
            <w:vAlign w:val="center"/>
          </w:tcPr>
          <w:p w14:paraId="6C4C7C63"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51</w:t>
            </w:r>
            <w:r>
              <w:rPr>
                <w:rFonts w:eastAsia="Times New Roman" w:cstheme="minorHAnsi"/>
                <w:i/>
                <w:sz w:val="18"/>
                <w:szCs w:val="18"/>
                <w:lang w:eastAsia="en-GB"/>
              </w:rPr>
              <w:t>.</w:t>
            </w:r>
            <w:r w:rsidRPr="00C24F78">
              <w:rPr>
                <w:rFonts w:eastAsia="Times New Roman" w:cstheme="minorHAnsi"/>
                <w:i/>
                <w:sz w:val="18"/>
                <w:szCs w:val="18"/>
                <w:lang w:eastAsia="en-GB"/>
              </w:rPr>
              <w:t>2</w:t>
            </w:r>
          </w:p>
        </w:tc>
        <w:tc>
          <w:tcPr>
            <w:tcW w:w="0" w:type="auto"/>
            <w:vAlign w:val="center"/>
          </w:tcPr>
          <w:p w14:paraId="4D4CC16A"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75620</w:t>
            </w:r>
          </w:p>
        </w:tc>
        <w:tc>
          <w:tcPr>
            <w:tcW w:w="0" w:type="auto"/>
            <w:vAlign w:val="center"/>
          </w:tcPr>
          <w:p w14:paraId="14A4D9F3"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51</w:t>
            </w:r>
            <w:r>
              <w:rPr>
                <w:rFonts w:eastAsia="Times New Roman" w:cstheme="minorHAnsi"/>
                <w:i/>
                <w:sz w:val="18"/>
                <w:szCs w:val="18"/>
                <w:lang w:eastAsia="en-GB"/>
              </w:rPr>
              <w:t>.</w:t>
            </w:r>
            <w:r w:rsidRPr="00C24F78">
              <w:rPr>
                <w:rFonts w:eastAsia="Times New Roman" w:cstheme="minorHAnsi"/>
                <w:i/>
                <w:sz w:val="18"/>
                <w:szCs w:val="18"/>
                <w:lang w:eastAsia="en-GB"/>
              </w:rPr>
              <w:t>2</w:t>
            </w:r>
          </w:p>
        </w:tc>
        <w:tc>
          <w:tcPr>
            <w:tcW w:w="0" w:type="auto"/>
            <w:vAlign w:val="center"/>
          </w:tcPr>
          <w:p w14:paraId="1349FBF9"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719</w:t>
            </w:r>
          </w:p>
        </w:tc>
      </w:tr>
      <w:tr w:rsidR="00271850" w:rsidRPr="00C24F78" w14:paraId="40BF6B02" w14:textId="77777777" w:rsidTr="00F61E90">
        <w:trPr>
          <w:tblCellSpacing w:w="15" w:type="dxa"/>
          <w:jc w:val="center"/>
        </w:trPr>
        <w:tc>
          <w:tcPr>
            <w:tcW w:w="0" w:type="auto"/>
            <w:vAlign w:val="center"/>
            <w:hideMark/>
          </w:tcPr>
          <w:p w14:paraId="71F083F5"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33034A50"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Female </w:t>
            </w:r>
          </w:p>
        </w:tc>
        <w:tc>
          <w:tcPr>
            <w:tcW w:w="0" w:type="auto"/>
            <w:vAlign w:val="center"/>
          </w:tcPr>
          <w:p w14:paraId="20469FBA"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429673</w:t>
            </w:r>
          </w:p>
        </w:tc>
        <w:tc>
          <w:tcPr>
            <w:tcW w:w="0" w:type="auto"/>
          </w:tcPr>
          <w:p w14:paraId="506A730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48</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1ECC49F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262180</w:t>
            </w:r>
          </w:p>
        </w:tc>
        <w:tc>
          <w:tcPr>
            <w:tcW w:w="0" w:type="auto"/>
            <w:vAlign w:val="center"/>
          </w:tcPr>
          <w:p w14:paraId="1E3F0BF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48</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73BB884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67493</w:t>
            </w:r>
          </w:p>
        </w:tc>
        <w:tc>
          <w:tcPr>
            <w:tcW w:w="0" w:type="auto"/>
            <w:vAlign w:val="center"/>
          </w:tcPr>
          <w:p w14:paraId="7C68F64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48</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61BD930E"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46F14951" w14:textId="77777777" w:rsidTr="00F61E90">
        <w:trPr>
          <w:tblCellSpacing w:w="15" w:type="dxa"/>
          <w:jc w:val="center"/>
        </w:trPr>
        <w:tc>
          <w:tcPr>
            <w:tcW w:w="0" w:type="auto"/>
            <w:vAlign w:val="center"/>
            <w:hideMark/>
          </w:tcPr>
          <w:p w14:paraId="0A790D49"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Year of birth </w:t>
            </w:r>
          </w:p>
        </w:tc>
        <w:tc>
          <w:tcPr>
            <w:tcW w:w="0" w:type="auto"/>
            <w:vAlign w:val="center"/>
            <w:hideMark/>
          </w:tcPr>
          <w:p w14:paraId="60FF7006"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0 </w:t>
            </w:r>
          </w:p>
        </w:tc>
        <w:tc>
          <w:tcPr>
            <w:tcW w:w="0" w:type="auto"/>
            <w:vAlign w:val="center"/>
          </w:tcPr>
          <w:p w14:paraId="4279937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62510</w:t>
            </w:r>
          </w:p>
        </w:tc>
        <w:tc>
          <w:tcPr>
            <w:tcW w:w="0" w:type="auto"/>
          </w:tcPr>
          <w:p w14:paraId="4D1AE451"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8</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1BB5D81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61049</w:t>
            </w:r>
          </w:p>
        </w:tc>
        <w:tc>
          <w:tcPr>
            <w:tcW w:w="0" w:type="auto"/>
            <w:vAlign w:val="center"/>
          </w:tcPr>
          <w:p w14:paraId="2A2F839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30</w:t>
            </w:r>
            <w:r>
              <w:rPr>
                <w:rFonts w:eastAsia="Times New Roman" w:cstheme="minorHAnsi"/>
                <w:i/>
                <w:sz w:val="18"/>
                <w:szCs w:val="18"/>
                <w:lang w:eastAsia="en-GB"/>
              </w:rPr>
              <w:t>.</w:t>
            </w:r>
            <w:r w:rsidRPr="00C24F78">
              <w:rPr>
                <w:rFonts w:eastAsia="Times New Roman" w:cstheme="minorHAnsi"/>
                <w:i/>
                <w:sz w:val="18"/>
                <w:szCs w:val="18"/>
                <w:lang w:eastAsia="en-GB"/>
              </w:rPr>
              <w:t>0</w:t>
            </w:r>
          </w:p>
        </w:tc>
        <w:tc>
          <w:tcPr>
            <w:tcW w:w="0" w:type="auto"/>
            <w:vAlign w:val="center"/>
          </w:tcPr>
          <w:p w14:paraId="7BD8B350"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461</w:t>
            </w:r>
          </w:p>
        </w:tc>
        <w:tc>
          <w:tcPr>
            <w:tcW w:w="0" w:type="auto"/>
            <w:vAlign w:val="center"/>
          </w:tcPr>
          <w:p w14:paraId="4363F461"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0</w:t>
            </w:r>
            <w:r>
              <w:rPr>
                <w:rFonts w:eastAsia="Times New Roman" w:cstheme="minorHAnsi"/>
                <w:i/>
                <w:sz w:val="18"/>
                <w:szCs w:val="18"/>
                <w:lang w:eastAsia="en-GB"/>
              </w:rPr>
              <w:t>.</w:t>
            </w:r>
            <w:r w:rsidRPr="00C24F78">
              <w:rPr>
                <w:rFonts w:eastAsia="Times New Roman" w:cstheme="minorHAnsi"/>
                <w:i/>
                <w:sz w:val="18"/>
                <w:szCs w:val="18"/>
                <w:lang w:eastAsia="en-GB"/>
              </w:rPr>
              <w:t>4</w:t>
            </w:r>
          </w:p>
        </w:tc>
        <w:tc>
          <w:tcPr>
            <w:tcW w:w="0" w:type="auto"/>
            <w:vAlign w:val="center"/>
          </w:tcPr>
          <w:p w14:paraId="6CA311D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lt;0</w:t>
            </w:r>
            <w:r>
              <w:rPr>
                <w:rFonts w:eastAsia="Times New Roman" w:cstheme="minorHAnsi"/>
                <w:sz w:val="18"/>
                <w:szCs w:val="18"/>
                <w:lang w:eastAsia="en-GB"/>
              </w:rPr>
              <w:t>.</w:t>
            </w:r>
            <w:r w:rsidRPr="00C24F78">
              <w:rPr>
                <w:rFonts w:eastAsia="Times New Roman" w:cstheme="minorHAnsi"/>
                <w:sz w:val="18"/>
                <w:szCs w:val="18"/>
                <w:lang w:eastAsia="en-GB"/>
              </w:rPr>
              <w:t>001</w:t>
            </w:r>
          </w:p>
        </w:tc>
      </w:tr>
      <w:tr w:rsidR="00271850" w:rsidRPr="00C24F78" w14:paraId="7F762C08" w14:textId="77777777" w:rsidTr="00F61E90">
        <w:trPr>
          <w:tblCellSpacing w:w="15" w:type="dxa"/>
          <w:jc w:val="center"/>
        </w:trPr>
        <w:tc>
          <w:tcPr>
            <w:tcW w:w="0" w:type="auto"/>
            <w:vAlign w:val="center"/>
            <w:hideMark/>
          </w:tcPr>
          <w:p w14:paraId="31966FFC"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7352DBED"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1 </w:t>
            </w:r>
          </w:p>
        </w:tc>
        <w:tc>
          <w:tcPr>
            <w:tcW w:w="0" w:type="auto"/>
            <w:vAlign w:val="center"/>
          </w:tcPr>
          <w:p w14:paraId="4CCC1AF1"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58273</w:t>
            </w:r>
          </w:p>
        </w:tc>
        <w:tc>
          <w:tcPr>
            <w:tcW w:w="0" w:type="auto"/>
          </w:tcPr>
          <w:p w14:paraId="4D327587"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8</w:t>
            </w:r>
            <w:r>
              <w:rPr>
                <w:rFonts w:eastAsia="Times New Roman" w:cstheme="minorHAnsi"/>
                <w:i/>
                <w:sz w:val="18"/>
                <w:szCs w:val="18"/>
                <w:lang w:eastAsia="en-GB"/>
              </w:rPr>
              <w:t>.</w:t>
            </w:r>
            <w:r w:rsidRPr="00C24F78">
              <w:rPr>
                <w:rFonts w:eastAsia="Times New Roman" w:cstheme="minorHAnsi"/>
                <w:i/>
                <w:sz w:val="18"/>
                <w:szCs w:val="18"/>
                <w:lang w:eastAsia="en-GB"/>
              </w:rPr>
              <w:t>0</w:t>
            </w:r>
          </w:p>
        </w:tc>
        <w:tc>
          <w:tcPr>
            <w:tcW w:w="0" w:type="auto"/>
            <w:vAlign w:val="center"/>
          </w:tcPr>
          <w:p w14:paraId="23D39E0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56413</w:t>
            </w:r>
          </w:p>
        </w:tc>
        <w:tc>
          <w:tcPr>
            <w:tcW w:w="0" w:type="auto"/>
            <w:vAlign w:val="center"/>
          </w:tcPr>
          <w:p w14:paraId="086322AE"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9</w:t>
            </w:r>
            <w:r>
              <w:rPr>
                <w:rFonts w:eastAsia="Times New Roman" w:cstheme="minorHAnsi"/>
                <w:i/>
                <w:sz w:val="18"/>
                <w:szCs w:val="18"/>
                <w:lang w:eastAsia="en-GB"/>
              </w:rPr>
              <w:t>.</w:t>
            </w:r>
            <w:r w:rsidRPr="00C24F78">
              <w:rPr>
                <w:rFonts w:eastAsia="Times New Roman" w:cstheme="minorHAnsi"/>
                <w:i/>
                <w:sz w:val="18"/>
                <w:szCs w:val="18"/>
                <w:lang w:eastAsia="en-GB"/>
              </w:rPr>
              <w:t>1</w:t>
            </w:r>
          </w:p>
        </w:tc>
        <w:tc>
          <w:tcPr>
            <w:tcW w:w="0" w:type="auto"/>
            <w:vAlign w:val="center"/>
          </w:tcPr>
          <w:p w14:paraId="5E362B6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860</w:t>
            </w:r>
          </w:p>
        </w:tc>
        <w:tc>
          <w:tcPr>
            <w:tcW w:w="0" w:type="auto"/>
            <w:vAlign w:val="center"/>
          </w:tcPr>
          <w:p w14:paraId="5F2BDF1D"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0</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311B4D6D"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34665997" w14:textId="77777777" w:rsidTr="00F61E90">
        <w:trPr>
          <w:tblCellSpacing w:w="15" w:type="dxa"/>
          <w:jc w:val="center"/>
        </w:trPr>
        <w:tc>
          <w:tcPr>
            <w:tcW w:w="0" w:type="auto"/>
            <w:vAlign w:val="center"/>
            <w:hideMark/>
          </w:tcPr>
          <w:p w14:paraId="73841C26"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2E38D7B7"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2 </w:t>
            </w:r>
          </w:p>
        </w:tc>
        <w:tc>
          <w:tcPr>
            <w:tcW w:w="0" w:type="auto"/>
            <w:vAlign w:val="center"/>
          </w:tcPr>
          <w:p w14:paraId="55B84F5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54619</w:t>
            </w:r>
          </w:p>
        </w:tc>
        <w:tc>
          <w:tcPr>
            <w:tcW w:w="0" w:type="auto"/>
          </w:tcPr>
          <w:p w14:paraId="1AC87780"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7</w:t>
            </w:r>
            <w:r>
              <w:rPr>
                <w:rFonts w:eastAsia="Times New Roman" w:cstheme="minorHAnsi"/>
                <w:i/>
                <w:sz w:val="18"/>
                <w:szCs w:val="18"/>
                <w:lang w:eastAsia="en-GB"/>
              </w:rPr>
              <w:t>.</w:t>
            </w:r>
            <w:r w:rsidRPr="00C24F78">
              <w:rPr>
                <w:rFonts w:eastAsia="Times New Roman" w:cstheme="minorHAnsi"/>
                <w:i/>
                <w:sz w:val="18"/>
                <w:szCs w:val="18"/>
                <w:lang w:eastAsia="en-GB"/>
              </w:rPr>
              <w:t>6</w:t>
            </w:r>
          </w:p>
        </w:tc>
        <w:tc>
          <w:tcPr>
            <w:tcW w:w="0" w:type="auto"/>
            <w:vAlign w:val="center"/>
          </w:tcPr>
          <w:p w14:paraId="179D3A80"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52182</w:t>
            </w:r>
          </w:p>
        </w:tc>
        <w:tc>
          <w:tcPr>
            <w:tcW w:w="0" w:type="auto"/>
            <w:vAlign w:val="center"/>
          </w:tcPr>
          <w:p w14:paraId="05DA018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8</w:t>
            </w:r>
            <w:r>
              <w:rPr>
                <w:rFonts w:eastAsia="Times New Roman" w:cstheme="minorHAnsi"/>
                <w:i/>
                <w:sz w:val="18"/>
                <w:szCs w:val="18"/>
                <w:lang w:eastAsia="en-GB"/>
              </w:rPr>
              <w:t>.</w:t>
            </w:r>
            <w:r w:rsidRPr="00C24F78">
              <w:rPr>
                <w:rFonts w:eastAsia="Times New Roman" w:cstheme="minorHAnsi"/>
                <w:i/>
                <w:sz w:val="18"/>
                <w:szCs w:val="18"/>
                <w:lang w:eastAsia="en-GB"/>
              </w:rPr>
              <w:t>3</w:t>
            </w:r>
          </w:p>
        </w:tc>
        <w:tc>
          <w:tcPr>
            <w:tcW w:w="0" w:type="auto"/>
            <w:vAlign w:val="center"/>
          </w:tcPr>
          <w:p w14:paraId="1779D81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2437</w:t>
            </w:r>
          </w:p>
        </w:tc>
        <w:tc>
          <w:tcPr>
            <w:tcW w:w="0" w:type="auto"/>
            <w:vAlign w:val="center"/>
          </w:tcPr>
          <w:p w14:paraId="38638C60"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0</w:t>
            </w:r>
            <w:r>
              <w:rPr>
                <w:rFonts w:eastAsia="Times New Roman" w:cstheme="minorHAnsi"/>
                <w:i/>
                <w:sz w:val="18"/>
                <w:szCs w:val="18"/>
                <w:lang w:eastAsia="en-GB"/>
              </w:rPr>
              <w:t>.</w:t>
            </w:r>
            <w:r w:rsidRPr="00C24F78">
              <w:rPr>
                <w:rFonts w:eastAsia="Times New Roman" w:cstheme="minorHAnsi"/>
                <w:i/>
                <w:sz w:val="18"/>
                <w:szCs w:val="18"/>
                <w:lang w:eastAsia="en-GB"/>
              </w:rPr>
              <w:t>7</w:t>
            </w:r>
          </w:p>
        </w:tc>
        <w:tc>
          <w:tcPr>
            <w:tcW w:w="0" w:type="auto"/>
            <w:vAlign w:val="center"/>
          </w:tcPr>
          <w:p w14:paraId="5E0D042F"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67A10C2A" w14:textId="77777777" w:rsidTr="00F61E90">
        <w:trPr>
          <w:tblCellSpacing w:w="15" w:type="dxa"/>
          <w:jc w:val="center"/>
        </w:trPr>
        <w:tc>
          <w:tcPr>
            <w:tcW w:w="0" w:type="auto"/>
            <w:vAlign w:val="center"/>
            <w:hideMark/>
          </w:tcPr>
          <w:p w14:paraId="5587B984"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52E4D79E"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3 </w:t>
            </w:r>
          </w:p>
        </w:tc>
        <w:tc>
          <w:tcPr>
            <w:tcW w:w="0" w:type="auto"/>
            <w:vAlign w:val="center"/>
          </w:tcPr>
          <w:p w14:paraId="303099FF"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42384</w:t>
            </w:r>
          </w:p>
        </w:tc>
        <w:tc>
          <w:tcPr>
            <w:tcW w:w="0" w:type="auto"/>
          </w:tcPr>
          <w:p w14:paraId="53909E0F"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6</w:t>
            </w:r>
            <w:r>
              <w:rPr>
                <w:rFonts w:eastAsia="Times New Roman" w:cstheme="minorHAnsi"/>
                <w:i/>
                <w:sz w:val="18"/>
                <w:szCs w:val="18"/>
                <w:lang w:eastAsia="en-GB"/>
              </w:rPr>
              <w:t>.</w:t>
            </w:r>
            <w:r w:rsidRPr="00C24F78">
              <w:rPr>
                <w:rFonts w:eastAsia="Times New Roman" w:cstheme="minorHAnsi"/>
                <w:i/>
                <w:sz w:val="18"/>
                <w:szCs w:val="18"/>
                <w:lang w:eastAsia="en-GB"/>
              </w:rPr>
              <w:t>2</w:t>
            </w:r>
          </w:p>
        </w:tc>
        <w:tc>
          <w:tcPr>
            <w:tcW w:w="0" w:type="auto"/>
            <w:vAlign w:val="center"/>
          </w:tcPr>
          <w:p w14:paraId="6E0C77CB"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50625</w:t>
            </w:r>
          </w:p>
        </w:tc>
        <w:tc>
          <w:tcPr>
            <w:tcW w:w="0" w:type="auto"/>
            <w:vAlign w:val="center"/>
          </w:tcPr>
          <w:p w14:paraId="6F5C987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9</w:t>
            </w:r>
            <w:r>
              <w:rPr>
                <w:rFonts w:eastAsia="Times New Roman" w:cstheme="minorHAnsi"/>
                <w:i/>
                <w:sz w:val="18"/>
                <w:szCs w:val="18"/>
                <w:lang w:eastAsia="en-GB"/>
              </w:rPr>
              <w:t>.</w:t>
            </w:r>
            <w:r w:rsidRPr="00C24F78">
              <w:rPr>
                <w:rFonts w:eastAsia="Times New Roman" w:cstheme="minorHAnsi"/>
                <w:i/>
                <w:sz w:val="18"/>
                <w:szCs w:val="18"/>
                <w:lang w:eastAsia="en-GB"/>
              </w:rPr>
              <w:t>4</w:t>
            </w:r>
          </w:p>
        </w:tc>
        <w:tc>
          <w:tcPr>
            <w:tcW w:w="0" w:type="auto"/>
            <w:vAlign w:val="center"/>
          </w:tcPr>
          <w:p w14:paraId="4E52C30F"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91759</w:t>
            </w:r>
          </w:p>
        </w:tc>
        <w:tc>
          <w:tcPr>
            <w:tcW w:w="0" w:type="auto"/>
            <w:vAlign w:val="center"/>
          </w:tcPr>
          <w:p w14:paraId="5811F395"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6</w:t>
            </w:r>
            <w:r>
              <w:rPr>
                <w:rFonts w:eastAsia="Times New Roman" w:cstheme="minorHAnsi"/>
                <w:i/>
                <w:sz w:val="18"/>
                <w:szCs w:val="18"/>
                <w:lang w:eastAsia="en-GB"/>
              </w:rPr>
              <w:t>.</w:t>
            </w:r>
            <w:r w:rsidRPr="00C24F78">
              <w:rPr>
                <w:rFonts w:eastAsia="Times New Roman" w:cstheme="minorHAnsi"/>
                <w:i/>
                <w:sz w:val="18"/>
                <w:szCs w:val="18"/>
                <w:lang w:eastAsia="en-GB"/>
              </w:rPr>
              <w:t>7</w:t>
            </w:r>
          </w:p>
        </w:tc>
        <w:tc>
          <w:tcPr>
            <w:tcW w:w="0" w:type="auto"/>
            <w:vAlign w:val="center"/>
          </w:tcPr>
          <w:p w14:paraId="43BA92DD"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7F03CFAB" w14:textId="77777777" w:rsidTr="00F61E90">
        <w:trPr>
          <w:tblCellSpacing w:w="15" w:type="dxa"/>
          <w:jc w:val="center"/>
        </w:trPr>
        <w:tc>
          <w:tcPr>
            <w:tcW w:w="0" w:type="auto"/>
            <w:vAlign w:val="center"/>
            <w:hideMark/>
          </w:tcPr>
          <w:p w14:paraId="285C85F8"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008C455A"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4 </w:t>
            </w:r>
          </w:p>
        </w:tc>
        <w:tc>
          <w:tcPr>
            <w:tcW w:w="0" w:type="auto"/>
            <w:vAlign w:val="center"/>
          </w:tcPr>
          <w:p w14:paraId="204D416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35007</w:t>
            </w:r>
          </w:p>
        </w:tc>
        <w:tc>
          <w:tcPr>
            <w:tcW w:w="0" w:type="auto"/>
          </w:tcPr>
          <w:p w14:paraId="4ED2A645"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5</w:t>
            </w:r>
            <w:r>
              <w:rPr>
                <w:rFonts w:eastAsia="Times New Roman" w:cstheme="minorHAnsi"/>
                <w:i/>
                <w:sz w:val="18"/>
                <w:szCs w:val="18"/>
                <w:lang w:eastAsia="en-GB"/>
              </w:rPr>
              <w:t>.</w:t>
            </w:r>
            <w:r w:rsidRPr="00C24F78">
              <w:rPr>
                <w:rFonts w:eastAsia="Times New Roman" w:cstheme="minorHAnsi"/>
                <w:i/>
                <w:sz w:val="18"/>
                <w:szCs w:val="18"/>
                <w:lang w:eastAsia="en-GB"/>
              </w:rPr>
              <w:t>3</w:t>
            </w:r>
          </w:p>
        </w:tc>
        <w:tc>
          <w:tcPr>
            <w:tcW w:w="0" w:type="auto"/>
            <w:vAlign w:val="center"/>
          </w:tcPr>
          <w:p w14:paraId="02417D99"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9726</w:t>
            </w:r>
          </w:p>
        </w:tc>
        <w:tc>
          <w:tcPr>
            <w:tcW w:w="0" w:type="auto"/>
            <w:vAlign w:val="center"/>
          </w:tcPr>
          <w:p w14:paraId="257C0E2E"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2338CC03"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25281</w:t>
            </w:r>
          </w:p>
        </w:tc>
        <w:tc>
          <w:tcPr>
            <w:tcW w:w="0" w:type="auto"/>
            <w:vAlign w:val="center"/>
          </w:tcPr>
          <w:p w14:paraId="54F75CA4"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36</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30A9D958"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771BEF7F" w14:textId="77777777" w:rsidTr="00F61E90">
        <w:trPr>
          <w:tblCellSpacing w:w="15" w:type="dxa"/>
          <w:jc w:val="center"/>
        </w:trPr>
        <w:tc>
          <w:tcPr>
            <w:tcW w:w="0" w:type="auto"/>
            <w:vAlign w:val="center"/>
            <w:hideMark/>
          </w:tcPr>
          <w:p w14:paraId="5042D6FF"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2F3EC27D"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5 </w:t>
            </w:r>
          </w:p>
        </w:tc>
        <w:tc>
          <w:tcPr>
            <w:tcW w:w="0" w:type="auto"/>
            <w:vAlign w:val="center"/>
          </w:tcPr>
          <w:p w14:paraId="15B804B0"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27836</w:t>
            </w:r>
          </w:p>
        </w:tc>
        <w:tc>
          <w:tcPr>
            <w:tcW w:w="0" w:type="auto"/>
          </w:tcPr>
          <w:p w14:paraId="4F988E28"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4</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2A92738B"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7521</w:t>
            </w:r>
          </w:p>
        </w:tc>
        <w:tc>
          <w:tcPr>
            <w:tcW w:w="0" w:type="auto"/>
            <w:vAlign w:val="center"/>
          </w:tcPr>
          <w:p w14:paraId="4F675B42"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w:t>
            </w:r>
            <w:r>
              <w:rPr>
                <w:rFonts w:eastAsia="Times New Roman" w:cstheme="minorHAnsi"/>
                <w:i/>
                <w:sz w:val="18"/>
                <w:szCs w:val="18"/>
                <w:lang w:eastAsia="en-GB"/>
              </w:rPr>
              <w:t>.</w:t>
            </w:r>
            <w:r w:rsidRPr="00C24F78">
              <w:rPr>
                <w:rFonts w:eastAsia="Times New Roman" w:cstheme="minorHAnsi"/>
                <w:i/>
                <w:sz w:val="18"/>
                <w:szCs w:val="18"/>
                <w:lang w:eastAsia="en-GB"/>
              </w:rPr>
              <w:t>4</w:t>
            </w:r>
          </w:p>
        </w:tc>
        <w:tc>
          <w:tcPr>
            <w:tcW w:w="0" w:type="auto"/>
            <w:vAlign w:val="center"/>
          </w:tcPr>
          <w:p w14:paraId="4B24E2EB"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20315</w:t>
            </w:r>
          </w:p>
        </w:tc>
        <w:tc>
          <w:tcPr>
            <w:tcW w:w="0" w:type="auto"/>
            <w:vAlign w:val="center"/>
          </w:tcPr>
          <w:p w14:paraId="61223972"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35</w:t>
            </w:r>
            <w:r>
              <w:rPr>
                <w:rFonts w:eastAsia="Times New Roman" w:cstheme="minorHAnsi"/>
                <w:i/>
                <w:sz w:val="18"/>
                <w:szCs w:val="18"/>
                <w:lang w:eastAsia="en-GB"/>
              </w:rPr>
              <w:t>.</w:t>
            </w:r>
            <w:r w:rsidRPr="00C24F78">
              <w:rPr>
                <w:rFonts w:eastAsia="Times New Roman" w:cstheme="minorHAnsi"/>
                <w:i/>
                <w:sz w:val="18"/>
                <w:szCs w:val="18"/>
                <w:lang w:eastAsia="en-GB"/>
              </w:rPr>
              <w:t>1</w:t>
            </w:r>
          </w:p>
        </w:tc>
        <w:tc>
          <w:tcPr>
            <w:tcW w:w="0" w:type="auto"/>
            <w:vAlign w:val="center"/>
          </w:tcPr>
          <w:p w14:paraId="7902AFB7"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5C9FDF8F" w14:textId="77777777" w:rsidTr="00F61E90">
        <w:trPr>
          <w:tblCellSpacing w:w="15" w:type="dxa"/>
          <w:jc w:val="center"/>
        </w:trPr>
        <w:tc>
          <w:tcPr>
            <w:tcW w:w="0" w:type="auto"/>
            <w:vAlign w:val="center"/>
            <w:hideMark/>
          </w:tcPr>
          <w:p w14:paraId="05BFCA42"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Region </w:t>
            </w:r>
          </w:p>
        </w:tc>
        <w:tc>
          <w:tcPr>
            <w:tcW w:w="0" w:type="auto"/>
            <w:vAlign w:val="center"/>
            <w:hideMark/>
          </w:tcPr>
          <w:p w14:paraId="29BF07D7"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North East </w:t>
            </w:r>
          </w:p>
        </w:tc>
        <w:tc>
          <w:tcPr>
            <w:tcW w:w="0" w:type="auto"/>
            <w:vAlign w:val="center"/>
          </w:tcPr>
          <w:p w14:paraId="209C8FF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34011</w:t>
            </w:r>
          </w:p>
        </w:tc>
        <w:tc>
          <w:tcPr>
            <w:tcW w:w="0" w:type="auto"/>
          </w:tcPr>
          <w:p w14:paraId="314C77F6"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3</w:t>
            </w:r>
            <w:r>
              <w:rPr>
                <w:rFonts w:eastAsia="Times New Roman" w:cstheme="minorHAnsi"/>
                <w:i/>
                <w:sz w:val="18"/>
                <w:szCs w:val="18"/>
                <w:lang w:eastAsia="en-GB"/>
              </w:rPr>
              <w:t>.</w:t>
            </w:r>
            <w:r w:rsidRPr="00C24F78">
              <w:rPr>
                <w:rFonts w:eastAsia="Times New Roman" w:cstheme="minorHAnsi"/>
                <w:i/>
                <w:sz w:val="18"/>
                <w:szCs w:val="18"/>
                <w:lang w:eastAsia="en-GB"/>
              </w:rPr>
              <w:t>9</w:t>
            </w:r>
          </w:p>
        </w:tc>
        <w:tc>
          <w:tcPr>
            <w:tcW w:w="0" w:type="auto"/>
            <w:vAlign w:val="center"/>
          </w:tcPr>
          <w:p w14:paraId="5DA2E1C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20654</w:t>
            </w:r>
          </w:p>
        </w:tc>
        <w:tc>
          <w:tcPr>
            <w:tcW w:w="0" w:type="auto"/>
            <w:vAlign w:val="center"/>
          </w:tcPr>
          <w:p w14:paraId="4CBD293F"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3</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0FE4436F"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3357</w:t>
            </w:r>
          </w:p>
        </w:tc>
        <w:tc>
          <w:tcPr>
            <w:tcW w:w="0" w:type="auto"/>
            <w:vAlign w:val="center"/>
          </w:tcPr>
          <w:p w14:paraId="42FBC23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3</w:t>
            </w:r>
            <w:r>
              <w:rPr>
                <w:rFonts w:eastAsia="Times New Roman" w:cstheme="minorHAnsi"/>
                <w:i/>
                <w:sz w:val="18"/>
                <w:szCs w:val="18"/>
                <w:lang w:eastAsia="en-GB"/>
              </w:rPr>
              <w:t>.</w:t>
            </w:r>
            <w:r w:rsidRPr="00C24F78">
              <w:rPr>
                <w:rFonts w:eastAsia="Times New Roman" w:cstheme="minorHAnsi"/>
                <w:i/>
                <w:sz w:val="18"/>
                <w:szCs w:val="18"/>
                <w:lang w:eastAsia="en-GB"/>
              </w:rPr>
              <w:t>9</w:t>
            </w:r>
          </w:p>
        </w:tc>
        <w:tc>
          <w:tcPr>
            <w:tcW w:w="0" w:type="auto"/>
            <w:vAlign w:val="center"/>
          </w:tcPr>
          <w:p w14:paraId="4F572128"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lt;0</w:t>
            </w:r>
            <w:r>
              <w:rPr>
                <w:rFonts w:eastAsia="Times New Roman" w:cstheme="minorHAnsi"/>
                <w:sz w:val="18"/>
                <w:szCs w:val="18"/>
                <w:lang w:eastAsia="en-GB"/>
              </w:rPr>
              <w:t>.</w:t>
            </w:r>
            <w:r w:rsidRPr="00C24F78">
              <w:rPr>
                <w:rFonts w:eastAsia="Times New Roman" w:cstheme="minorHAnsi"/>
                <w:sz w:val="18"/>
                <w:szCs w:val="18"/>
                <w:lang w:eastAsia="en-GB"/>
              </w:rPr>
              <w:t>001</w:t>
            </w:r>
          </w:p>
        </w:tc>
      </w:tr>
      <w:tr w:rsidR="00271850" w:rsidRPr="00C24F78" w14:paraId="4979F1A2" w14:textId="77777777" w:rsidTr="00F61E90">
        <w:trPr>
          <w:tblCellSpacing w:w="15" w:type="dxa"/>
          <w:jc w:val="center"/>
        </w:trPr>
        <w:tc>
          <w:tcPr>
            <w:tcW w:w="0" w:type="auto"/>
            <w:vAlign w:val="center"/>
            <w:hideMark/>
          </w:tcPr>
          <w:p w14:paraId="7C505D98"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32237898"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North West </w:t>
            </w:r>
          </w:p>
        </w:tc>
        <w:tc>
          <w:tcPr>
            <w:tcW w:w="0" w:type="auto"/>
            <w:vAlign w:val="center"/>
          </w:tcPr>
          <w:p w14:paraId="15D63A1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30546</w:t>
            </w:r>
          </w:p>
        </w:tc>
        <w:tc>
          <w:tcPr>
            <w:tcW w:w="0" w:type="auto"/>
          </w:tcPr>
          <w:p w14:paraId="5680044F"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4</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08323720"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79505</w:t>
            </w:r>
          </w:p>
        </w:tc>
        <w:tc>
          <w:tcPr>
            <w:tcW w:w="0" w:type="auto"/>
            <w:vAlign w:val="center"/>
          </w:tcPr>
          <w:p w14:paraId="097973B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4</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1359B41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51041</w:t>
            </w:r>
          </w:p>
        </w:tc>
        <w:tc>
          <w:tcPr>
            <w:tcW w:w="0" w:type="auto"/>
            <w:vAlign w:val="center"/>
          </w:tcPr>
          <w:p w14:paraId="735F7494"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4</w:t>
            </w:r>
            <w:r>
              <w:rPr>
                <w:rFonts w:eastAsia="Times New Roman" w:cstheme="minorHAnsi"/>
                <w:i/>
                <w:sz w:val="18"/>
                <w:szCs w:val="18"/>
                <w:lang w:eastAsia="en-GB"/>
              </w:rPr>
              <w:t>.</w:t>
            </w:r>
            <w:r w:rsidRPr="00C24F78">
              <w:rPr>
                <w:rFonts w:eastAsia="Times New Roman" w:cstheme="minorHAnsi"/>
                <w:i/>
                <w:sz w:val="18"/>
                <w:szCs w:val="18"/>
                <w:lang w:eastAsia="en-GB"/>
              </w:rPr>
              <w:t>9</w:t>
            </w:r>
          </w:p>
        </w:tc>
        <w:tc>
          <w:tcPr>
            <w:tcW w:w="0" w:type="auto"/>
            <w:vAlign w:val="center"/>
          </w:tcPr>
          <w:p w14:paraId="30084CE0"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26C67DD9" w14:textId="77777777" w:rsidTr="00F61E90">
        <w:trPr>
          <w:tblCellSpacing w:w="15" w:type="dxa"/>
          <w:jc w:val="center"/>
        </w:trPr>
        <w:tc>
          <w:tcPr>
            <w:tcW w:w="0" w:type="auto"/>
            <w:vAlign w:val="center"/>
            <w:hideMark/>
          </w:tcPr>
          <w:p w14:paraId="6637BFE5"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03C9B18D"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Yorkshire and Humber </w:t>
            </w:r>
          </w:p>
        </w:tc>
        <w:tc>
          <w:tcPr>
            <w:tcW w:w="0" w:type="auto"/>
            <w:vAlign w:val="center"/>
          </w:tcPr>
          <w:p w14:paraId="6BAD1D4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31402</w:t>
            </w:r>
          </w:p>
        </w:tc>
        <w:tc>
          <w:tcPr>
            <w:tcW w:w="0" w:type="auto"/>
          </w:tcPr>
          <w:p w14:paraId="6B490954"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3</w:t>
            </w:r>
            <w:r>
              <w:rPr>
                <w:rFonts w:eastAsia="Times New Roman" w:cstheme="minorHAnsi"/>
                <w:i/>
                <w:sz w:val="18"/>
                <w:szCs w:val="18"/>
                <w:lang w:eastAsia="en-GB"/>
              </w:rPr>
              <w:t>.</w:t>
            </w:r>
            <w:r w:rsidRPr="00C24F78">
              <w:rPr>
                <w:rFonts w:eastAsia="Times New Roman" w:cstheme="minorHAnsi"/>
                <w:i/>
                <w:sz w:val="18"/>
                <w:szCs w:val="18"/>
                <w:lang w:eastAsia="en-GB"/>
              </w:rPr>
              <w:t>6</w:t>
            </w:r>
          </w:p>
        </w:tc>
        <w:tc>
          <w:tcPr>
            <w:tcW w:w="0" w:type="auto"/>
            <w:vAlign w:val="center"/>
          </w:tcPr>
          <w:p w14:paraId="6BF7C1F1"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9359</w:t>
            </w:r>
          </w:p>
        </w:tc>
        <w:tc>
          <w:tcPr>
            <w:tcW w:w="0" w:type="auto"/>
            <w:vAlign w:val="center"/>
          </w:tcPr>
          <w:p w14:paraId="1AD82015"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3</w:t>
            </w:r>
            <w:r>
              <w:rPr>
                <w:rFonts w:eastAsia="Times New Roman" w:cstheme="minorHAnsi"/>
                <w:i/>
                <w:sz w:val="18"/>
                <w:szCs w:val="18"/>
                <w:lang w:eastAsia="en-GB"/>
              </w:rPr>
              <w:t>.</w:t>
            </w:r>
            <w:r w:rsidRPr="00C24F78">
              <w:rPr>
                <w:rFonts w:eastAsia="Times New Roman" w:cstheme="minorHAnsi"/>
                <w:i/>
                <w:sz w:val="18"/>
                <w:szCs w:val="18"/>
                <w:lang w:eastAsia="en-GB"/>
              </w:rPr>
              <w:t>6</w:t>
            </w:r>
          </w:p>
        </w:tc>
        <w:tc>
          <w:tcPr>
            <w:tcW w:w="0" w:type="auto"/>
            <w:vAlign w:val="center"/>
          </w:tcPr>
          <w:p w14:paraId="70537DE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2043</w:t>
            </w:r>
          </w:p>
        </w:tc>
        <w:tc>
          <w:tcPr>
            <w:tcW w:w="0" w:type="auto"/>
            <w:vAlign w:val="center"/>
          </w:tcPr>
          <w:p w14:paraId="4E11CA34"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3</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1B870B3A"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01681CC7" w14:textId="77777777" w:rsidTr="00F61E90">
        <w:trPr>
          <w:tblCellSpacing w:w="15" w:type="dxa"/>
          <w:jc w:val="center"/>
        </w:trPr>
        <w:tc>
          <w:tcPr>
            <w:tcW w:w="0" w:type="auto"/>
            <w:vAlign w:val="center"/>
            <w:hideMark/>
          </w:tcPr>
          <w:p w14:paraId="27D6B624"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7316416A"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East Midlands </w:t>
            </w:r>
          </w:p>
        </w:tc>
        <w:tc>
          <w:tcPr>
            <w:tcW w:w="0" w:type="auto"/>
            <w:vAlign w:val="center"/>
          </w:tcPr>
          <w:p w14:paraId="37D88482"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21895</w:t>
            </w:r>
          </w:p>
        </w:tc>
        <w:tc>
          <w:tcPr>
            <w:tcW w:w="0" w:type="auto"/>
          </w:tcPr>
          <w:p w14:paraId="08603297"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6D8189A5"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3548</w:t>
            </w:r>
          </w:p>
        </w:tc>
        <w:tc>
          <w:tcPr>
            <w:tcW w:w="0" w:type="auto"/>
            <w:vAlign w:val="center"/>
          </w:tcPr>
          <w:p w14:paraId="1D8A6106"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60B8F42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8347</w:t>
            </w:r>
          </w:p>
        </w:tc>
        <w:tc>
          <w:tcPr>
            <w:tcW w:w="0" w:type="auto"/>
            <w:vAlign w:val="center"/>
          </w:tcPr>
          <w:p w14:paraId="327C49C0"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w:t>
            </w:r>
            <w:r>
              <w:rPr>
                <w:rFonts w:eastAsia="Times New Roman" w:cstheme="minorHAnsi"/>
                <w:i/>
                <w:sz w:val="18"/>
                <w:szCs w:val="18"/>
                <w:lang w:eastAsia="en-GB"/>
              </w:rPr>
              <w:t>.</w:t>
            </w:r>
            <w:r w:rsidRPr="00C24F78">
              <w:rPr>
                <w:rFonts w:eastAsia="Times New Roman" w:cstheme="minorHAnsi"/>
                <w:i/>
                <w:sz w:val="18"/>
                <w:szCs w:val="18"/>
                <w:lang w:eastAsia="en-GB"/>
              </w:rPr>
              <w:t>4</w:t>
            </w:r>
          </w:p>
        </w:tc>
        <w:tc>
          <w:tcPr>
            <w:tcW w:w="0" w:type="auto"/>
            <w:vAlign w:val="center"/>
          </w:tcPr>
          <w:p w14:paraId="652617B3"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46CC4733" w14:textId="77777777" w:rsidTr="00F61E90">
        <w:trPr>
          <w:tblCellSpacing w:w="15" w:type="dxa"/>
          <w:jc w:val="center"/>
        </w:trPr>
        <w:tc>
          <w:tcPr>
            <w:tcW w:w="0" w:type="auto"/>
            <w:vAlign w:val="center"/>
            <w:hideMark/>
          </w:tcPr>
          <w:p w14:paraId="12249D3E"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21B107AD"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West Midlands </w:t>
            </w:r>
          </w:p>
        </w:tc>
        <w:tc>
          <w:tcPr>
            <w:tcW w:w="0" w:type="auto"/>
            <w:vAlign w:val="center"/>
          </w:tcPr>
          <w:p w14:paraId="1F804703"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46977</w:t>
            </w:r>
          </w:p>
        </w:tc>
        <w:tc>
          <w:tcPr>
            <w:tcW w:w="0" w:type="auto"/>
          </w:tcPr>
          <w:p w14:paraId="1731010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6</w:t>
            </w:r>
            <w:r>
              <w:rPr>
                <w:rFonts w:eastAsia="Times New Roman" w:cstheme="minorHAnsi"/>
                <w:i/>
                <w:sz w:val="18"/>
                <w:szCs w:val="18"/>
                <w:lang w:eastAsia="en-GB"/>
              </w:rPr>
              <w:t>.</w:t>
            </w:r>
            <w:r w:rsidRPr="00C24F78">
              <w:rPr>
                <w:rFonts w:eastAsia="Times New Roman" w:cstheme="minorHAnsi"/>
                <w:i/>
                <w:sz w:val="18"/>
                <w:szCs w:val="18"/>
                <w:lang w:eastAsia="en-GB"/>
              </w:rPr>
              <w:t>7</w:t>
            </w:r>
          </w:p>
        </w:tc>
        <w:tc>
          <w:tcPr>
            <w:tcW w:w="0" w:type="auto"/>
            <w:vAlign w:val="center"/>
          </w:tcPr>
          <w:p w14:paraId="4E01AEA4"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89481</w:t>
            </w:r>
          </w:p>
        </w:tc>
        <w:tc>
          <w:tcPr>
            <w:tcW w:w="0" w:type="auto"/>
            <w:vAlign w:val="center"/>
          </w:tcPr>
          <w:p w14:paraId="3195AF25"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6</w:t>
            </w:r>
            <w:r>
              <w:rPr>
                <w:rFonts w:eastAsia="Times New Roman" w:cstheme="minorHAnsi"/>
                <w:i/>
                <w:sz w:val="18"/>
                <w:szCs w:val="18"/>
                <w:lang w:eastAsia="en-GB"/>
              </w:rPr>
              <w:t>.</w:t>
            </w:r>
            <w:r w:rsidRPr="00C24F78">
              <w:rPr>
                <w:rFonts w:eastAsia="Times New Roman" w:cstheme="minorHAnsi"/>
                <w:i/>
                <w:sz w:val="18"/>
                <w:szCs w:val="18"/>
                <w:lang w:eastAsia="en-GB"/>
              </w:rPr>
              <w:t>7</w:t>
            </w:r>
          </w:p>
        </w:tc>
        <w:tc>
          <w:tcPr>
            <w:tcW w:w="0" w:type="auto"/>
            <w:vAlign w:val="center"/>
          </w:tcPr>
          <w:p w14:paraId="566CED44"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57496</w:t>
            </w:r>
          </w:p>
        </w:tc>
        <w:tc>
          <w:tcPr>
            <w:tcW w:w="0" w:type="auto"/>
            <w:vAlign w:val="center"/>
          </w:tcPr>
          <w:p w14:paraId="2BD726D7"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6</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77F9D779"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0C8AAEF4" w14:textId="77777777" w:rsidTr="00F61E90">
        <w:trPr>
          <w:tblCellSpacing w:w="15" w:type="dxa"/>
          <w:jc w:val="center"/>
        </w:trPr>
        <w:tc>
          <w:tcPr>
            <w:tcW w:w="0" w:type="auto"/>
            <w:vAlign w:val="center"/>
            <w:hideMark/>
          </w:tcPr>
          <w:p w14:paraId="25D44E50"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5CCD2449"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East of England </w:t>
            </w:r>
          </w:p>
        </w:tc>
        <w:tc>
          <w:tcPr>
            <w:tcW w:w="0" w:type="auto"/>
            <w:vAlign w:val="center"/>
          </w:tcPr>
          <w:p w14:paraId="44F5DA7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50765</w:t>
            </w:r>
          </w:p>
        </w:tc>
        <w:tc>
          <w:tcPr>
            <w:tcW w:w="0" w:type="auto"/>
          </w:tcPr>
          <w:p w14:paraId="26CAC7D2"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5</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4C608CCB"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30517</w:t>
            </w:r>
          </w:p>
        </w:tc>
        <w:tc>
          <w:tcPr>
            <w:tcW w:w="0" w:type="auto"/>
            <w:vAlign w:val="center"/>
          </w:tcPr>
          <w:p w14:paraId="2F0628D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5</w:t>
            </w:r>
            <w:r>
              <w:rPr>
                <w:rFonts w:eastAsia="Times New Roman" w:cstheme="minorHAnsi"/>
                <w:i/>
                <w:sz w:val="18"/>
                <w:szCs w:val="18"/>
                <w:lang w:eastAsia="en-GB"/>
              </w:rPr>
              <w:t>.</w:t>
            </w:r>
            <w:r w:rsidRPr="00C24F78">
              <w:rPr>
                <w:rFonts w:eastAsia="Times New Roman" w:cstheme="minorHAnsi"/>
                <w:i/>
                <w:sz w:val="18"/>
                <w:szCs w:val="18"/>
                <w:lang w:eastAsia="en-GB"/>
              </w:rPr>
              <w:t>7</w:t>
            </w:r>
          </w:p>
        </w:tc>
        <w:tc>
          <w:tcPr>
            <w:tcW w:w="0" w:type="auto"/>
            <w:vAlign w:val="center"/>
          </w:tcPr>
          <w:p w14:paraId="1A5A1C9F"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20248</w:t>
            </w:r>
          </w:p>
        </w:tc>
        <w:tc>
          <w:tcPr>
            <w:tcW w:w="0" w:type="auto"/>
            <w:vAlign w:val="center"/>
          </w:tcPr>
          <w:p w14:paraId="0E08C90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5</w:t>
            </w:r>
            <w:r>
              <w:rPr>
                <w:rFonts w:eastAsia="Times New Roman" w:cstheme="minorHAnsi"/>
                <w:i/>
                <w:sz w:val="18"/>
                <w:szCs w:val="18"/>
                <w:lang w:eastAsia="en-GB"/>
              </w:rPr>
              <w:t>.</w:t>
            </w:r>
            <w:r w:rsidRPr="00C24F78">
              <w:rPr>
                <w:rFonts w:eastAsia="Times New Roman" w:cstheme="minorHAnsi"/>
                <w:i/>
                <w:sz w:val="18"/>
                <w:szCs w:val="18"/>
                <w:lang w:eastAsia="en-GB"/>
              </w:rPr>
              <w:t>9</w:t>
            </w:r>
          </w:p>
        </w:tc>
        <w:tc>
          <w:tcPr>
            <w:tcW w:w="0" w:type="auto"/>
            <w:vAlign w:val="center"/>
          </w:tcPr>
          <w:p w14:paraId="02157734"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5DE3FDA3" w14:textId="77777777" w:rsidTr="00F61E90">
        <w:trPr>
          <w:tblCellSpacing w:w="15" w:type="dxa"/>
          <w:jc w:val="center"/>
        </w:trPr>
        <w:tc>
          <w:tcPr>
            <w:tcW w:w="0" w:type="auto"/>
            <w:vAlign w:val="center"/>
            <w:hideMark/>
          </w:tcPr>
          <w:p w14:paraId="3F668ECD"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5C8115DE"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South West </w:t>
            </w:r>
          </w:p>
        </w:tc>
        <w:tc>
          <w:tcPr>
            <w:tcW w:w="0" w:type="auto"/>
            <w:vAlign w:val="center"/>
          </w:tcPr>
          <w:p w14:paraId="5F30DA89"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10315</w:t>
            </w:r>
          </w:p>
        </w:tc>
        <w:tc>
          <w:tcPr>
            <w:tcW w:w="0" w:type="auto"/>
          </w:tcPr>
          <w:p w14:paraId="703CA165"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2</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6108818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67537</w:t>
            </w:r>
          </w:p>
        </w:tc>
        <w:tc>
          <w:tcPr>
            <w:tcW w:w="0" w:type="auto"/>
            <w:vAlign w:val="center"/>
          </w:tcPr>
          <w:p w14:paraId="1E5EBA64"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2</w:t>
            </w:r>
            <w:r>
              <w:rPr>
                <w:rFonts w:eastAsia="Times New Roman" w:cstheme="minorHAnsi"/>
                <w:i/>
                <w:sz w:val="18"/>
                <w:szCs w:val="18"/>
                <w:lang w:eastAsia="en-GB"/>
              </w:rPr>
              <w:t>.</w:t>
            </w:r>
            <w:r w:rsidRPr="00C24F78">
              <w:rPr>
                <w:rFonts w:eastAsia="Times New Roman" w:cstheme="minorHAnsi"/>
                <w:i/>
                <w:sz w:val="18"/>
                <w:szCs w:val="18"/>
                <w:lang w:eastAsia="en-GB"/>
              </w:rPr>
              <w:t>6</w:t>
            </w:r>
          </w:p>
        </w:tc>
        <w:tc>
          <w:tcPr>
            <w:tcW w:w="0" w:type="auto"/>
            <w:vAlign w:val="center"/>
          </w:tcPr>
          <w:p w14:paraId="332162B3"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42778</w:t>
            </w:r>
          </w:p>
        </w:tc>
        <w:tc>
          <w:tcPr>
            <w:tcW w:w="0" w:type="auto"/>
            <w:vAlign w:val="center"/>
          </w:tcPr>
          <w:p w14:paraId="22D434B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2</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41F7E39E"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08E91333" w14:textId="77777777" w:rsidTr="00F61E90">
        <w:trPr>
          <w:tblCellSpacing w:w="15" w:type="dxa"/>
          <w:jc w:val="center"/>
        </w:trPr>
        <w:tc>
          <w:tcPr>
            <w:tcW w:w="0" w:type="auto"/>
            <w:vAlign w:val="center"/>
            <w:hideMark/>
          </w:tcPr>
          <w:p w14:paraId="0E863CDF"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4ED9E4A4"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South Central </w:t>
            </w:r>
          </w:p>
        </w:tc>
        <w:tc>
          <w:tcPr>
            <w:tcW w:w="0" w:type="auto"/>
            <w:vAlign w:val="center"/>
          </w:tcPr>
          <w:p w14:paraId="1825592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09198</w:t>
            </w:r>
          </w:p>
        </w:tc>
        <w:tc>
          <w:tcPr>
            <w:tcW w:w="0" w:type="auto"/>
          </w:tcPr>
          <w:p w14:paraId="6BDAAE8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2</w:t>
            </w:r>
            <w:r>
              <w:rPr>
                <w:rFonts w:eastAsia="Times New Roman" w:cstheme="minorHAnsi"/>
                <w:i/>
                <w:sz w:val="18"/>
                <w:szCs w:val="18"/>
                <w:lang w:eastAsia="en-GB"/>
              </w:rPr>
              <w:t>.</w:t>
            </w:r>
            <w:r w:rsidRPr="00C24F78">
              <w:rPr>
                <w:rFonts w:eastAsia="Times New Roman" w:cstheme="minorHAnsi"/>
                <w:i/>
                <w:sz w:val="18"/>
                <w:szCs w:val="18"/>
                <w:lang w:eastAsia="en-GB"/>
              </w:rPr>
              <w:t>4</w:t>
            </w:r>
          </w:p>
        </w:tc>
        <w:tc>
          <w:tcPr>
            <w:tcW w:w="0" w:type="auto"/>
            <w:vAlign w:val="center"/>
          </w:tcPr>
          <w:p w14:paraId="3F67083A"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66514</w:t>
            </w:r>
          </w:p>
        </w:tc>
        <w:tc>
          <w:tcPr>
            <w:tcW w:w="0" w:type="auto"/>
            <w:vAlign w:val="center"/>
          </w:tcPr>
          <w:p w14:paraId="6EB36B1D"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2</w:t>
            </w:r>
            <w:r>
              <w:rPr>
                <w:rFonts w:eastAsia="Times New Roman" w:cstheme="minorHAnsi"/>
                <w:i/>
                <w:sz w:val="18"/>
                <w:szCs w:val="18"/>
                <w:lang w:eastAsia="en-GB"/>
              </w:rPr>
              <w:t>.</w:t>
            </w:r>
            <w:r w:rsidRPr="00C24F78">
              <w:rPr>
                <w:rFonts w:eastAsia="Times New Roman" w:cstheme="minorHAnsi"/>
                <w:i/>
                <w:sz w:val="18"/>
                <w:szCs w:val="18"/>
                <w:lang w:eastAsia="en-GB"/>
              </w:rPr>
              <w:t>4</w:t>
            </w:r>
          </w:p>
        </w:tc>
        <w:tc>
          <w:tcPr>
            <w:tcW w:w="0" w:type="auto"/>
            <w:vAlign w:val="center"/>
          </w:tcPr>
          <w:p w14:paraId="742133C3"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42684</w:t>
            </w:r>
          </w:p>
        </w:tc>
        <w:tc>
          <w:tcPr>
            <w:tcW w:w="0" w:type="auto"/>
            <w:vAlign w:val="center"/>
          </w:tcPr>
          <w:p w14:paraId="38CBC656"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2</w:t>
            </w:r>
            <w:r>
              <w:rPr>
                <w:rFonts w:eastAsia="Times New Roman" w:cstheme="minorHAnsi"/>
                <w:i/>
                <w:sz w:val="18"/>
                <w:szCs w:val="18"/>
                <w:lang w:eastAsia="en-GB"/>
              </w:rPr>
              <w:t>.</w:t>
            </w:r>
            <w:r w:rsidRPr="00C24F78">
              <w:rPr>
                <w:rFonts w:eastAsia="Times New Roman" w:cstheme="minorHAnsi"/>
                <w:i/>
                <w:sz w:val="18"/>
                <w:szCs w:val="18"/>
                <w:lang w:eastAsia="en-GB"/>
              </w:rPr>
              <w:t>4</w:t>
            </w:r>
          </w:p>
        </w:tc>
        <w:tc>
          <w:tcPr>
            <w:tcW w:w="0" w:type="auto"/>
            <w:vAlign w:val="center"/>
          </w:tcPr>
          <w:p w14:paraId="7C84ACE0"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78831609" w14:textId="77777777" w:rsidTr="00F61E90">
        <w:trPr>
          <w:tblCellSpacing w:w="15" w:type="dxa"/>
          <w:jc w:val="center"/>
        </w:trPr>
        <w:tc>
          <w:tcPr>
            <w:tcW w:w="0" w:type="auto"/>
            <w:vAlign w:val="center"/>
            <w:hideMark/>
          </w:tcPr>
          <w:p w14:paraId="70924EE3"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37E93F9E"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London </w:t>
            </w:r>
          </w:p>
        </w:tc>
        <w:tc>
          <w:tcPr>
            <w:tcW w:w="0" w:type="auto"/>
            <w:vAlign w:val="center"/>
          </w:tcPr>
          <w:p w14:paraId="0A3A72A2"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80914</w:t>
            </w:r>
          </w:p>
        </w:tc>
        <w:tc>
          <w:tcPr>
            <w:tcW w:w="0" w:type="auto"/>
          </w:tcPr>
          <w:p w14:paraId="7F4C6958"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0</w:t>
            </w:r>
            <w:r>
              <w:rPr>
                <w:rFonts w:eastAsia="Times New Roman" w:cstheme="minorHAnsi"/>
                <w:i/>
                <w:sz w:val="18"/>
                <w:szCs w:val="18"/>
                <w:lang w:eastAsia="en-GB"/>
              </w:rPr>
              <w:t>.</w:t>
            </w:r>
            <w:r w:rsidRPr="00C24F78">
              <w:rPr>
                <w:rFonts w:eastAsia="Times New Roman" w:cstheme="minorHAnsi"/>
                <w:i/>
                <w:sz w:val="18"/>
                <w:szCs w:val="18"/>
                <w:lang w:eastAsia="en-GB"/>
              </w:rPr>
              <w:t>6</w:t>
            </w:r>
          </w:p>
        </w:tc>
        <w:tc>
          <w:tcPr>
            <w:tcW w:w="0" w:type="auto"/>
            <w:vAlign w:val="center"/>
          </w:tcPr>
          <w:p w14:paraId="3172538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11218</w:t>
            </w:r>
          </w:p>
        </w:tc>
        <w:tc>
          <w:tcPr>
            <w:tcW w:w="0" w:type="auto"/>
            <w:vAlign w:val="center"/>
          </w:tcPr>
          <w:p w14:paraId="09FB0D94"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0</w:t>
            </w:r>
            <w:r>
              <w:rPr>
                <w:rFonts w:eastAsia="Times New Roman" w:cstheme="minorHAnsi"/>
                <w:i/>
                <w:sz w:val="18"/>
                <w:szCs w:val="18"/>
                <w:lang w:eastAsia="en-GB"/>
              </w:rPr>
              <w:t>.</w:t>
            </w:r>
            <w:r w:rsidRPr="00C24F78">
              <w:rPr>
                <w:rFonts w:eastAsia="Times New Roman" w:cstheme="minorHAnsi"/>
                <w:i/>
                <w:sz w:val="18"/>
                <w:szCs w:val="18"/>
                <w:lang w:eastAsia="en-GB"/>
              </w:rPr>
              <w:t>7</w:t>
            </w:r>
          </w:p>
        </w:tc>
        <w:tc>
          <w:tcPr>
            <w:tcW w:w="0" w:type="auto"/>
            <w:vAlign w:val="center"/>
          </w:tcPr>
          <w:p w14:paraId="7F44AEB1"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69696</w:t>
            </w:r>
          </w:p>
        </w:tc>
        <w:tc>
          <w:tcPr>
            <w:tcW w:w="0" w:type="auto"/>
            <w:vAlign w:val="center"/>
          </w:tcPr>
          <w:p w14:paraId="08EECAE5"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0</w:t>
            </w:r>
            <w:r>
              <w:rPr>
                <w:rFonts w:eastAsia="Times New Roman" w:cstheme="minorHAnsi"/>
                <w:i/>
                <w:sz w:val="18"/>
                <w:szCs w:val="18"/>
                <w:lang w:eastAsia="en-GB"/>
              </w:rPr>
              <w:t>.</w:t>
            </w:r>
            <w:r w:rsidRPr="00C24F78">
              <w:rPr>
                <w:rFonts w:eastAsia="Times New Roman" w:cstheme="minorHAnsi"/>
                <w:i/>
                <w:sz w:val="18"/>
                <w:szCs w:val="18"/>
                <w:lang w:eastAsia="en-GB"/>
              </w:rPr>
              <w:t>3</w:t>
            </w:r>
          </w:p>
        </w:tc>
        <w:tc>
          <w:tcPr>
            <w:tcW w:w="0" w:type="auto"/>
            <w:vAlign w:val="center"/>
          </w:tcPr>
          <w:p w14:paraId="4BEA59C7"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73413E7E" w14:textId="77777777" w:rsidTr="00F61E90">
        <w:trPr>
          <w:tblCellSpacing w:w="15" w:type="dxa"/>
          <w:jc w:val="center"/>
        </w:trPr>
        <w:tc>
          <w:tcPr>
            <w:tcW w:w="0" w:type="auto"/>
            <w:vAlign w:val="center"/>
            <w:hideMark/>
          </w:tcPr>
          <w:p w14:paraId="57F142F1"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5DA1F223"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South East Coast </w:t>
            </w:r>
          </w:p>
        </w:tc>
        <w:tc>
          <w:tcPr>
            <w:tcW w:w="0" w:type="auto"/>
            <w:vAlign w:val="center"/>
          </w:tcPr>
          <w:p w14:paraId="28D319B5"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64231</w:t>
            </w:r>
          </w:p>
        </w:tc>
        <w:tc>
          <w:tcPr>
            <w:tcW w:w="0" w:type="auto"/>
          </w:tcPr>
          <w:p w14:paraId="458E0B4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7</w:t>
            </w:r>
            <w:r>
              <w:rPr>
                <w:rFonts w:eastAsia="Times New Roman" w:cstheme="minorHAnsi"/>
                <w:i/>
                <w:sz w:val="18"/>
                <w:szCs w:val="18"/>
                <w:lang w:eastAsia="en-GB"/>
              </w:rPr>
              <w:t>.</w:t>
            </w:r>
            <w:r w:rsidRPr="00C24F78">
              <w:rPr>
                <w:rFonts w:eastAsia="Times New Roman" w:cstheme="minorHAnsi"/>
                <w:i/>
                <w:sz w:val="18"/>
                <w:szCs w:val="18"/>
                <w:lang w:eastAsia="en-GB"/>
              </w:rPr>
              <w:t>3</w:t>
            </w:r>
          </w:p>
        </w:tc>
        <w:tc>
          <w:tcPr>
            <w:tcW w:w="0" w:type="auto"/>
            <w:vAlign w:val="center"/>
          </w:tcPr>
          <w:p w14:paraId="75543494"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38920</w:t>
            </w:r>
          </w:p>
        </w:tc>
        <w:tc>
          <w:tcPr>
            <w:tcW w:w="0" w:type="auto"/>
            <w:vAlign w:val="center"/>
          </w:tcPr>
          <w:p w14:paraId="3A720707"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7</w:t>
            </w:r>
            <w:r>
              <w:rPr>
                <w:rFonts w:eastAsia="Times New Roman" w:cstheme="minorHAnsi"/>
                <w:i/>
                <w:sz w:val="18"/>
                <w:szCs w:val="18"/>
                <w:lang w:eastAsia="en-GB"/>
              </w:rPr>
              <w:t>.</w:t>
            </w:r>
            <w:r w:rsidRPr="00C24F78">
              <w:rPr>
                <w:rFonts w:eastAsia="Times New Roman" w:cstheme="minorHAnsi"/>
                <w:i/>
                <w:sz w:val="18"/>
                <w:szCs w:val="18"/>
                <w:lang w:eastAsia="en-GB"/>
              </w:rPr>
              <w:t>2</w:t>
            </w:r>
          </w:p>
        </w:tc>
        <w:tc>
          <w:tcPr>
            <w:tcW w:w="0" w:type="auto"/>
            <w:vAlign w:val="center"/>
          </w:tcPr>
          <w:p w14:paraId="43847BB9"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25311</w:t>
            </w:r>
          </w:p>
        </w:tc>
        <w:tc>
          <w:tcPr>
            <w:tcW w:w="0" w:type="auto"/>
            <w:vAlign w:val="center"/>
          </w:tcPr>
          <w:p w14:paraId="4C8B3C6D"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7</w:t>
            </w:r>
            <w:r>
              <w:rPr>
                <w:rFonts w:eastAsia="Times New Roman" w:cstheme="minorHAnsi"/>
                <w:i/>
                <w:sz w:val="18"/>
                <w:szCs w:val="18"/>
                <w:lang w:eastAsia="en-GB"/>
              </w:rPr>
              <w:t>.</w:t>
            </w:r>
            <w:r w:rsidRPr="00C24F78">
              <w:rPr>
                <w:rFonts w:eastAsia="Times New Roman" w:cstheme="minorHAnsi"/>
                <w:i/>
                <w:sz w:val="18"/>
                <w:szCs w:val="18"/>
                <w:lang w:eastAsia="en-GB"/>
              </w:rPr>
              <w:t>4</w:t>
            </w:r>
          </w:p>
        </w:tc>
        <w:tc>
          <w:tcPr>
            <w:tcW w:w="0" w:type="auto"/>
            <w:vAlign w:val="center"/>
          </w:tcPr>
          <w:p w14:paraId="149A01BC"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4C9F0EFC" w14:textId="77777777" w:rsidTr="00F61E90">
        <w:trPr>
          <w:tblCellSpacing w:w="15" w:type="dxa"/>
          <w:jc w:val="center"/>
        </w:trPr>
        <w:tc>
          <w:tcPr>
            <w:tcW w:w="0" w:type="auto"/>
            <w:vAlign w:val="center"/>
            <w:hideMark/>
          </w:tcPr>
          <w:p w14:paraId="290766A1" w14:textId="77777777" w:rsidR="00271850" w:rsidRPr="00C24F78" w:rsidRDefault="00271850" w:rsidP="00F61E90">
            <w:pPr>
              <w:spacing w:after="0" w:line="240" w:lineRule="auto"/>
              <w:rPr>
                <w:rFonts w:eastAsia="Times New Roman" w:cstheme="minorHAnsi"/>
                <w:sz w:val="18"/>
                <w:szCs w:val="18"/>
                <w:lang w:eastAsia="en-GB"/>
              </w:rPr>
            </w:pPr>
            <w:r w:rsidRPr="00C24F78">
              <w:rPr>
                <w:sz w:val="18"/>
                <w:szCs w:val="18"/>
              </w:rPr>
              <w:t>IMD quintile</w:t>
            </w:r>
            <w:r w:rsidRPr="00C24F78">
              <w:rPr>
                <w:rFonts w:eastAsia="Times New Roman" w:cstheme="minorHAnsi"/>
                <w:sz w:val="18"/>
                <w:szCs w:val="18"/>
                <w:lang w:eastAsia="en-GB"/>
              </w:rPr>
              <w:t xml:space="preserve"> </w:t>
            </w:r>
          </w:p>
        </w:tc>
        <w:tc>
          <w:tcPr>
            <w:tcW w:w="0" w:type="auto"/>
            <w:vAlign w:val="center"/>
            <w:hideMark/>
          </w:tcPr>
          <w:p w14:paraId="1BF8F5E6"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1 </w:t>
            </w:r>
          </w:p>
        </w:tc>
        <w:tc>
          <w:tcPr>
            <w:tcW w:w="0" w:type="auto"/>
            <w:vAlign w:val="center"/>
          </w:tcPr>
          <w:p w14:paraId="38FE3001"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73439</w:t>
            </w:r>
          </w:p>
        </w:tc>
        <w:tc>
          <w:tcPr>
            <w:tcW w:w="0" w:type="auto"/>
          </w:tcPr>
          <w:p w14:paraId="0A8459BA"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9</w:t>
            </w:r>
            <w:r>
              <w:rPr>
                <w:rFonts w:eastAsia="Times New Roman" w:cstheme="minorHAnsi"/>
                <w:i/>
                <w:sz w:val="18"/>
                <w:szCs w:val="18"/>
                <w:lang w:eastAsia="en-GB"/>
              </w:rPr>
              <w:t>.</w:t>
            </w:r>
            <w:r w:rsidRPr="00C24F78">
              <w:rPr>
                <w:rFonts w:eastAsia="Times New Roman" w:cstheme="minorHAnsi"/>
                <w:i/>
                <w:sz w:val="18"/>
                <w:szCs w:val="18"/>
                <w:lang w:eastAsia="en-GB"/>
              </w:rPr>
              <w:t>7</w:t>
            </w:r>
          </w:p>
        </w:tc>
        <w:tc>
          <w:tcPr>
            <w:tcW w:w="0" w:type="auto"/>
            <w:vAlign w:val="center"/>
          </w:tcPr>
          <w:p w14:paraId="1272F35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04602</w:t>
            </w:r>
          </w:p>
        </w:tc>
        <w:tc>
          <w:tcPr>
            <w:tcW w:w="0" w:type="auto"/>
            <w:vAlign w:val="center"/>
          </w:tcPr>
          <w:p w14:paraId="5EEEF280"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9</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0FDA0FCA"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68837</w:t>
            </w:r>
          </w:p>
        </w:tc>
        <w:tc>
          <w:tcPr>
            <w:tcW w:w="0" w:type="auto"/>
            <w:vAlign w:val="center"/>
          </w:tcPr>
          <w:p w14:paraId="3B9C7274"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0</w:t>
            </w:r>
            <w:r>
              <w:rPr>
                <w:rFonts w:eastAsia="Times New Roman" w:cstheme="minorHAnsi"/>
                <w:i/>
                <w:sz w:val="18"/>
                <w:szCs w:val="18"/>
                <w:lang w:eastAsia="en-GB"/>
              </w:rPr>
              <w:t>.</w:t>
            </w:r>
            <w:r w:rsidRPr="00C24F78">
              <w:rPr>
                <w:rFonts w:eastAsia="Times New Roman" w:cstheme="minorHAnsi"/>
                <w:i/>
                <w:sz w:val="18"/>
                <w:szCs w:val="18"/>
                <w:lang w:eastAsia="en-GB"/>
              </w:rPr>
              <w:t>1</w:t>
            </w:r>
          </w:p>
        </w:tc>
        <w:tc>
          <w:tcPr>
            <w:tcW w:w="0" w:type="auto"/>
            <w:vAlign w:val="center"/>
          </w:tcPr>
          <w:p w14:paraId="7BDF9D3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lt;0</w:t>
            </w:r>
            <w:r>
              <w:rPr>
                <w:rFonts w:eastAsia="Times New Roman" w:cstheme="minorHAnsi"/>
                <w:sz w:val="18"/>
                <w:szCs w:val="18"/>
                <w:lang w:eastAsia="en-GB"/>
              </w:rPr>
              <w:t>.</w:t>
            </w:r>
            <w:r w:rsidRPr="00C24F78">
              <w:rPr>
                <w:rFonts w:eastAsia="Times New Roman" w:cstheme="minorHAnsi"/>
                <w:sz w:val="18"/>
                <w:szCs w:val="18"/>
                <w:lang w:eastAsia="en-GB"/>
              </w:rPr>
              <w:t>001</w:t>
            </w:r>
          </w:p>
        </w:tc>
      </w:tr>
      <w:tr w:rsidR="00271850" w:rsidRPr="00C24F78" w14:paraId="42181223" w14:textId="77777777" w:rsidTr="00F61E90">
        <w:trPr>
          <w:tblCellSpacing w:w="15" w:type="dxa"/>
          <w:jc w:val="center"/>
        </w:trPr>
        <w:tc>
          <w:tcPr>
            <w:tcW w:w="0" w:type="auto"/>
            <w:vAlign w:val="center"/>
            <w:hideMark/>
          </w:tcPr>
          <w:p w14:paraId="0D0EC8D2"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0B3AC9A7"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2</w:t>
            </w:r>
          </w:p>
        </w:tc>
        <w:tc>
          <w:tcPr>
            <w:tcW w:w="0" w:type="auto"/>
            <w:vAlign w:val="center"/>
          </w:tcPr>
          <w:p w14:paraId="6956C955"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58821</w:t>
            </w:r>
          </w:p>
        </w:tc>
        <w:tc>
          <w:tcPr>
            <w:tcW w:w="0" w:type="auto"/>
          </w:tcPr>
          <w:p w14:paraId="4176AE86"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8</w:t>
            </w:r>
            <w:r>
              <w:rPr>
                <w:rFonts w:eastAsia="Times New Roman" w:cstheme="minorHAnsi"/>
                <w:i/>
                <w:sz w:val="18"/>
                <w:szCs w:val="18"/>
                <w:lang w:eastAsia="en-GB"/>
              </w:rPr>
              <w:t>.</w:t>
            </w:r>
            <w:r w:rsidRPr="00C24F78">
              <w:rPr>
                <w:rFonts w:eastAsia="Times New Roman" w:cstheme="minorHAnsi"/>
                <w:i/>
                <w:sz w:val="18"/>
                <w:szCs w:val="18"/>
                <w:lang w:eastAsia="en-GB"/>
              </w:rPr>
              <w:t>1</w:t>
            </w:r>
          </w:p>
        </w:tc>
        <w:tc>
          <w:tcPr>
            <w:tcW w:w="0" w:type="auto"/>
            <w:vAlign w:val="center"/>
          </w:tcPr>
          <w:p w14:paraId="0112330F"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95364</w:t>
            </w:r>
          </w:p>
        </w:tc>
        <w:tc>
          <w:tcPr>
            <w:tcW w:w="0" w:type="auto"/>
            <w:vAlign w:val="center"/>
          </w:tcPr>
          <w:p w14:paraId="323D7AE6"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7</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7BA0A91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63457</w:t>
            </w:r>
          </w:p>
        </w:tc>
        <w:tc>
          <w:tcPr>
            <w:tcW w:w="0" w:type="auto"/>
            <w:vAlign w:val="center"/>
          </w:tcPr>
          <w:p w14:paraId="5D83AD09"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8</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1F92140E"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5389B382" w14:textId="77777777" w:rsidTr="00F61E90">
        <w:trPr>
          <w:tblCellSpacing w:w="15" w:type="dxa"/>
          <w:jc w:val="center"/>
        </w:trPr>
        <w:tc>
          <w:tcPr>
            <w:tcW w:w="0" w:type="auto"/>
            <w:vAlign w:val="center"/>
          </w:tcPr>
          <w:p w14:paraId="307C9345"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362A8DA4"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3</w:t>
            </w:r>
          </w:p>
        </w:tc>
        <w:tc>
          <w:tcPr>
            <w:tcW w:w="0" w:type="auto"/>
            <w:vAlign w:val="center"/>
          </w:tcPr>
          <w:p w14:paraId="1988A2A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61999</w:t>
            </w:r>
          </w:p>
        </w:tc>
        <w:tc>
          <w:tcPr>
            <w:tcW w:w="0" w:type="auto"/>
          </w:tcPr>
          <w:p w14:paraId="29D56F03"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8</w:t>
            </w:r>
            <w:r>
              <w:rPr>
                <w:rFonts w:eastAsia="Times New Roman" w:cstheme="minorHAnsi"/>
                <w:i/>
                <w:sz w:val="18"/>
                <w:szCs w:val="18"/>
                <w:lang w:eastAsia="en-GB"/>
              </w:rPr>
              <w:t>.</w:t>
            </w:r>
            <w:r w:rsidRPr="00C24F78">
              <w:rPr>
                <w:rFonts w:eastAsia="Times New Roman" w:cstheme="minorHAnsi"/>
                <w:i/>
                <w:sz w:val="18"/>
                <w:szCs w:val="18"/>
                <w:lang w:eastAsia="en-GB"/>
              </w:rPr>
              <w:t>4</w:t>
            </w:r>
          </w:p>
        </w:tc>
        <w:tc>
          <w:tcPr>
            <w:tcW w:w="0" w:type="auto"/>
            <w:vAlign w:val="center"/>
          </w:tcPr>
          <w:p w14:paraId="7C108759"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98331</w:t>
            </w:r>
          </w:p>
        </w:tc>
        <w:tc>
          <w:tcPr>
            <w:tcW w:w="0" w:type="auto"/>
            <w:vAlign w:val="center"/>
          </w:tcPr>
          <w:p w14:paraId="2125698E"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8</w:t>
            </w:r>
            <w:r>
              <w:rPr>
                <w:rFonts w:eastAsia="Times New Roman" w:cstheme="minorHAnsi"/>
                <w:i/>
                <w:sz w:val="18"/>
                <w:szCs w:val="18"/>
                <w:lang w:eastAsia="en-GB"/>
              </w:rPr>
              <w:t>.</w:t>
            </w:r>
            <w:r w:rsidRPr="00C24F78">
              <w:rPr>
                <w:rFonts w:eastAsia="Times New Roman" w:cstheme="minorHAnsi"/>
                <w:i/>
                <w:sz w:val="18"/>
                <w:szCs w:val="18"/>
                <w:lang w:eastAsia="en-GB"/>
              </w:rPr>
              <w:t>3</w:t>
            </w:r>
          </w:p>
        </w:tc>
        <w:tc>
          <w:tcPr>
            <w:tcW w:w="0" w:type="auto"/>
            <w:vAlign w:val="center"/>
          </w:tcPr>
          <w:p w14:paraId="334F28C1"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63668</w:t>
            </w:r>
          </w:p>
        </w:tc>
        <w:tc>
          <w:tcPr>
            <w:tcW w:w="0" w:type="auto"/>
            <w:vAlign w:val="center"/>
          </w:tcPr>
          <w:p w14:paraId="7EDB487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18</w:t>
            </w:r>
            <w:r>
              <w:rPr>
                <w:rFonts w:eastAsia="Times New Roman" w:cstheme="minorHAnsi"/>
                <w:i/>
                <w:sz w:val="18"/>
                <w:szCs w:val="18"/>
                <w:lang w:eastAsia="en-GB"/>
              </w:rPr>
              <w:t>.</w:t>
            </w:r>
            <w:r w:rsidRPr="00C24F78">
              <w:rPr>
                <w:rFonts w:eastAsia="Times New Roman" w:cstheme="minorHAnsi"/>
                <w:i/>
                <w:sz w:val="18"/>
                <w:szCs w:val="18"/>
                <w:lang w:eastAsia="en-GB"/>
              </w:rPr>
              <w:t>6</w:t>
            </w:r>
          </w:p>
        </w:tc>
        <w:tc>
          <w:tcPr>
            <w:tcW w:w="0" w:type="auto"/>
            <w:vAlign w:val="center"/>
          </w:tcPr>
          <w:p w14:paraId="3D7884C1"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61D0192B" w14:textId="77777777" w:rsidTr="00F61E90">
        <w:trPr>
          <w:tblCellSpacing w:w="15" w:type="dxa"/>
          <w:jc w:val="center"/>
        </w:trPr>
        <w:tc>
          <w:tcPr>
            <w:tcW w:w="0" w:type="auto"/>
            <w:vAlign w:val="center"/>
          </w:tcPr>
          <w:p w14:paraId="64B8626F"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10A51EDC"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4</w:t>
            </w:r>
          </w:p>
        </w:tc>
        <w:tc>
          <w:tcPr>
            <w:tcW w:w="0" w:type="auto"/>
            <w:vAlign w:val="center"/>
          </w:tcPr>
          <w:p w14:paraId="299D8BEE"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82182</w:t>
            </w:r>
          </w:p>
        </w:tc>
        <w:tc>
          <w:tcPr>
            <w:tcW w:w="0" w:type="auto"/>
          </w:tcPr>
          <w:p w14:paraId="1C0DF12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0</w:t>
            </w:r>
            <w:r>
              <w:rPr>
                <w:rFonts w:eastAsia="Times New Roman" w:cstheme="minorHAnsi"/>
                <w:i/>
                <w:sz w:val="18"/>
                <w:szCs w:val="18"/>
                <w:lang w:eastAsia="en-GB"/>
              </w:rPr>
              <w:t>.</w:t>
            </w:r>
            <w:r w:rsidRPr="00C24F78">
              <w:rPr>
                <w:rFonts w:eastAsia="Times New Roman" w:cstheme="minorHAnsi"/>
                <w:i/>
                <w:sz w:val="18"/>
                <w:szCs w:val="18"/>
                <w:lang w:eastAsia="en-GB"/>
              </w:rPr>
              <w:t>7</w:t>
            </w:r>
          </w:p>
        </w:tc>
        <w:tc>
          <w:tcPr>
            <w:tcW w:w="0" w:type="auto"/>
            <w:vAlign w:val="center"/>
          </w:tcPr>
          <w:p w14:paraId="5DE9D1F1"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11907</w:t>
            </w:r>
          </w:p>
        </w:tc>
        <w:tc>
          <w:tcPr>
            <w:tcW w:w="0" w:type="auto"/>
            <w:vAlign w:val="center"/>
          </w:tcPr>
          <w:p w14:paraId="6E27E3CA"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0</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0B5AA30A"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70275</w:t>
            </w:r>
          </w:p>
        </w:tc>
        <w:tc>
          <w:tcPr>
            <w:tcW w:w="0" w:type="auto"/>
            <w:vAlign w:val="center"/>
          </w:tcPr>
          <w:p w14:paraId="2F2D646A"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0</w:t>
            </w:r>
            <w:r>
              <w:rPr>
                <w:rFonts w:eastAsia="Times New Roman" w:cstheme="minorHAnsi"/>
                <w:i/>
                <w:sz w:val="18"/>
                <w:szCs w:val="18"/>
                <w:lang w:eastAsia="en-GB"/>
              </w:rPr>
              <w:t>.</w:t>
            </w:r>
            <w:r w:rsidRPr="00C24F78">
              <w:rPr>
                <w:rFonts w:eastAsia="Times New Roman" w:cstheme="minorHAnsi"/>
                <w:i/>
                <w:sz w:val="18"/>
                <w:szCs w:val="18"/>
                <w:lang w:eastAsia="en-GB"/>
              </w:rPr>
              <w:t>5</w:t>
            </w:r>
          </w:p>
        </w:tc>
        <w:tc>
          <w:tcPr>
            <w:tcW w:w="0" w:type="auto"/>
            <w:vAlign w:val="center"/>
          </w:tcPr>
          <w:p w14:paraId="7B720FAB"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611BEBE8" w14:textId="77777777" w:rsidTr="00F61E90">
        <w:trPr>
          <w:tblCellSpacing w:w="15" w:type="dxa"/>
          <w:jc w:val="center"/>
        </w:trPr>
        <w:tc>
          <w:tcPr>
            <w:tcW w:w="0" w:type="auto"/>
            <w:vAlign w:val="center"/>
          </w:tcPr>
          <w:p w14:paraId="07625ED1"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63DC2362"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5</w:t>
            </w:r>
          </w:p>
        </w:tc>
        <w:tc>
          <w:tcPr>
            <w:tcW w:w="0" w:type="auto"/>
            <w:vAlign w:val="center"/>
          </w:tcPr>
          <w:p w14:paraId="0F464DEE"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203415</w:t>
            </w:r>
          </w:p>
        </w:tc>
        <w:tc>
          <w:tcPr>
            <w:tcW w:w="0" w:type="auto"/>
          </w:tcPr>
          <w:p w14:paraId="17286972"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3</w:t>
            </w:r>
            <w:r>
              <w:rPr>
                <w:rFonts w:eastAsia="Times New Roman" w:cstheme="minorHAnsi"/>
                <w:i/>
                <w:sz w:val="18"/>
                <w:szCs w:val="18"/>
                <w:lang w:eastAsia="en-GB"/>
              </w:rPr>
              <w:t>.</w:t>
            </w:r>
            <w:r w:rsidRPr="00C24F78">
              <w:rPr>
                <w:rFonts w:eastAsia="Times New Roman" w:cstheme="minorHAnsi"/>
                <w:i/>
                <w:sz w:val="18"/>
                <w:szCs w:val="18"/>
                <w:lang w:eastAsia="en-GB"/>
              </w:rPr>
              <w:t>1</w:t>
            </w:r>
          </w:p>
        </w:tc>
        <w:tc>
          <w:tcPr>
            <w:tcW w:w="0" w:type="auto"/>
            <w:vAlign w:val="center"/>
          </w:tcPr>
          <w:p w14:paraId="046206EB"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26859</w:t>
            </w:r>
          </w:p>
        </w:tc>
        <w:tc>
          <w:tcPr>
            <w:tcW w:w="0" w:type="auto"/>
            <w:vAlign w:val="center"/>
          </w:tcPr>
          <w:p w14:paraId="3FB02A4E"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3</w:t>
            </w:r>
            <w:r>
              <w:rPr>
                <w:rFonts w:eastAsia="Times New Roman" w:cstheme="minorHAnsi"/>
                <w:i/>
                <w:sz w:val="18"/>
                <w:szCs w:val="18"/>
                <w:lang w:eastAsia="en-GB"/>
              </w:rPr>
              <w:t>.</w:t>
            </w:r>
            <w:r w:rsidRPr="00C24F78">
              <w:rPr>
                <w:rFonts w:eastAsia="Times New Roman" w:cstheme="minorHAnsi"/>
                <w:i/>
                <w:sz w:val="18"/>
                <w:szCs w:val="18"/>
                <w:lang w:eastAsia="en-GB"/>
              </w:rPr>
              <w:t>6</w:t>
            </w:r>
          </w:p>
        </w:tc>
        <w:tc>
          <w:tcPr>
            <w:tcW w:w="0" w:type="auto"/>
            <w:vAlign w:val="center"/>
          </w:tcPr>
          <w:p w14:paraId="6453D05E"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76556</w:t>
            </w:r>
          </w:p>
        </w:tc>
        <w:tc>
          <w:tcPr>
            <w:tcW w:w="0" w:type="auto"/>
            <w:vAlign w:val="center"/>
          </w:tcPr>
          <w:p w14:paraId="7E6DA4C6"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22</w:t>
            </w:r>
            <w:r>
              <w:rPr>
                <w:rFonts w:eastAsia="Times New Roman" w:cstheme="minorHAnsi"/>
                <w:i/>
                <w:sz w:val="18"/>
                <w:szCs w:val="18"/>
                <w:lang w:eastAsia="en-GB"/>
              </w:rPr>
              <w:t>.</w:t>
            </w:r>
            <w:r w:rsidRPr="00C24F78">
              <w:rPr>
                <w:rFonts w:eastAsia="Times New Roman" w:cstheme="minorHAnsi"/>
                <w:i/>
                <w:sz w:val="18"/>
                <w:szCs w:val="18"/>
                <w:lang w:eastAsia="en-GB"/>
              </w:rPr>
              <w:t>3</w:t>
            </w:r>
          </w:p>
        </w:tc>
        <w:tc>
          <w:tcPr>
            <w:tcW w:w="0" w:type="auto"/>
            <w:vAlign w:val="center"/>
          </w:tcPr>
          <w:p w14:paraId="4F573F15"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7BF727BB" w14:textId="77777777" w:rsidTr="00F61E90">
        <w:trPr>
          <w:tblCellSpacing w:w="15" w:type="dxa"/>
          <w:jc w:val="center"/>
        </w:trPr>
        <w:tc>
          <w:tcPr>
            <w:tcW w:w="0" w:type="auto"/>
            <w:vAlign w:val="center"/>
          </w:tcPr>
          <w:p w14:paraId="073616F9"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T1D record</w:t>
            </w:r>
          </w:p>
        </w:tc>
        <w:tc>
          <w:tcPr>
            <w:tcW w:w="0" w:type="auto"/>
            <w:vAlign w:val="center"/>
          </w:tcPr>
          <w:p w14:paraId="411C1351"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No</w:t>
            </w:r>
          </w:p>
        </w:tc>
        <w:tc>
          <w:tcPr>
            <w:tcW w:w="0" w:type="auto"/>
            <w:vAlign w:val="center"/>
          </w:tcPr>
          <w:p w14:paraId="6D1DE17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879896</w:t>
            </w:r>
          </w:p>
        </w:tc>
        <w:tc>
          <w:tcPr>
            <w:tcW w:w="0" w:type="auto"/>
          </w:tcPr>
          <w:p w14:paraId="2E607B29"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99</w:t>
            </w:r>
            <w:r>
              <w:rPr>
                <w:rFonts w:eastAsia="Times New Roman" w:cstheme="minorHAnsi"/>
                <w:i/>
                <w:sz w:val="18"/>
                <w:szCs w:val="18"/>
                <w:lang w:eastAsia="en-GB"/>
              </w:rPr>
              <w:t>.</w:t>
            </w:r>
            <w:r w:rsidRPr="00C24F78">
              <w:rPr>
                <w:rFonts w:eastAsia="Times New Roman" w:cstheme="minorHAnsi"/>
                <w:i/>
                <w:sz w:val="18"/>
                <w:szCs w:val="18"/>
                <w:lang w:eastAsia="en-GB"/>
              </w:rPr>
              <w:t>9</w:t>
            </w:r>
          </w:p>
        </w:tc>
        <w:tc>
          <w:tcPr>
            <w:tcW w:w="0" w:type="auto"/>
            <w:vAlign w:val="center"/>
          </w:tcPr>
          <w:p w14:paraId="4661AC63"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537027</w:t>
            </w:r>
          </w:p>
        </w:tc>
        <w:tc>
          <w:tcPr>
            <w:tcW w:w="0" w:type="auto"/>
            <w:vAlign w:val="center"/>
          </w:tcPr>
          <w:p w14:paraId="2C1F194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99</w:t>
            </w:r>
            <w:r>
              <w:rPr>
                <w:rFonts w:eastAsia="Times New Roman" w:cstheme="minorHAnsi"/>
                <w:i/>
                <w:sz w:val="18"/>
                <w:szCs w:val="18"/>
                <w:lang w:eastAsia="en-GB"/>
              </w:rPr>
              <w:t>.</w:t>
            </w:r>
            <w:r w:rsidRPr="00C24F78">
              <w:rPr>
                <w:rFonts w:eastAsia="Times New Roman" w:cstheme="minorHAnsi"/>
                <w:i/>
                <w:sz w:val="18"/>
                <w:szCs w:val="18"/>
                <w:lang w:eastAsia="en-GB"/>
              </w:rPr>
              <w:t>9</w:t>
            </w:r>
          </w:p>
        </w:tc>
        <w:tc>
          <w:tcPr>
            <w:tcW w:w="0" w:type="auto"/>
            <w:vAlign w:val="center"/>
          </w:tcPr>
          <w:p w14:paraId="401A4F74"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342869</w:t>
            </w:r>
          </w:p>
        </w:tc>
        <w:tc>
          <w:tcPr>
            <w:tcW w:w="0" w:type="auto"/>
            <w:vAlign w:val="center"/>
          </w:tcPr>
          <w:p w14:paraId="4C66DC9F"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99</w:t>
            </w:r>
            <w:r>
              <w:rPr>
                <w:rFonts w:eastAsia="Times New Roman" w:cstheme="minorHAnsi"/>
                <w:i/>
                <w:sz w:val="18"/>
                <w:szCs w:val="18"/>
                <w:lang w:eastAsia="en-GB"/>
              </w:rPr>
              <w:t>.</w:t>
            </w:r>
            <w:r w:rsidRPr="00C24F78">
              <w:rPr>
                <w:rFonts w:eastAsia="Times New Roman" w:cstheme="minorHAnsi"/>
                <w:i/>
                <w:sz w:val="18"/>
                <w:szCs w:val="18"/>
                <w:lang w:eastAsia="en-GB"/>
              </w:rPr>
              <w:t>9</w:t>
            </w:r>
          </w:p>
        </w:tc>
        <w:tc>
          <w:tcPr>
            <w:tcW w:w="0" w:type="auto"/>
            <w:vAlign w:val="center"/>
          </w:tcPr>
          <w:p w14:paraId="212AA48B"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001</w:t>
            </w:r>
          </w:p>
        </w:tc>
      </w:tr>
      <w:tr w:rsidR="00271850" w:rsidRPr="00C24F78" w14:paraId="7869FAE7" w14:textId="77777777" w:rsidTr="00F61E90">
        <w:trPr>
          <w:tblCellSpacing w:w="15" w:type="dxa"/>
          <w:jc w:val="center"/>
        </w:trPr>
        <w:tc>
          <w:tcPr>
            <w:tcW w:w="0" w:type="auto"/>
            <w:vAlign w:val="center"/>
          </w:tcPr>
          <w:p w14:paraId="53BC3CD3"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77764949"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Yes</w:t>
            </w:r>
          </w:p>
        </w:tc>
        <w:tc>
          <w:tcPr>
            <w:tcW w:w="0" w:type="auto"/>
            <w:vAlign w:val="center"/>
          </w:tcPr>
          <w:p w14:paraId="0FE65F2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733</w:t>
            </w:r>
          </w:p>
        </w:tc>
        <w:tc>
          <w:tcPr>
            <w:tcW w:w="0" w:type="auto"/>
          </w:tcPr>
          <w:p w14:paraId="13DDD2F5"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0</w:t>
            </w:r>
            <w:r>
              <w:rPr>
                <w:rFonts w:eastAsia="Times New Roman" w:cstheme="minorHAnsi"/>
                <w:i/>
                <w:sz w:val="18"/>
                <w:szCs w:val="18"/>
                <w:lang w:eastAsia="en-GB"/>
              </w:rPr>
              <w:t>.</w:t>
            </w:r>
            <w:r w:rsidRPr="00C24F78">
              <w:rPr>
                <w:rFonts w:eastAsia="Times New Roman" w:cstheme="minorHAnsi"/>
                <w:i/>
                <w:sz w:val="18"/>
                <w:szCs w:val="18"/>
                <w:lang w:eastAsia="en-GB"/>
              </w:rPr>
              <w:t>1</w:t>
            </w:r>
          </w:p>
        </w:tc>
        <w:tc>
          <w:tcPr>
            <w:tcW w:w="0" w:type="auto"/>
            <w:vAlign w:val="center"/>
          </w:tcPr>
          <w:p w14:paraId="3FF2CEC8"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493</w:t>
            </w:r>
          </w:p>
        </w:tc>
        <w:tc>
          <w:tcPr>
            <w:tcW w:w="0" w:type="auto"/>
            <w:vAlign w:val="center"/>
          </w:tcPr>
          <w:p w14:paraId="60F396F6"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0</w:t>
            </w:r>
            <w:r>
              <w:rPr>
                <w:rFonts w:eastAsia="Times New Roman" w:cstheme="minorHAnsi"/>
                <w:i/>
                <w:sz w:val="18"/>
                <w:szCs w:val="18"/>
                <w:lang w:eastAsia="en-GB"/>
              </w:rPr>
              <w:t>.</w:t>
            </w:r>
            <w:r w:rsidRPr="00C24F78">
              <w:rPr>
                <w:rFonts w:eastAsia="Times New Roman" w:cstheme="minorHAnsi"/>
                <w:i/>
                <w:sz w:val="18"/>
                <w:szCs w:val="18"/>
                <w:lang w:eastAsia="en-GB"/>
              </w:rPr>
              <w:t>1</w:t>
            </w:r>
          </w:p>
        </w:tc>
        <w:tc>
          <w:tcPr>
            <w:tcW w:w="0" w:type="auto"/>
            <w:vAlign w:val="center"/>
          </w:tcPr>
          <w:p w14:paraId="7BF34011"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240</w:t>
            </w:r>
          </w:p>
        </w:tc>
        <w:tc>
          <w:tcPr>
            <w:tcW w:w="0" w:type="auto"/>
            <w:vAlign w:val="center"/>
          </w:tcPr>
          <w:p w14:paraId="3DEDD12D"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0</w:t>
            </w:r>
            <w:r>
              <w:rPr>
                <w:rFonts w:eastAsia="Times New Roman" w:cstheme="minorHAnsi"/>
                <w:i/>
                <w:sz w:val="18"/>
                <w:szCs w:val="18"/>
                <w:lang w:eastAsia="en-GB"/>
              </w:rPr>
              <w:t>.</w:t>
            </w:r>
            <w:r w:rsidRPr="00C24F78">
              <w:rPr>
                <w:rFonts w:eastAsia="Times New Roman" w:cstheme="minorHAnsi"/>
                <w:i/>
                <w:sz w:val="18"/>
                <w:szCs w:val="18"/>
                <w:lang w:eastAsia="en-GB"/>
              </w:rPr>
              <w:t>1</w:t>
            </w:r>
          </w:p>
        </w:tc>
        <w:tc>
          <w:tcPr>
            <w:tcW w:w="0" w:type="auto"/>
            <w:vAlign w:val="center"/>
          </w:tcPr>
          <w:p w14:paraId="677E6EB5"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38D080D0" w14:textId="77777777" w:rsidTr="00F61E90">
        <w:trPr>
          <w:tblCellSpacing w:w="15" w:type="dxa"/>
          <w:jc w:val="center"/>
        </w:trPr>
        <w:tc>
          <w:tcPr>
            <w:tcW w:w="0" w:type="auto"/>
            <w:vAlign w:val="center"/>
            <w:hideMark/>
          </w:tcPr>
          <w:p w14:paraId="14CB785E"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CD record</w:t>
            </w:r>
          </w:p>
        </w:tc>
        <w:tc>
          <w:tcPr>
            <w:tcW w:w="0" w:type="auto"/>
            <w:vAlign w:val="center"/>
            <w:hideMark/>
          </w:tcPr>
          <w:p w14:paraId="5CD558C8"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No</w:t>
            </w:r>
          </w:p>
        </w:tc>
        <w:tc>
          <w:tcPr>
            <w:tcW w:w="0" w:type="auto"/>
            <w:vAlign w:val="center"/>
          </w:tcPr>
          <w:p w14:paraId="7FBBD80E"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878972</w:t>
            </w:r>
          </w:p>
        </w:tc>
        <w:tc>
          <w:tcPr>
            <w:tcW w:w="0" w:type="auto"/>
          </w:tcPr>
          <w:p w14:paraId="645C8466"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99</w:t>
            </w:r>
            <w:r>
              <w:rPr>
                <w:rFonts w:eastAsia="Times New Roman" w:cstheme="minorHAnsi"/>
                <w:i/>
                <w:sz w:val="18"/>
                <w:szCs w:val="18"/>
                <w:lang w:eastAsia="en-GB"/>
              </w:rPr>
              <w:t>.</w:t>
            </w:r>
            <w:r w:rsidRPr="00C24F78">
              <w:rPr>
                <w:rFonts w:eastAsia="Times New Roman" w:cstheme="minorHAnsi"/>
                <w:i/>
                <w:sz w:val="18"/>
                <w:szCs w:val="18"/>
                <w:lang w:eastAsia="en-GB"/>
              </w:rPr>
              <w:t>8</w:t>
            </w:r>
          </w:p>
        </w:tc>
        <w:tc>
          <w:tcPr>
            <w:tcW w:w="0" w:type="auto"/>
            <w:vAlign w:val="center"/>
          </w:tcPr>
          <w:p w14:paraId="4C502BE0"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536380</w:t>
            </w:r>
          </w:p>
        </w:tc>
        <w:tc>
          <w:tcPr>
            <w:tcW w:w="0" w:type="auto"/>
            <w:vAlign w:val="center"/>
          </w:tcPr>
          <w:p w14:paraId="3AAFFCA7"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99</w:t>
            </w:r>
            <w:r>
              <w:rPr>
                <w:rFonts w:eastAsia="Times New Roman" w:cstheme="minorHAnsi"/>
                <w:i/>
                <w:sz w:val="18"/>
                <w:szCs w:val="18"/>
                <w:lang w:eastAsia="en-GB"/>
              </w:rPr>
              <w:t>.</w:t>
            </w:r>
            <w:r w:rsidRPr="00C24F78">
              <w:rPr>
                <w:rFonts w:eastAsia="Times New Roman" w:cstheme="minorHAnsi"/>
                <w:i/>
                <w:sz w:val="18"/>
                <w:szCs w:val="18"/>
                <w:lang w:eastAsia="en-GB"/>
              </w:rPr>
              <w:t>9</w:t>
            </w:r>
          </w:p>
        </w:tc>
        <w:tc>
          <w:tcPr>
            <w:tcW w:w="0" w:type="auto"/>
            <w:vAlign w:val="center"/>
          </w:tcPr>
          <w:p w14:paraId="0C7C6910"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342592</w:t>
            </w:r>
          </w:p>
        </w:tc>
        <w:tc>
          <w:tcPr>
            <w:tcW w:w="0" w:type="auto"/>
            <w:vAlign w:val="center"/>
          </w:tcPr>
          <w:p w14:paraId="1BD74EDA"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99</w:t>
            </w:r>
            <w:r>
              <w:rPr>
                <w:rFonts w:eastAsia="Times New Roman" w:cstheme="minorHAnsi"/>
                <w:i/>
                <w:sz w:val="18"/>
                <w:szCs w:val="18"/>
                <w:lang w:eastAsia="en-GB"/>
              </w:rPr>
              <w:t>.</w:t>
            </w:r>
            <w:r w:rsidRPr="00C24F78">
              <w:rPr>
                <w:rFonts w:eastAsia="Times New Roman" w:cstheme="minorHAnsi"/>
                <w:i/>
                <w:sz w:val="18"/>
                <w:szCs w:val="18"/>
                <w:lang w:eastAsia="en-GB"/>
              </w:rPr>
              <w:t>9</w:t>
            </w:r>
          </w:p>
        </w:tc>
        <w:tc>
          <w:tcPr>
            <w:tcW w:w="0" w:type="auto"/>
            <w:vAlign w:val="center"/>
          </w:tcPr>
          <w:p w14:paraId="2DF8B1FA"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lt;0</w:t>
            </w:r>
            <w:r>
              <w:rPr>
                <w:rFonts w:eastAsia="Times New Roman" w:cstheme="minorHAnsi"/>
                <w:sz w:val="18"/>
                <w:szCs w:val="18"/>
                <w:lang w:eastAsia="en-GB"/>
              </w:rPr>
              <w:t>.</w:t>
            </w:r>
            <w:r w:rsidRPr="00C24F78">
              <w:rPr>
                <w:rFonts w:eastAsia="Times New Roman" w:cstheme="minorHAnsi"/>
                <w:sz w:val="18"/>
                <w:szCs w:val="18"/>
                <w:lang w:eastAsia="en-GB"/>
              </w:rPr>
              <w:t>001</w:t>
            </w:r>
          </w:p>
        </w:tc>
      </w:tr>
      <w:tr w:rsidR="00271850" w:rsidRPr="00C24F78" w14:paraId="26FA84CA" w14:textId="77777777" w:rsidTr="00F61E90">
        <w:trPr>
          <w:tblCellSpacing w:w="15" w:type="dxa"/>
          <w:jc w:val="center"/>
        </w:trPr>
        <w:tc>
          <w:tcPr>
            <w:tcW w:w="0" w:type="auto"/>
            <w:tcBorders>
              <w:bottom w:val="single" w:sz="4" w:space="0" w:color="auto"/>
            </w:tcBorders>
            <w:vAlign w:val="center"/>
            <w:hideMark/>
          </w:tcPr>
          <w:p w14:paraId="31EA7FDC"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tcBorders>
              <w:bottom w:val="single" w:sz="4" w:space="0" w:color="auto"/>
            </w:tcBorders>
            <w:vAlign w:val="center"/>
            <w:hideMark/>
          </w:tcPr>
          <w:p w14:paraId="0C37DBAA"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Yes</w:t>
            </w:r>
          </w:p>
        </w:tc>
        <w:tc>
          <w:tcPr>
            <w:tcW w:w="0" w:type="auto"/>
            <w:tcBorders>
              <w:bottom w:val="single" w:sz="4" w:space="0" w:color="auto"/>
            </w:tcBorders>
            <w:vAlign w:val="center"/>
          </w:tcPr>
          <w:p w14:paraId="55F2B9D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657</w:t>
            </w:r>
          </w:p>
        </w:tc>
        <w:tc>
          <w:tcPr>
            <w:tcW w:w="0" w:type="auto"/>
            <w:tcBorders>
              <w:bottom w:val="single" w:sz="4" w:space="0" w:color="auto"/>
            </w:tcBorders>
          </w:tcPr>
          <w:p w14:paraId="5BD01F9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0</w:t>
            </w:r>
            <w:r>
              <w:rPr>
                <w:rFonts w:eastAsia="Times New Roman" w:cstheme="minorHAnsi"/>
                <w:i/>
                <w:sz w:val="18"/>
                <w:szCs w:val="18"/>
                <w:lang w:eastAsia="en-GB"/>
              </w:rPr>
              <w:t>.</w:t>
            </w:r>
            <w:r w:rsidRPr="00C24F78">
              <w:rPr>
                <w:rFonts w:eastAsia="Times New Roman" w:cstheme="minorHAnsi"/>
                <w:i/>
                <w:sz w:val="18"/>
                <w:szCs w:val="18"/>
                <w:lang w:eastAsia="en-GB"/>
              </w:rPr>
              <w:t>2</w:t>
            </w:r>
          </w:p>
        </w:tc>
        <w:tc>
          <w:tcPr>
            <w:tcW w:w="0" w:type="auto"/>
            <w:tcBorders>
              <w:bottom w:val="single" w:sz="4" w:space="0" w:color="auto"/>
            </w:tcBorders>
            <w:vAlign w:val="center"/>
          </w:tcPr>
          <w:p w14:paraId="5A59677B"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136</w:t>
            </w:r>
          </w:p>
        </w:tc>
        <w:tc>
          <w:tcPr>
            <w:tcW w:w="0" w:type="auto"/>
            <w:tcBorders>
              <w:bottom w:val="single" w:sz="4" w:space="0" w:color="auto"/>
            </w:tcBorders>
            <w:vAlign w:val="center"/>
          </w:tcPr>
          <w:p w14:paraId="32E3C249"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0</w:t>
            </w:r>
            <w:r>
              <w:rPr>
                <w:rFonts w:eastAsia="Times New Roman" w:cstheme="minorHAnsi"/>
                <w:i/>
                <w:sz w:val="18"/>
                <w:szCs w:val="18"/>
                <w:lang w:eastAsia="en-GB"/>
              </w:rPr>
              <w:t>.</w:t>
            </w:r>
            <w:r w:rsidRPr="00C24F78">
              <w:rPr>
                <w:rFonts w:eastAsia="Times New Roman" w:cstheme="minorHAnsi"/>
                <w:i/>
                <w:sz w:val="18"/>
                <w:szCs w:val="18"/>
                <w:lang w:eastAsia="en-GB"/>
              </w:rPr>
              <w:t>2</w:t>
            </w:r>
          </w:p>
        </w:tc>
        <w:tc>
          <w:tcPr>
            <w:tcW w:w="0" w:type="auto"/>
            <w:tcBorders>
              <w:bottom w:val="single" w:sz="4" w:space="0" w:color="auto"/>
            </w:tcBorders>
            <w:vAlign w:val="center"/>
          </w:tcPr>
          <w:p w14:paraId="66A133DF"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521</w:t>
            </w:r>
          </w:p>
        </w:tc>
        <w:tc>
          <w:tcPr>
            <w:tcW w:w="0" w:type="auto"/>
            <w:tcBorders>
              <w:bottom w:val="single" w:sz="4" w:space="0" w:color="auto"/>
            </w:tcBorders>
            <w:vAlign w:val="center"/>
          </w:tcPr>
          <w:p w14:paraId="514FEB8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0</w:t>
            </w:r>
            <w:r>
              <w:rPr>
                <w:rFonts w:eastAsia="Times New Roman" w:cstheme="minorHAnsi"/>
                <w:i/>
                <w:sz w:val="18"/>
                <w:szCs w:val="18"/>
                <w:lang w:eastAsia="en-GB"/>
              </w:rPr>
              <w:t>.</w:t>
            </w:r>
            <w:r w:rsidRPr="00C24F78">
              <w:rPr>
                <w:rFonts w:eastAsia="Times New Roman" w:cstheme="minorHAnsi"/>
                <w:i/>
                <w:sz w:val="18"/>
                <w:szCs w:val="18"/>
                <w:lang w:eastAsia="en-GB"/>
              </w:rPr>
              <w:t>2</w:t>
            </w:r>
          </w:p>
        </w:tc>
        <w:tc>
          <w:tcPr>
            <w:tcW w:w="0" w:type="auto"/>
            <w:tcBorders>
              <w:bottom w:val="single" w:sz="4" w:space="0" w:color="auto"/>
            </w:tcBorders>
            <w:vAlign w:val="center"/>
          </w:tcPr>
          <w:p w14:paraId="020C252B"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271850" w:rsidRPr="00C24F78" w14:paraId="56DE869A" w14:textId="77777777" w:rsidTr="00F61E90">
        <w:trPr>
          <w:tblCellSpacing w:w="15" w:type="dxa"/>
          <w:jc w:val="center"/>
        </w:trPr>
        <w:tc>
          <w:tcPr>
            <w:tcW w:w="0" w:type="auto"/>
            <w:tcBorders>
              <w:bottom w:val="single" w:sz="4" w:space="0" w:color="auto"/>
            </w:tcBorders>
            <w:vAlign w:val="center"/>
          </w:tcPr>
          <w:p w14:paraId="73C50CA1"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tcBorders>
              <w:bottom w:val="single" w:sz="4" w:space="0" w:color="auto"/>
            </w:tcBorders>
            <w:vAlign w:val="center"/>
          </w:tcPr>
          <w:p w14:paraId="698265C3"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tcBorders>
              <w:bottom w:val="single" w:sz="4" w:space="0" w:color="auto"/>
            </w:tcBorders>
            <w:vAlign w:val="center"/>
          </w:tcPr>
          <w:p w14:paraId="4A86CB9F" w14:textId="77777777" w:rsidR="00271850" w:rsidRPr="00C24F78" w:rsidRDefault="00271850" w:rsidP="00F61E90">
            <w:pPr>
              <w:spacing w:after="0" w:line="240" w:lineRule="auto"/>
              <w:jc w:val="center"/>
              <w:rPr>
                <w:rFonts w:eastAsia="Times New Roman" w:cstheme="minorHAnsi"/>
                <w:b/>
                <w:sz w:val="18"/>
                <w:szCs w:val="18"/>
                <w:lang w:eastAsia="en-GB"/>
              </w:rPr>
            </w:pPr>
            <w:r w:rsidRPr="00C24F78">
              <w:rPr>
                <w:rFonts w:eastAsia="Times New Roman" w:cstheme="minorHAnsi"/>
                <w:b/>
                <w:sz w:val="18"/>
                <w:szCs w:val="18"/>
                <w:lang w:eastAsia="en-GB"/>
              </w:rPr>
              <w:t>Mean</w:t>
            </w:r>
          </w:p>
        </w:tc>
        <w:tc>
          <w:tcPr>
            <w:tcW w:w="0" w:type="auto"/>
            <w:tcBorders>
              <w:bottom w:val="single" w:sz="4" w:space="0" w:color="auto"/>
            </w:tcBorders>
          </w:tcPr>
          <w:p w14:paraId="303E6E2D" w14:textId="77777777" w:rsidR="00271850" w:rsidRPr="00C24F78" w:rsidRDefault="00271850" w:rsidP="00F61E90">
            <w:pPr>
              <w:spacing w:after="0" w:line="240" w:lineRule="auto"/>
              <w:jc w:val="center"/>
              <w:rPr>
                <w:rFonts w:eastAsia="Times New Roman" w:cstheme="minorHAnsi"/>
                <w:b/>
                <w:i/>
                <w:sz w:val="18"/>
                <w:szCs w:val="18"/>
                <w:lang w:eastAsia="en-GB"/>
              </w:rPr>
            </w:pPr>
            <w:r w:rsidRPr="00C24F78">
              <w:rPr>
                <w:rFonts w:eastAsia="Times New Roman" w:cstheme="minorHAnsi"/>
                <w:b/>
                <w:i/>
                <w:sz w:val="18"/>
                <w:szCs w:val="18"/>
                <w:lang w:eastAsia="en-GB"/>
              </w:rPr>
              <w:t>SD</w:t>
            </w:r>
          </w:p>
        </w:tc>
        <w:tc>
          <w:tcPr>
            <w:tcW w:w="0" w:type="auto"/>
            <w:tcBorders>
              <w:bottom w:val="single" w:sz="4" w:space="0" w:color="auto"/>
            </w:tcBorders>
            <w:vAlign w:val="center"/>
          </w:tcPr>
          <w:p w14:paraId="66157EE6" w14:textId="77777777" w:rsidR="00271850" w:rsidRPr="00C24F78" w:rsidRDefault="00271850" w:rsidP="00F61E90">
            <w:pPr>
              <w:spacing w:after="0" w:line="240" w:lineRule="auto"/>
              <w:jc w:val="center"/>
              <w:rPr>
                <w:rFonts w:eastAsia="Times New Roman" w:cstheme="minorHAnsi"/>
                <w:b/>
                <w:sz w:val="18"/>
                <w:szCs w:val="18"/>
                <w:lang w:eastAsia="en-GB"/>
              </w:rPr>
            </w:pPr>
            <w:r w:rsidRPr="00C24F78">
              <w:rPr>
                <w:rFonts w:eastAsia="Times New Roman" w:cstheme="minorHAnsi"/>
                <w:b/>
                <w:sz w:val="18"/>
                <w:szCs w:val="18"/>
                <w:lang w:eastAsia="en-GB"/>
              </w:rPr>
              <w:t>Mean</w:t>
            </w:r>
          </w:p>
        </w:tc>
        <w:tc>
          <w:tcPr>
            <w:tcW w:w="0" w:type="auto"/>
            <w:tcBorders>
              <w:bottom w:val="single" w:sz="4" w:space="0" w:color="auto"/>
            </w:tcBorders>
          </w:tcPr>
          <w:p w14:paraId="61B2337D" w14:textId="77777777" w:rsidR="00271850" w:rsidRPr="00C24F78" w:rsidRDefault="00271850" w:rsidP="00F61E90">
            <w:pPr>
              <w:spacing w:after="0" w:line="240" w:lineRule="auto"/>
              <w:jc w:val="center"/>
              <w:rPr>
                <w:rFonts w:eastAsia="Times New Roman" w:cstheme="minorHAnsi"/>
                <w:b/>
                <w:i/>
                <w:sz w:val="18"/>
                <w:szCs w:val="18"/>
                <w:lang w:eastAsia="en-GB"/>
              </w:rPr>
            </w:pPr>
            <w:r w:rsidRPr="00C24F78">
              <w:rPr>
                <w:rFonts w:eastAsia="Times New Roman" w:cstheme="minorHAnsi"/>
                <w:b/>
                <w:i/>
                <w:sz w:val="18"/>
                <w:szCs w:val="18"/>
                <w:lang w:eastAsia="en-GB"/>
              </w:rPr>
              <w:t>SD</w:t>
            </w:r>
          </w:p>
        </w:tc>
        <w:tc>
          <w:tcPr>
            <w:tcW w:w="0" w:type="auto"/>
            <w:tcBorders>
              <w:bottom w:val="single" w:sz="4" w:space="0" w:color="auto"/>
            </w:tcBorders>
            <w:vAlign w:val="center"/>
          </w:tcPr>
          <w:p w14:paraId="0C6E3EDF" w14:textId="77777777" w:rsidR="00271850" w:rsidRPr="00C24F78" w:rsidRDefault="00271850" w:rsidP="00F61E90">
            <w:pPr>
              <w:spacing w:after="0" w:line="240" w:lineRule="auto"/>
              <w:jc w:val="center"/>
              <w:rPr>
                <w:rFonts w:eastAsia="Times New Roman" w:cstheme="minorHAnsi"/>
                <w:b/>
                <w:sz w:val="18"/>
                <w:szCs w:val="18"/>
                <w:lang w:eastAsia="en-GB"/>
              </w:rPr>
            </w:pPr>
            <w:r w:rsidRPr="00C24F78">
              <w:rPr>
                <w:rFonts w:eastAsia="Times New Roman" w:cstheme="minorHAnsi"/>
                <w:b/>
                <w:sz w:val="18"/>
                <w:szCs w:val="18"/>
                <w:lang w:eastAsia="en-GB"/>
              </w:rPr>
              <w:t>Mean</w:t>
            </w:r>
          </w:p>
        </w:tc>
        <w:tc>
          <w:tcPr>
            <w:tcW w:w="0" w:type="auto"/>
            <w:tcBorders>
              <w:bottom w:val="single" w:sz="4" w:space="0" w:color="auto"/>
            </w:tcBorders>
          </w:tcPr>
          <w:p w14:paraId="7C6E992C" w14:textId="77777777" w:rsidR="00271850" w:rsidRPr="00C24F78" w:rsidRDefault="00271850" w:rsidP="00F61E90">
            <w:pPr>
              <w:spacing w:after="0" w:line="240" w:lineRule="auto"/>
              <w:jc w:val="center"/>
              <w:rPr>
                <w:rFonts w:eastAsia="Times New Roman" w:cstheme="minorHAnsi"/>
                <w:b/>
                <w:i/>
                <w:sz w:val="18"/>
                <w:szCs w:val="18"/>
                <w:lang w:eastAsia="en-GB"/>
              </w:rPr>
            </w:pPr>
            <w:r w:rsidRPr="00C24F78">
              <w:rPr>
                <w:rFonts w:eastAsia="Times New Roman" w:cstheme="minorHAnsi"/>
                <w:b/>
                <w:i/>
                <w:sz w:val="18"/>
                <w:szCs w:val="18"/>
                <w:lang w:eastAsia="en-GB"/>
              </w:rPr>
              <w:t>SD</w:t>
            </w:r>
          </w:p>
        </w:tc>
        <w:tc>
          <w:tcPr>
            <w:tcW w:w="0" w:type="auto"/>
            <w:tcBorders>
              <w:bottom w:val="single" w:sz="4" w:space="0" w:color="auto"/>
            </w:tcBorders>
          </w:tcPr>
          <w:p w14:paraId="39F7149C" w14:textId="77777777" w:rsidR="00271850" w:rsidRPr="00C24F78" w:rsidRDefault="00271850" w:rsidP="00F61E90">
            <w:pPr>
              <w:spacing w:after="0" w:line="240" w:lineRule="auto"/>
              <w:rPr>
                <w:rFonts w:eastAsia="Times New Roman" w:cstheme="minorHAnsi"/>
                <w:b/>
                <w:sz w:val="18"/>
                <w:szCs w:val="18"/>
                <w:lang w:eastAsia="en-GB"/>
              </w:rPr>
            </w:pPr>
          </w:p>
        </w:tc>
      </w:tr>
      <w:tr w:rsidR="00271850" w:rsidRPr="00C24F78" w14:paraId="6DFFCE52" w14:textId="77777777" w:rsidTr="00F61E90">
        <w:trPr>
          <w:tblCellSpacing w:w="15" w:type="dxa"/>
          <w:jc w:val="center"/>
        </w:trPr>
        <w:tc>
          <w:tcPr>
            <w:tcW w:w="0" w:type="auto"/>
            <w:vAlign w:val="center"/>
            <w:hideMark/>
          </w:tcPr>
          <w:p w14:paraId="31DEAB4C"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GP consultations per year </w:t>
            </w:r>
          </w:p>
        </w:tc>
        <w:tc>
          <w:tcPr>
            <w:tcW w:w="0" w:type="auto"/>
            <w:vAlign w:val="center"/>
            <w:hideMark/>
          </w:tcPr>
          <w:p w14:paraId="465E44EC"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2986E20F"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7</w:t>
            </w:r>
            <w:r>
              <w:rPr>
                <w:rFonts w:eastAsia="Times New Roman" w:cstheme="minorHAnsi"/>
                <w:sz w:val="18"/>
                <w:szCs w:val="18"/>
                <w:lang w:eastAsia="en-GB"/>
              </w:rPr>
              <w:t>.</w:t>
            </w:r>
            <w:r w:rsidRPr="00C24F78">
              <w:rPr>
                <w:rFonts w:eastAsia="Times New Roman" w:cstheme="minorHAnsi"/>
                <w:sz w:val="18"/>
                <w:szCs w:val="18"/>
                <w:lang w:eastAsia="en-GB"/>
              </w:rPr>
              <w:t>29</w:t>
            </w:r>
          </w:p>
        </w:tc>
        <w:tc>
          <w:tcPr>
            <w:tcW w:w="0" w:type="auto"/>
            <w:vAlign w:val="center"/>
          </w:tcPr>
          <w:p w14:paraId="369B2880"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4</w:t>
            </w:r>
            <w:r>
              <w:rPr>
                <w:rFonts w:eastAsia="Times New Roman" w:cstheme="minorHAnsi"/>
                <w:i/>
                <w:sz w:val="18"/>
                <w:szCs w:val="18"/>
                <w:lang w:eastAsia="en-GB"/>
              </w:rPr>
              <w:t>.</w:t>
            </w:r>
            <w:r w:rsidRPr="00C24F78">
              <w:rPr>
                <w:rFonts w:eastAsia="Times New Roman" w:cstheme="minorHAnsi"/>
                <w:i/>
                <w:sz w:val="18"/>
                <w:szCs w:val="18"/>
                <w:lang w:eastAsia="en-GB"/>
              </w:rPr>
              <w:t>96</w:t>
            </w:r>
          </w:p>
        </w:tc>
        <w:tc>
          <w:tcPr>
            <w:tcW w:w="0" w:type="auto"/>
            <w:vAlign w:val="center"/>
          </w:tcPr>
          <w:p w14:paraId="796D822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7</w:t>
            </w:r>
            <w:r>
              <w:rPr>
                <w:rFonts w:eastAsia="Times New Roman" w:cstheme="minorHAnsi"/>
                <w:sz w:val="18"/>
                <w:szCs w:val="18"/>
                <w:lang w:eastAsia="en-GB"/>
              </w:rPr>
              <w:t>.</w:t>
            </w:r>
            <w:r w:rsidRPr="00C24F78">
              <w:rPr>
                <w:rFonts w:eastAsia="Times New Roman" w:cstheme="minorHAnsi"/>
                <w:sz w:val="18"/>
                <w:szCs w:val="18"/>
                <w:lang w:eastAsia="en-GB"/>
              </w:rPr>
              <w:t>08</w:t>
            </w:r>
          </w:p>
        </w:tc>
        <w:tc>
          <w:tcPr>
            <w:tcW w:w="0" w:type="auto"/>
            <w:vAlign w:val="center"/>
          </w:tcPr>
          <w:p w14:paraId="7927E3B7"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5</w:t>
            </w:r>
            <w:r>
              <w:rPr>
                <w:rFonts w:eastAsia="Times New Roman" w:cstheme="minorHAnsi"/>
                <w:i/>
                <w:sz w:val="18"/>
                <w:szCs w:val="18"/>
                <w:lang w:eastAsia="en-GB"/>
              </w:rPr>
              <w:t>.</w:t>
            </w:r>
            <w:r w:rsidRPr="00C24F78">
              <w:rPr>
                <w:rFonts w:eastAsia="Times New Roman" w:cstheme="minorHAnsi"/>
                <w:i/>
                <w:sz w:val="18"/>
                <w:szCs w:val="18"/>
                <w:lang w:eastAsia="en-GB"/>
              </w:rPr>
              <w:t>02</w:t>
            </w:r>
          </w:p>
        </w:tc>
        <w:tc>
          <w:tcPr>
            <w:tcW w:w="0" w:type="auto"/>
            <w:vAlign w:val="center"/>
          </w:tcPr>
          <w:p w14:paraId="0A57EEE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7</w:t>
            </w:r>
            <w:r>
              <w:rPr>
                <w:rFonts w:eastAsia="Times New Roman" w:cstheme="minorHAnsi"/>
                <w:sz w:val="18"/>
                <w:szCs w:val="18"/>
                <w:lang w:eastAsia="en-GB"/>
              </w:rPr>
              <w:t>.</w:t>
            </w:r>
            <w:r w:rsidRPr="00C24F78">
              <w:rPr>
                <w:rFonts w:eastAsia="Times New Roman" w:cstheme="minorHAnsi"/>
                <w:sz w:val="18"/>
                <w:szCs w:val="18"/>
                <w:lang w:eastAsia="en-GB"/>
              </w:rPr>
              <w:t>63</w:t>
            </w:r>
          </w:p>
        </w:tc>
        <w:tc>
          <w:tcPr>
            <w:tcW w:w="0" w:type="auto"/>
            <w:vAlign w:val="center"/>
          </w:tcPr>
          <w:p w14:paraId="6A75AEE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4</w:t>
            </w:r>
            <w:r>
              <w:rPr>
                <w:rFonts w:eastAsia="Times New Roman" w:cstheme="minorHAnsi"/>
                <w:i/>
                <w:sz w:val="18"/>
                <w:szCs w:val="18"/>
                <w:lang w:eastAsia="en-GB"/>
              </w:rPr>
              <w:t>.</w:t>
            </w:r>
            <w:r w:rsidRPr="00C24F78">
              <w:rPr>
                <w:rFonts w:eastAsia="Times New Roman" w:cstheme="minorHAnsi"/>
                <w:i/>
                <w:sz w:val="18"/>
                <w:szCs w:val="18"/>
                <w:lang w:eastAsia="en-GB"/>
              </w:rPr>
              <w:t>84</w:t>
            </w:r>
          </w:p>
        </w:tc>
        <w:tc>
          <w:tcPr>
            <w:tcW w:w="0" w:type="auto"/>
            <w:vAlign w:val="center"/>
          </w:tcPr>
          <w:p w14:paraId="3FC46FBF"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lt;0</w:t>
            </w:r>
            <w:r>
              <w:rPr>
                <w:rFonts w:eastAsia="Times New Roman" w:cstheme="minorHAnsi"/>
                <w:sz w:val="18"/>
                <w:szCs w:val="18"/>
                <w:lang w:eastAsia="en-GB"/>
              </w:rPr>
              <w:t>.</w:t>
            </w:r>
            <w:r w:rsidRPr="00C24F78">
              <w:rPr>
                <w:rFonts w:eastAsia="Times New Roman" w:cstheme="minorHAnsi"/>
                <w:sz w:val="18"/>
                <w:szCs w:val="18"/>
                <w:lang w:eastAsia="en-GB"/>
              </w:rPr>
              <w:t>001</w:t>
            </w:r>
          </w:p>
        </w:tc>
      </w:tr>
      <w:tr w:rsidR="00271850" w:rsidRPr="00C24F78" w14:paraId="7C338443" w14:textId="77777777" w:rsidTr="00F61E90">
        <w:trPr>
          <w:tblCellSpacing w:w="15" w:type="dxa"/>
          <w:jc w:val="center"/>
        </w:trPr>
        <w:tc>
          <w:tcPr>
            <w:tcW w:w="0" w:type="auto"/>
            <w:tcBorders>
              <w:bottom w:val="single" w:sz="12" w:space="0" w:color="auto"/>
            </w:tcBorders>
            <w:vAlign w:val="center"/>
            <w:hideMark/>
          </w:tcPr>
          <w:p w14:paraId="099B1B20"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Person-days at-risk </w:t>
            </w:r>
          </w:p>
        </w:tc>
        <w:tc>
          <w:tcPr>
            <w:tcW w:w="0" w:type="auto"/>
            <w:tcBorders>
              <w:bottom w:val="single" w:sz="12" w:space="0" w:color="auto"/>
            </w:tcBorders>
            <w:vAlign w:val="center"/>
            <w:hideMark/>
          </w:tcPr>
          <w:p w14:paraId="1E6C4D81"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tcBorders>
              <w:bottom w:val="single" w:sz="12" w:space="0" w:color="auto"/>
            </w:tcBorders>
            <w:vAlign w:val="center"/>
          </w:tcPr>
          <w:p w14:paraId="3BE60E27" w14:textId="3C582AD6" w:rsidR="00271850" w:rsidRPr="00C24F78" w:rsidRDefault="00C64A63" w:rsidP="00F61E90">
            <w:pPr>
              <w:spacing w:after="0" w:line="240" w:lineRule="auto"/>
              <w:jc w:val="right"/>
              <w:rPr>
                <w:rFonts w:eastAsia="Times New Roman" w:cstheme="minorHAnsi"/>
                <w:sz w:val="18"/>
                <w:szCs w:val="18"/>
                <w:lang w:eastAsia="en-GB"/>
              </w:rPr>
            </w:pPr>
            <w:r>
              <w:rPr>
                <w:rFonts w:eastAsia="Times New Roman" w:cstheme="minorHAnsi"/>
                <w:sz w:val="18"/>
                <w:szCs w:val="18"/>
                <w:lang w:eastAsia="en-GB"/>
              </w:rPr>
              <w:t>1843</w:t>
            </w:r>
          </w:p>
        </w:tc>
        <w:tc>
          <w:tcPr>
            <w:tcW w:w="0" w:type="auto"/>
            <w:tcBorders>
              <w:bottom w:val="single" w:sz="12" w:space="0" w:color="auto"/>
            </w:tcBorders>
            <w:vAlign w:val="center"/>
          </w:tcPr>
          <w:p w14:paraId="03B9C22B" w14:textId="1D702EB5" w:rsidR="00271850" w:rsidRPr="00C24F78" w:rsidRDefault="00C64A63" w:rsidP="00F61E90">
            <w:pPr>
              <w:spacing w:after="0" w:line="240" w:lineRule="auto"/>
              <w:jc w:val="right"/>
              <w:rPr>
                <w:rFonts w:eastAsia="Times New Roman" w:cstheme="minorHAnsi"/>
                <w:i/>
                <w:sz w:val="18"/>
                <w:szCs w:val="18"/>
                <w:lang w:eastAsia="en-GB"/>
              </w:rPr>
            </w:pPr>
            <w:r>
              <w:rPr>
                <w:rFonts w:eastAsia="Times New Roman" w:cstheme="minorHAnsi"/>
                <w:i/>
                <w:sz w:val="18"/>
                <w:szCs w:val="18"/>
                <w:lang w:eastAsia="en-GB"/>
              </w:rPr>
              <w:t>773</w:t>
            </w:r>
          </w:p>
        </w:tc>
        <w:tc>
          <w:tcPr>
            <w:tcW w:w="0" w:type="auto"/>
            <w:tcBorders>
              <w:bottom w:val="single" w:sz="12" w:space="0" w:color="auto"/>
            </w:tcBorders>
            <w:vAlign w:val="center"/>
          </w:tcPr>
          <w:p w14:paraId="085A907D" w14:textId="73BC9CDC"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20</w:t>
            </w:r>
            <w:r w:rsidR="00C64A63">
              <w:rPr>
                <w:rFonts w:eastAsia="Times New Roman" w:cstheme="minorHAnsi"/>
                <w:sz w:val="18"/>
                <w:szCs w:val="18"/>
                <w:lang w:eastAsia="en-GB"/>
              </w:rPr>
              <w:t>15</w:t>
            </w:r>
          </w:p>
        </w:tc>
        <w:tc>
          <w:tcPr>
            <w:tcW w:w="0" w:type="auto"/>
            <w:tcBorders>
              <w:bottom w:val="single" w:sz="12" w:space="0" w:color="auto"/>
            </w:tcBorders>
            <w:vAlign w:val="center"/>
          </w:tcPr>
          <w:p w14:paraId="1565CCFA" w14:textId="25DA8C39" w:rsidR="00271850" w:rsidRPr="00C24F78" w:rsidRDefault="00C64A63" w:rsidP="00F61E90">
            <w:pPr>
              <w:spacing w:after="0" w:line="240" w:lineRule="auto"/>
              <w:jc w:val="right"/>
              <w:rPr>
                <w:rFonts w:eastAsia="Times New Roman" w:cstheme="minorHAnsi"/>
                <w:i/>
                <w:sz w:val="18"/>
                <w:szCs w:val="18"/>
                <w:lang w:eastAsia="en-GB"/>
              </w:rPr>
            </w:pPr>
            <w:r>
              <w:rPr>
                <w:rFonts w:eastAsia="Times New Roman" w:cstheme="minorHAnsi"/>
                <w:i/>
                <w:sz w:val="18"/>
                <w:szCs w:val="18"/>
                <w:lang w:eastAsia="en-GB"/>
              </w:rPr>
              <w:t>809</w:t>
            </w:r>
          </w:p>
        </w:tc>
        <w:tc>
          <w:tcPr>
            <w:tcW w:w="0" w:type="auto"/>
            <w:tcBorders>
              <w:bottom w:val="single" w:sz="12" w:space="0" w:color="auto"/>
            </w:tcBorders>
            <w:vAlign w:val="center"/>
          </w:tcPr>
          <w:p w14:paraId="7D7543D2" w14:textId="4C423A8D" w:rsidR="00271850" w:rsidRPr="00C24F78" w:rsidRDefault="00C64A63" w:rsidP="00F61E90">
            <w:pPr>
              <w:spacing w:after="0" w:line="240" w:lineRule="auto"/>
              <w:jc w:val="right"/>
              <w:rPr>
                <w:rFonts w:eastAsia="Times New Roman" w:cstheme="minorHAnsi"/>
                <w:sz w:val="18"/>
                <w:szCs w:val="18"/>
                <w:lang w:eastAsia="en-GB"/>
              </w:rPr>
            </w:pPr>
            <w:r>
              <w:rPr>
                <w:rFonts w:eastAsia="Times New Roman" w:cstheme="minorHAnsi"/>
                <w:sz w:val="18"/>
                <w:szCs w:val="18"/>
                <w:lang w:eastAsia="en-GB"/>
              </w:rPr>
              <w:t>1577</w:t>
            </w:r>
          </w:p>
        </w:tc>
        <w:tc>
          <w:tcPr>
            <w:tcW w:w="0" w:type="auto"/>
            <w:tcBorders>
              <w:bottom w:val="single" w:sz="12" w:space="0" w:color="auto"/>
            </w:tcBorders>
            <w:vAlign w:val="center"/>
          </w:tcPr>
          <w:p w14:paraId="16B7C78D" w14:textId="23CD16E1" w:rsidR="00271850" w:rsidRPr="00C24F78" w:rsidRDefault="00C64A63" w:rsidP="00F61E90">
            <w:pPr>
              <w:spacing w:after="0" w:line="240" w:lineRule="auto"/>
              <w:jc w:val="right"/>
              <w:rPr>
                <w:rFonts w:eastAsia="Times New Roman" w:cstheme="minorHAnsi"/>
                <w:i/>
                <w:sz w:val="18"/>
                <w:szCs w:val="18"/>
                <w:lang w:eastAsia="en-GB"/>
              </w:rPr>
            </w:pPr>
            <w:r>
              <w:rPr>
                <w:rFonts w:eastAsia="Times New Roman" w:cstheme="minorHAnsi"/>
                <w:i/>
                <w:sz w:val="18"/>
                <w:szCs w:val="18"/>
                <w:lang w:eastAsia="en-GB"/>
              </w:rPr>
              <w:t>624</w:t>
            </w:r>
          </w:p>
        </w:tc>
        <w:tc>
          <w:tcPr>
            <w:tcW w:w="0" w:type="auto"/>
            <w:tcBorders>
              <w:bottom w:val="single" w:sz="12" w:space="0" w:color="auto"/>
            </w:tcBorders>
            <w:vAlign w:val="center"/>
          </w:tcPr>
          <w:p w14:paraId="236F343B"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lt;0</w:t>
            </w:r>
            <w:r>
              <w:rPr>
                <w:rFonts w:eastAsia="Times New Roman" w:cstheme="minorHAnsi"/>
                <w:sz w:val="18"/>
                <w:szCs w:val="18"/>
                <w:lang w:eastAsia="en-GB"/>
              </w:rPr>
              <w:t>.</w:t>
            </w:r>
            <w:r w:rsidRPr="00C24F78">
              <w:rPr>
                <w:rFonts w:eastAsia="Times New Roman" w:cstheme="minorHAnsi"/>
                <w:sz w:val="18"/>
                <w:szCs w:val="18"/>
                <w:lang w:eastAsia="en-GB"/>
              </w:rPr>
              <w:t>001</w:t>
            </w:r>
          </w:p>
        </w:tc>
      </w:tr>
    </w:tbl>
    <w:p w14:paraId="5F65ED75" w14:textId="77777777" w:rsidR="00271850" w:rsidRDefault="00271850" w:rsidP="00A93374">
      <w:pPr>
        <w:spacing w:after="0" w:line="480" w:lineRule="auto"/>
      </w:pPr>
      <w:r w:rsidRPr="002F2E5F">
        <w:rPr>
          <w:i/>
        </w:rPr>
        <w:t>SD</w:t>
      </w:r>
      <w:r>
        <w:t xml:space="preserve"> = standard deviation</w:t>
      </w:r>
    </w:p>
    <w:p w14:paraId="6A31D7DC" w14:textId="01F112F7" w:rsidR="00FE2384" w:rsidRDefault="00BE149B">
      <w:pPr>
        <w:spacing w:after="0" w:line="480" w:lineRule="auto"/>
      </w:pPr>
      <w:r>
        <w:t xml:space="preserve">* = </w:t>
      </w:r>
      <w:r w:rsidR="00EE12E1">
        <w:t>comparing the distribution of</w:t>
      </w:r>
      <w:r w:rsidR="0008400B">
        <w:t xml:space="preserve"> participants within</w:t>
      </w:r>
      <w:r w:rsidR="00EE12E1">
        <w:t xml:space="preserve"> </w:t>
      </w:r>
      <w:r w:rsidR="0008400B">
        <w:t>a variable</w:t>
      </w:r>
      <w:r w:rsidR="00EE12E1">
        <w:t xml:space="preserve"> between vaccinated and unvaccinated</w:t>
      </w:r>
    </w:p>
    <w:p w14:paraId="1532FC80" w14:textId="03F2A369" w:rsidR="00A3064B" w:rsidRDefault="00F81919" w:rsidP="00C91605">
      <w:pPr>
        <w:spacing w:after="0" w:line="480" w:lineRule="auto"/>
      </w:pPr>
      <w:r>
        <w:t>Study</w:t>
      </w:r>
      <w:r w:rsidR="005516C7">
        <w:t xml:space="preserve"> participants </w:t>
      </w:r>
      <w:r w:rsidR="005516C7" w:rsidRPr="002B703E">
        <w:t>contributed a total of</w:t>
      </w:r>
      <w:r w:rsidR="00755EEB">
        <w:t xml:space="preserve"> </w:t>
      </w:r>
      <w:r w:rsidR="00C64A63" w:rsidRPr="00C64A63">
        <w:t>4</w:t>
      </w:r>
      <w:r w:rsidR="00C64A63">
        <w:t>,</w:t>
      </w:r>
      <w:r w:rsidR="00C64A63" w:rsidRPr="00C64A63">
        <w:t>388</w:t>
      </w:r>
      <w:r w:rsidR="00C64A63">
        <w:t>,</w:t>
      </w:r>
      <w:r w:rsidR="00C64A63" w:rsidRPr="00C64A63">
        <w:t>35</w:t>
      </w:r>
      <w:r w:rsidR="00C64A63">
        <w:t>5</w:t>
      </w:r>
      <w:r w:rsidR="00C64A63" w:rsidRPr="00C64A63" w:rsidDel="00C64A63">
        <w:t xml:space="preserve"> </w:t>
      </w:r>
      <w:r w:rsidR="005516C7" w:rsidRPr="002B703E">
        <w:t>person-years at-risk, with the media</w:t>
      </w:r>
      <w:r w:rsidR="009841BF">
        <w:t>n follow-up period being 5</w:t>
      </w:r>
      <w:r w:rsidR="0085732A">
        <w:t>.</w:t>
      </w:r>
      <w:r w:rsidR="00C64A63">
        <w:t>66</w:t>
      </w:r>
      <w:r w:rsidR="005516C7" w:rsidRPr="002B703E">
        <w:t xml:space="preserve"> person-years per participant.</w:t>
      </w:r>
      <w:r w:rsidR="00E05A37" w:rsidRPr="002B703E">
        <w:t xml:space="preserve"> The cohort follow-up period started on 26 March 2010 and ended on 28 April 2020.</w:t>
      </w:r>
      <w:r w:rsidR="00BA1E70" w:rsidRPr="002B703E">
        <w:t xml:space="preserve"> The outcome of CD was recorded for 16</w:t>
      </w:r>
      <w:r w:rsidR="00755EEB">
        <w:t>57</w:t>
      </w:r>
      <w:r w:rsidR="00BA1E70" w:rsidRPr="002B703E">
        <w:t xml:space="preserve"> participants, an incidence rate of 3</w:t>
      </w:r>
      <w:r w:rsidR="007C1DF5">
        <w:t>8</w:t>
      </w:r>
      <w:r w:rsidR="0085732A">
        <w:t>.</w:t>
      </w:r>
      <w:r w:rsidR="007C1DF5">
        <w:t>0</w:t>
      </w:r>
      <w:r w:rsidR="00755EEB">
        <w:t xml:space="preserve"> cases</w:t>
      </w:r>
      <w:r w:rsidR="006A4966">
        <w:t xml:space="preserve"> per 100</w:t>
      </w:r>
      <w:r w:rsidR="00B71510">
        <w:t>,</w:t>
      </w:r>
      <w:r w:rsidR="00BA1E70" w:rsidRPr="002B703E">
        <w:t xml:space="preserve">000 person-years at-risk. The median age at diagnosis of CD was </w:t>
      </w:r>
      <w:r w:rsidR="009841BF">
        <w:t>3</w:t>
      </w:r>
      <w:r w:rsidR="0085732A">
        <w:t>.</w:t>
      </w:r>
      <w:r w:rsidR="00755EEB">
        <w:t>2</w:t>
      </w:r>
      <w:r w:rsidR="0055542F" w:rsidRPr="002B703E">
        <w:t xml:space="preserve"> years</w:t>
      </w:r>
      <w:r w:rsidR="00BA1E70" w:rsidRPr="002B703E">
        <w:t xml:space="preserve"> for</w:t>
      </w:r>
      <w:r w:rsidR="00BA1E70">
        <w:t xml:space="preserve"> participants in this cohort.</w:t>
      </w:r>
      <w:r w:rsidR="00755EEB">
        <w:t xml:space="preserve"> T1D</w:t>
      </w:r>
      <w:r w:rsidR="00755EEB" w:rsidRPr="002B703E">
        <w:t xml:space="preserve"> was recorded for </w:t>
      </w:r>
      <w:r w:rsidR="00755EEB">
        <w:t>733</w:t>
      </w:r>
      <w:r w:rsidR="00755EEB" w:rsidRPr="002B703E">
        <w:t xml:space="preserve"> participants, an incidence rate of </w:t>
      </w:r>
      <w:r w:rsidR="009841BF">
        <w:t>1</w:t>
      </w:r>
      <w:r w:rsidR="007C1DF5">
        <w:t>7</w:t>
      </w:r>
      <w:r w:rsidR="0085732A">
        <w:t>.</w:t>
      </w:r>
      <w:r w:rsidR="007C1DF5">
        <w:t>1</w:t>
      </w:r>
      <w:r w:rsidR="00755EEB">
        <w:t xml:space="preserve"> cases</w:t>
      </w:r>
      <w:r w:rsidR="00B71510">
        <w:t xml:space="preserve"> per 100,</w:t>
      </w:r>
      <w:r w:rsidR="00755EEB" w:rsidRPr="002B703E">
        <w:t xml:space="preserve">000 person-years at-risk. The median age at diagnosis of </w:t>
      </w:r>
      <w:r w:rsidR="00755EEB">
        <w:t>T1D</w:t>
      </w:r>
      <w:r w:rsidR="009841BF">
        <w:t xml:space="preserve"> was 3</w:t>
      </w:r>
      <w:r w:rsidR="0085732A">
        <w:t>.</w:t>
      </w:r>
      <w:r w:rsidR="00755EEB">
        <w:t>3</w:t>
      </w:r>
      <w:r w:rsidR="00755EEB" w:rsidRPr="002B703E">
        <w:t xml:space="preserve"> years for</w:t>
      </w:r>
      <w:r w:rsidR="00755EEB">
        <w:t xml:space="preserve"> participants in this cohort.</w:t>
      </w:r>
      <w:r w:rsidR="007C1DF5">
        <w:t xml:space="preserve"> </w:t>
      </w:r>
      <w:r w:rsidR="00EB34F9">
        <w:t xml:space="preserve">The two outcomes were not mutually exclusive; </w:t>
      </w:r>
      <w:r w:rsidR="00596B50">
        <w:t>CD was also diagnosed in 54 of the 733 participants with T1D (7.4%)</w:t>
      </w:r>
    </w:p>
    <w:p w14:paraId="2B00D228" w14:textId="77777777" w:rsidR="00DA35C9" w:rsidRDefault="00DA35C9" w:rsidP="00A93374">
      <w:pPr>
        <w:spacing w:after="0" w:line="480" w:lineRule="auto"/>
      </w:pPr>
    </w:p>
    <w:p w14:paraId="598B0479" w14:textId="0CB8C8F6" w:rsidR="00107C52" w:rsidRPr="00F41021" w:rsidRDefault="00107C52" w:rsidP="006B27B6">
      <w:pPr>
        <w:rPr>
          <w:i/>
        </w:rPr>
      </w:pPr>
      <w:bookmarkStart w:id="9" w:name="_Toc50542555"/>
      <w:r w:rsidRPr="00F41021">
        <w:rPr>
          <w:i/>
        </w:rPr>
        <w:t>Survival analysis</w:t>
      </w:r>
      <w:bookmarkEnd w:id="9"/>
    </w:p>
    <w:p w14:paraId="7C94A216" w14:textId="60D09FA2" w:rsidR="00687752" w:rsidRDefault="009C6D89" w:rsidP="00C879DD">
      <w:pPr>
        <w:spacing w:after="0" w:line="480" w:lineRule="auto"/>
      </w:pPr>
      <w:r>
        <w:lastRenderedPageBreak/>
        <w:t>T</w:t>
      </w:r>
      <w:r w:rsidR="00687752">
        <w:t xml:space="preserve">he </w:t>
      </w:r>
      <w:r w:rsidR="00687752" w:rsidRPr="00687752">
        <w:t>Kaplan-Meier survival estimator</w:t>
      </w:r>
      <w:r>
        <w:t>s</w:t>
      </w:r>
      <w:r w:rsidR="00687752" w:rsidRPr="00687752">
        <w:t xml:space="preserve"> for CD</w:t>
      </w:r>
      <w:r>
        <w:t xml:space="preserve"> and T1D</w:t>
      </w:r>
      <w:r w:rsidR="00687752" w:rsidRPr="00687752">
        <w:t>,</w:t>
      </w:r>
      <w:r w:rsidR="00687752">
        <w:t xml:space="preserve"> stratified</w:t>
      </w:r>
      <w:r w:rsidR="00687752" w:rsidRPr="00687752">
        <w:t xml:space="preserve"> by rotavirus vaccination status</w:t>
      </w:r>
      <w:r>
        <w:t xml:space="preserve">, are </w:t>
      </w:r>
      <w:r w:rsidR="00687752">
        <w:t xml:space="preserve">shown </w:t>
      </w:r>
      <w:r w:rsidR="00687752" w:rsidRPr="002B703E">
        <w:t>in</w:t>
      </w:r>
      <w:r w:rsidR="006A505C">
        <w:t xml:space="preserve"> the</w:t>
      </w:r>
      <w:r w:rsidR="00687752" w:rsidRPr="002B703E">
        <w:t xml:space="preserve"> Figure</w:t>
      </w:r>
      <w:r w:rsidR="00C24F78">
        <w:t xml:space="preserve"> 1</w:t>
      </w:r>
      <w:r w:rsidR="00687752" w:rsidRPr="002B703E">
        <w:t>.</w:t>
      </w:r>
      <w:r w:rsidR="00687752">
        <w:t xml:space="preserve"> </w:t>
      </w:r>
      <w:r>
        <w:t>For both CD and T1D, d</w:t>
      </w:r>
      <w:r w:rsidR="0035773B">
        <w:t xml:space="preserve">ue to the large proportion without the outcome, </w:t>
      </w:r>
      <w:r w:rsidR="001A3EE6">
        <w:t xml:space="preserve">calculation of median survival time </w:t>
      </w:r>
      <w:r w:rsidR="0035773B">
        <w:t xml:space="preserve">was not relevant. Based on visual inspection of </w:t>
      </w:r>
      <w:r>
        <w:t>both</w:t>
      </w:r>
      <w:r w:rsidR="00CB2CA0">
        <w:t xml:space="preserve"> Kaplan-Meier plot</w:t>
      </w:r>
      <w:r>
        <w:t>s</w:t>
      </w:r>
      <w:r w:rsidR="00CB2CA0">
        <w:t>,</w:t>
      </w:r>
      <w:r w:rsidR="0035773B">
        <w:t xml:space="preserve"> the hazards in both groups </w:t>
      </w:r>
      <w:r>
        <w:t>we</w:t>
      </w:r>
      <w:r w:rsidR="0035773B">
        <w:t xml:space="preserve">re proportional. </w:t>
      </w:r>
    </w:p>
    <w:p w14:paraId="6D48BB8B" w14:textId="77777777" w:rsidR="0087451A" w:rsidRDefault="0087451A" w:rsidP="00A93374">
      <w:pPr>
        <w:spacing w:after="0" w:line="480" w:lineRule="auto"/>
      </w:pPr>
    </w:p>
    <w:p w14:paraId="00C2D8AB" w14:textId="121D9324" w:rsidR="003B769F" w:rsidRDefault="001B768F" w:rsidP="00FA69D0">
      <w:pPr>
        <w:spacing w:after="0" w:line="480" w:lineRule="auto"/>
      </w:pPr>
      <w:r>
        <w:t xml:space="preserve">The results of mixed-effects Cox regression modelling, with random intercepts for GP practices, are shown in Table </w:t>
      </w:r>
      <w:r w:rsidR="00133E6C">
        <w:t>2</w:t>
      </w:r>
      <w:r>
        <w:t>.</w:t>
      </w:r>
      <w:r w:rsidR="00556FC4">
        <w:t xml:space="preserve"> In univariable analysis the HR for </w:t>
      </w:r>
      <w:r w:rsidR="003B769F">
        <w:t xml:space="preserve">the association between </w:t>
      </w:r>
      <w:r w:rsidR="00556FC4">
        <w:t xml:space="preserve">rotavirus vaccination </w:t>
      </w:r>
      <w:r w:rsidR="003B769F">
        <w:t xml:space="preserve">and CD </w:t>
      </w:r>
      <w:r w:rsidR="009841BF">
        <w:t>was 0</w:t>
      </w:r>
      <w:r w:rsidR="0085732A">
        <w:t>.</w:t>
      </w:r>
      <w:r w:rsidR="00556FC4">
        <w:t>9</w:t>
      </w:r>
      <w:r w:rsidR="00596B50">
        <w:t>3</w:t>
      </w:r>
      <w:r w:rsidR="00556FC4">
        <w:t xml:space="preserve"> (95% CI </w:t>
      </w:r>
      <w:r w:rsidR="009841BF">
        <w:t>0</w:t>
      </w:r>
      <w:r w:rsidR="0085732A">
        <w:t>.</w:t>
      </w:r>
      <w:r w:rsidR="009841BF">
        <w:t>8</w:t>
      </w:r>
      <w:r w:rsidR="00596B50">
        <w:t>4</w:t>
      </w:r>
      <w:r w:rsidR="009841BF">
        <w:t>-1</w:t>
      </w:r>
      <w:r w:rsidR="0085732A">
        <w:t>.</w:t>
      </w:r>
      <w:r w:rsidR="00596B50" w:rsidRPr="003B769F">
        <w:t>0</w:t>
      </w:r>
      <w:r w:rsidR="00596B50">
        <w:t>4</w:t>
      </w:r>
      <w:r w:rsidR="00556FC4">
        <w:t>), when simultaneously adjusted for other explanatory v</w:t>
      </w:r>
      <w:r w:rsidR="009841BF">
        <w:t>ariables, the HR increased to 1</w:t>
      </w:r>
      <w:r w:rsidR="0085732A">
        <w:t>.</w:t>
      </w:r>
      <w:r w:rsidR="00596B50">
        <w:t xml:space="preserve">05 </w:t>
      </w:r>
      <w:r w:rsidR="00556FC4">
        <w:t>(</w:t>
      </w:r>
      <w:r w:rsidR="00C54E40">
        <w:t xml:space="preserve">95% CI </w:t>
      </w:r>
      <w:r w:rsidR="009841BF">
        <w:t>0</w:t>
      </w:r>
      <w:r w:rsidR="0085732A">
        <w:t>.</w:t>
      </w:r>
      <w:r w:rsidR="009841BF">
        <w:t>8</w:t>
      </w:r>
      <w:r w:rsidR="00596B50">
        <w:t>6</w:t>
      </w:r>
      <w:r w:rsidR="009841BF">
        <w:t>-1</w:t>
      </w:r>
      <w:r w:rsidR="0085732A">
        <w:t>.</w:t>
      </w:r>
      <w:r w:rsidR="003B769F" w:rsidRPr="003B769F">
        <w:t>2</w:t>
      </w:r>
      <w:r w:rsidR="00596B50">
        <w:t>8</w:t>
      </w:r>
      <w:r w:rsidR="00556FC4">
        <w:t xml:space="preserve">). Sex was associated with CD in both univariable and adjusted models, with females having </w:t>
      </w:r>
      <w:r w:rsidR="003B769F">
        <w:t>40</w:t>
      </w:r>
      <w:r w:rsidR="00556FC4">
        <w:t>% higher hazard than males</w:t>
      </w:r>
      <w:r w:rsidR="009841BF">
        <w:t xml:space="preserve"> (p &lt; 0</w:t>
      </w:r>
      <w:r w:rsidR="0085732A">
        <w:t>.</w:t>
      </w:r>
      <w:r w:rsidR="00556FC4">
        <w:t xml:space="preserve">001). </w:t>
      </w:r>
      <w:r w:rsidR="00A92209">
        <w:t>R</w:t>
      </w:r>
      <w:r w:rsidR="00A92209" w:rsidRPr="00A92209">
        <w:t>otavirus vaccination was</w:t>
      </w:r>
      <w:r w:rsidR="00A92209">
        <w:t xml:space="preserve"> not associat</w:t>
      </w:r>
      <w:r w:rsidR="00CD1D7D">
        <w:t>ed with T1D</w:t>
      </w:r>
      <w:r w:rsidR="00A92209">
        <w:t xml:space="preserve"> in</w:t>
      </w:r>
      <w:r w:rsidR="00CD1D7D">
        <w:t xml:space="preserve"> either</w:t>
      </w:r>
      <w:r w:rsidR="00A92209">
        <w:t xml:space="preserve"> univariable analysis (HR </w:t>
      </w:r>
      <w:r w:rsidR="009841BF">
        <w:t>1</w:t>
      </w:r>
      <w:r w:rsidR="0085732A">
        <w:t>.</w:t>
      </w:r>
      <w:r w:rsidR="00A92209" w:rsidRPr="00A92209">
        <w:t>0</w:t>
      </w:r>
      <w:r w:rsidR="00596B50">
        <w:t>1</w:t>
      </w:r>
      <w:r w:rsidR="007C37B0">
        <w:t xml:space="preserve">, </w:t>
      </w:r>
      <w:r w:rsidR="00C54E40">
        <w:t>95% CI</w:t>
      </w:r>
      <w:r w:rsidR="006C4AEE">
        <w:t xml:space="preserve"> </w:t>
      </w:r>
      <w:r w:rsidR="009841BF">
        <w:t>0</w:t>
      </w:r>
      <w:r w:rsidR="0085732A">
        <w:t>.</w:t>
      </w:r>
      <w:r w:rsidR="009841BF">
        <w:t>87-1</w:t>
      </w:r>
      <w:r w:rsidR="0085732A">
        <w:t>.</w:t>
      </w:r>
      <w:r w:rsidR="00596B50">
        <w:t>19</w:t>
      </w:r>
      <w:r w:rsidR="00A92209">
        <w:t>)</w:t>
      </w:r>
      <w:r w:rsidR="00A92209" w:rsidRPr="00A92209">
        <w:t xml:space="preserve">, </w:t>
      </w:r>
      <w:r w:rsidR="00A92209">
        <w:t xml:space="preserve">or </w:t>
      </w:r>
      <w:r w:rsidR="00CD1D7D">
        <w:t>when adjusted for confounders in</w:t>
      </w:r>
      <w:r w:rsidR="00A92209">
        <w:t xml:space="preserve"> multivariable analysis (HR </w:t>
      </w:r>
      <w:r w:rsidR="009841BF">
        <w:t>0</w:t>
      </w:r>
      <w:r w:rsidR="0085732A">
        <w:t>.</w:t>
      </w:r>
      <w:r w:rsidR="00596B50">
        <w:t>8</w:t>
      </w:r>
      <w:r w:rsidR="00CD1D7D" w:rsidRPr="00CD1D7D">
        <w:t>9</w:t>
      </w:r>
      <w:r w:rsidR="007C37B0">
        <w:t xml:space="preserve">, </w:t>
      </w:r>
      <w:r w:rsidR="00CD1D7D">
        <w:t xml:space="preserve">95% CI </w:t>
      </w:r>
      <w:r w:rsidR="009841BF">
        <w:t>0</w:t>
      </w:r>
      <w:r w:rsidR="0085732A">
        <w:t>.</w:t>
      </w:r>
      <w:r w:rsidR="009841BF">
        <w:t>6</w:t>
      </w:r>
      <w:r w:rsidR="00596B50">
        <w:t>8</w:t>
      </w:r>
      <w:r w:rsidR="009841BF">
        <w:t>-1</w:t>
      </w:r>
      <w:r w:rsidR="0085732A">
        <w:t>.</w:t>
      </w:r>
      <w:r w:rsidR="00596B50">
        <w:t>19</w:t>
      </w:r>
      <w:r w:rsidR="00CD1D7D">
        <w:t>).</w:t>
      </w:r>
    </w:p>
    <w:p w14:paraId="5AB7F1CE" w14:textId="5DC44766" w:rsidR="00FF73CD" w:rsidRDefault="00FF73CD" w:rsidP="00A93374">
      <w:pPr>
        <w:spacing w:after="0" w:line="480" w:lineRule="auto"/>
      </w:pPr>
    </w:p>
    <w:p w14:paraId="557F2508" w14:textId="2BD41F9E" w:rsidR="00150688" w:rsidRDefault="001C6CED" w:rsidP="00410DBA">
      <w:pPr>
        <w:spacing w:after="0" w:line="480" w:lineRule="auto"/>
      </w:pPr>
      <w:r>
        <w:t>S</w:t>
      </w:r>
      <w:r w:rsidR="001B768F">
        <w:t xml:space="preserve">ensitivity analyses results are shown in Table </w:t>
      </w:r>
      <w:r>
        <w:t>3</w:t>
      </w:r>
      <w:r w:rsidR="001B768F">
        <w:t xml:space="preserve">. Restricting the cohort to only those born after </w:t>
      </w:r>
      <w:r w:rsidR="00F863F7">
        <w:t>1</w:t>
      </w:r>
      <w:r w:rsidR="00D66ECE" w:rsidRPr="005E172C">
        <w:rPr>
          <w:vertAlign w:val="superscript"/>
        </w:rPr>
        <w:t>st</w:t>
      </w:r>
      <w:r w:rsidR="00D66ECE">
        <w:t xml:space="preserve"> </w:t>
      </w:r>
      <w:r w:rsidR="00F863F7">
        <w:t xml:space="preserve">July 2013 </w:t>
      </w:r>
      <w:r w:rsidR="00D95085">
        <w:t xml:space="preserve">had a </w:t>
      </w:r>
      <w:r w:rsidR="006A4966">
        <w:t>minor</w:t>
      </w:r>
      <w:r w:rsidR="00D95085">
        <w:t xml:space="preserve"> effect on</w:t>
      </w:r>
      <w:r w:rsidR="000F56CF">
        <w:t xml:space="preserve"> the point estimates</w:t>
      </w:r>
      <w:r w:rsidR="00FD5E6C">
        <w:t xml:space="preserve">. </w:t>
      </w:r>
      <w:r w:rsidR="000F56CF">
        <w:t>R</w:t>
      </w:r>
      <w:r w:rsidR="003E14FF">
        <w:t>emov</w:t>
      </w:r>
      <w:r w:rsidR="000F56CF">
        <w:t>ing</w:t>
      </w:r>
      <w:r w:rsidR="003E14FF">
        <w:t xml:space="preserve"> censoring of follow-up time at the seventh birthday </w:t>
      </w:r>
      <w:r w:rsidR="00E37576">
        <w:t xml:space="preserve">did not change the </w:t>
      </w:r>
      <w:r w:rsidR="004233BE">
        <w:t>association</w:t>
      </w:r>
      <w:r w:rsidR="004233BE" w:rsidDel="004233BE">
        <w:t xml:space="preserve"> </w:t>
      </w:r>
      <w:r w:rsidR="00E37576">
        <w:t>between rotavirus vaccination and CD</w:t>
      </w:r>
      <w:r w:rsidR="00596B50">
        <w:t xml:space="preserve"> or the association between rotavirus vaccination and T1D.</w:t>
      </w:r>
    </w:p>
    <w:p w14:paraId="03D670B9" w14:textId="77777777" w:rsidR="00271850" w:rsidRDefault="00271850" w:rsidP="00410DBA">
      <w:pPr>
        <w:spacing w:after="0" w:line="480" w:lineRule="auto"/>
      </w:pPr>
    </w:p>
    <w:p w14:paraId="108C72FD" w14:textId="77777777" w:rsidR="00271850" w:rsidRPr="00C24F78" w:rsidRDefault="00271850" w:rsidP="00271850">
      <w:pPr>
        <w:rPr>
          <w:b/>
        </w:rPr>
      </w:pPr>
      <w:r w:rsidRPr="00C24F78">
        <w:rPr>
          <w:b/>
        </w:rPr>
        <w:t>Table 2: Results from mixed-effects Cox regression models, with random intercepts for GP practi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1"/>
        <w:gridCol w:w="1700"/>
        <w:gridCol w:w="380"/>
        <w:gridCol w:w="754"/>
        <w:gridCol w:w="66"/>
        <w:gridCol w:w="380"/>
        <w:gridCol w:w="754"/>
        <w:gridCol w:w="171"/>
        <w:gridCol w:w="66"/>
        <w:gridCol w:w="380"/>
        <w:gridCol w:w="754"/>
        <w:gridCol w:w="380"/>
        <w:gridCol w:w="754"/>
        <w:gridCol w:w="81"/>
      </w:tblGrid>
      <w:tr w:rsidR="00271850" w:rsidRPr="00C24F78" w14:paraId="70269C5E" w14:textId="77777777" w:rsidTr="00F61E90">
        <w:trPr>
          <w:tblHeader/>
          <w:tblCellSpacing w:w="15" w:type="dxa"/>
        </w:trPr>
        <w:tc>
          <w:tcPr>
            <w:tcW w:w="0" w:type="auto"/>
            <w:tcBorders>
              <w:top w:val="single" w:sz="12" w:space="0" w:color="auto"/>
            </w:tcBorders>
            <w:vAlign w:val="center"/>
          </w:tcPr>
          <w:p w14:paraId="77241206" w14:textId="77777777" w:rsidR="00271850" w:rsidRPr="00C24F78" w:rsidRDefault="00271850" w:rsidP="00F61E90">
            <w:pPr>
              <w:spacing w:after="0" w:line="240" w:lineRule="auto"/>
              <w:rPr>
                <w:rFonts w:eastAsia="Times New Roman" w:cstheme="minorHAnsi"/>
                <w:b/>
                <w:sz w:val="18"/>
                <w:szCs w:val="18"/>
                <w:lang w:eastAsia="en-GB"/>
              </w:rPr>
            </w:pPr>
          </w:p>
        </w:tc>
        <w:tc>
          <w:tcPr>
            <w:tcW w:w="0" w:type="auto"/>
            <w:tcBorders>
              <w:top w:val="single" w:sz="12" w:space="0" w:color="auto"/>
            </w:tcBorders>
            <w:vAlign w:val="center"/>
          </w:tcPr>
          <w:p w14:paraId="3DD46046" w14:textId="77777777" w:rsidR="00271850" w:rsidRPr="00C24F78" w:rsidRDefault="00271850" w:rsidP="00F61E90">
            <w:pPr>
              <w:spacing w:after="0" w:line="240" w:lineRule="auto"/>
              <w:rPr>
                <w:rFonts w:eastAsia="Times New Roman" w:cstheme="minorHAnsi"/>
                <w:bCs/>
                <w:sz w:val="18"/>
                <w:szCs w:val="18"/>
                <w:lang w:eastAsia="en-GB"/>
              </w:rPr>
            </w:pPr>
          </w:p>
        </w:tc>
        <w:tc>
          <w:tcPr>
            <w:tcW w:w="0" w:type="auto"/>
            <w:gridSpan w:val="6"/>
            <w:tcBorders>
              <w:top w:val="single" w:sz="12" w:space="0" w:color="auto"/>
              <w:bottom w:val="single" w:sz="4" w:space="0" w:color="auto"/>
            </w:tcBorders>
            <w:vAlign w:val="center"/>
          </w:tcPr>
          <w:p w14:paraId="177E2D15" w14:textId="77777777" w:rsidR="00271850" w:rsidRPr="00C24F78" w:rsidRDefault="00271850" w:rsidP="00F61E90">
            <w:pPr>
              <w:spacing w:after="0" w:line="240" w:lineRule="auto"/>
              <w:jc w:val="center"/>
              <w:rPr>
                <w:rFonts w:eastAsia="Times New Roman" w:cstheme="minorHAnsi"/>
                <w:b/>
                <w:bCs/>
                <w:sz w:val="18"/>
                <w:szCs w:val="18"/>
                <w:lang w:eastAsia="en-GB"/>
              </w:rPr>
            </w:pPr>
            <w:r w:rsidRPr="00C24F78">
              <w:rPr>
                <w:rFonts w:eastAsia="Times New Roman" w:cstheme="minorHAnsi"/>
                <w:b/>
                <w:bCs/>
                <w:sz w:val="18"/>
                <w:szCs w:val="18"/>
                <w:lang w:eastAsia="en-GB"/>
              </w:rPr>
              <w:t>CD</w:t>
            </w:r>
          </w:p>
        </w:tc>
        <w:tc>
          <w:tcPr>
            <w:tcW w:w="0" w:type="auto"/>
            <w:tcBorders>
              <w:top w:val="single" w:sz="12" w:space="0" w:color="auto"/>
            </w:tcBorders>
          </w:tcPr>
          <w:p w14:paraId="5E943553" w14:textId="77777777" w:rsidR="00271850" w:rsidRPr="00C24F78" w:rsidRDefault="00271850" w:rsidP="00F61E90">
            <w:pPr>
              <w:spacing w:after="0" w:line="240" w:lineRule="auto"/>
              <w:jc w:val="center"/>
              <w:rPr>
                <w:rFonts w:eastAsia="Times New Roman" w:cstheme="minorHAnsi"/>
                <w:b/>
                <w:bCs/>
                <w:sz w:val="18"/>
                <w:szCs w:val="18"/>
                <w:lang w:eastAsia="en-GB"/>
              </w:rPr>
            </w:pPr>
          </w:p>
        </w:tc>
        <w:tc>
          <w:tcPr>
            <w:tcW w:w="0" w:type="auto"/>
            <w:gridSpan w:val="5"/>
            <w:tcBorders>
              <w:top w:val="single" w:sz="12" w:space="0" w:color="auto"/>
              <w:bottom w:val="single" w:sz="4" w:space="0" w:color="auto"/>
            </w:tcBorders>
          </w:tcPr>
          <w:p w14:paraId="76CEA1EB" w14:textId="77777777" w:rsidR="00271850" w:rsidRPr="00C24F78" w:rsidRDefault="00271850" w:rsidP="00F61E90">
            <w:pPr>
              <w:spacing w:after="0" w:line="240" w:lineRule="auto"/>
              <w:jc w:val="center"/>
              <w:rPr>
                <w:rFonts w:eastAsia="Times New Roman" w:cstheme="minorHAnsi"/>
                <w:b/>
                <w:bCs/>
                <w:sz w:val="18"/>
                <w:szCs w:val="18"/>
                <w:lang w:eastAsia="en-GB"/>
              </w:rPr>
            </w:pPr>
            <w:r w:rsidRPr="00C24F78">
              <w:rPr>
                <w:rFonts w:eastAsia="Times New Roman" w:cstheme="minorHAnsi"/>
                <w:b/>
                <w:bCs/>
                <w:sz w:val="18"/>
                <w:szCs w:val="18"/>
                <w:lang w:eastAsia="en-GB"/>
              </w:rPr>
              <w:t>T1D</w:t>
            </w:r>
          </w:p>
        </w:tc>
      </w:tr>
      <w:tr w:rsidR="005520DD" w:rsidRPr="00C24F78" w14:paraId="7BEE9E1C" w14:textId="77777777" w:rsidTr="00F61E90">
        <w:trPr>
          <w:tblHeader/>
          <w:tblCellSpacing w:w="15" w:type="dxa"/>
        </w:trPr>
        <w:tc>
          <w:tcPr>
            <w:tcW w:w="0" w:type="auto"/>
            <w:vAlign w:val="center"/>
            <w:hideMark/>
          </w:tcPr>
          <w:p w14:paraId="1449C6D9" w14:textId="77777777" w:rsidR="00271850" w:rsidRPr="00C24F78" w:rsidRDefault="00271850" w:rsidP="00F61E90">
            <w:pPr>
              <w:spacing w:after="0" w:line="240" w:lineRule="auto"/>
              <w:rPr>
                <w:rFonts w:eastAsia="Times New Roman" w:cstheme="minorHAnsi"/>
                <w:b/>
                <w:sz w:val="18"/>
                <w:szCs w:val="18"/>
                <w:lang w:eastAsia="en-GB"/>
              </w:rPr>
            </w:pPr>
            <w:r w:rsidRPr="00C24F78">
              <w:rPr>
                <w:rFonts w:eastAsia="Times New Roman" w:cstheme="minorHAnsi"/>
                <w:b/>
                <w:sz w:val="18"/>
                <w:szCs w:val="18"/>
                <w:lang w:eastAsia="en-GB"/>
              </w:rPr>
              <w:t>Variable</w:t>
            </w:r>
          </w:p>
        </w:tc>
        <w:tc>
          <w:tcPr>
            <w:tcW w:w="0" w:type="auto"/>
            <w:vAlign w:val="center"/>
            <w:hideMark/>
          </w:tcPr>
          <w:p w14:paraId="6D5E40AE" w14:textId="77777777" w:rsidR="00271850" w:rsidRPr="00C24F78" w:rsidRDefault="00271850" w:rsidP="00F61E90">
            <w:pPr>
              <w:spacing w:after="0" w:line="240" w:lineRule="auto"/>
              <w:rPr>
                <w:rFonts w:eastAsia="Times New Roman" w:cstheme="minorHAnsi"/>
                <w:bCs/>
                <w:sz w:val="18"/>
                <w:szCs w:val="18"/>
                <w:lang w:eastAsia="en-GB"/>
              </w:rPr>
            </w:pPr>
          </w:p>
        </w:tc>
        <w:tc>
          <w:tcPr>
            <w:tcW w:w="0" w:type="auto"/>
            <w:gridSpan w:val="2"/>
            <w:vAlign w:val="center"/>
            <w:hideMark/>
          </w:tcPr>
          <w:p w14:paraId="53E448D9" w14:textId="77777777" w:rsidR="00271850" w:rsidRPr="00C24F78" w:rsidRDefault="00271850" w:rsidP="00F61E90">
            <w:pPr>
              <w:spacing w:after="0" w:line="240" w:lineRule="auto"/>
              <w:rPr>
                <w:rFonts w:eastAsia="Times New Roman" w:cstheme="minorHAnsi"/>
                <w:b/>
                <w:bCs/>
                <w:sz w:val="18"/>
                <w:szCs w:val="18"/>
                <w:lang w:eastAsia="en-GB"/>
              </w:rPr>
            </w:pPr>
            <w:r w:rsidRPr="00C24F78">
              <w:rPr>
                <w:rFonts w:eastAsia="Times New Roman" w:cstheme="minorHAnsi"/>
                <w:b/>
                <w:bCs/>
                <w:sz w:val="18"/>
                <w:szCs w:val="18"/>
                <w:lang w:eastAsia="en-GB"/>
              </w:rPr>
              <w:t>Univariable</w:t>
            </w:r>
          </w:p>
        </w:tc>
        <w:tc>
          <w:tcPr>
            <w:tcW w:w="0" w:type="auto"/>
          </w:tcPr>
          <w:p w14:paraId="77CB8D90" w14:textId="77777777" w:rsidR="00271850" w:rsidRPr="00C24F78" w:rsidRDefault="00271850" w:rsidP="00F61E90">
            <w:pPr>
              <w:spacing w:after="0" w:line="240" w:lineRule="auto"/>
              <w:jc w:val="center"/>
              <w:rPr>
                <w:rFonts w:eastAsia="Times New Roman" w:cstheme="minorHAnsi"/>
                <w:b/>
                <w:bCs/>
                <w:sz w:val="18"/>
                <w:szCs w:val="18"/>
                <w:lang w:eastAsia="en-GB"/>
              </w:rPr>
            </w:pPr>
          </w:p>
        </w:tc>
        <w:tc>
          <w:tcPr>
            <w:tcW w:w="0" w:type="auto"/>
            <w:gridSpan w:val="3"/>
            <w:vAlign w:val="center"/>
          </w:tcPr>
          <w:p w14:paraId="5702BA42" w14:textId="77777777" w:rsidR="00271850" w:rsidRPr="00C24F78" w:rsidRDefault="00271850" w:rsidP="00F61E90">
            <w:pPr>
              <w:spacing w:after="0" w:line="240" w:lineRule="auto"/>
              <w:jc w:val="center"/>
              <w:rPr>
                <w:rFonts w:eastAsia="Times New Roman" w:cstheme="minorHAnsi"/>
                <w:b/>
                <w:bCs/>
                <w:sz w:val="18"/>
                <w:szCs w:val="18"/>
                <w:lang w:eastAsia="en-GB"/>
              </w:rPr>
            </w:pPr>
            <w:r w:rsidRPr="00C24F78">
              <w:rPr>
                <w:rFonts w:eastAsia="Times New Roman" w:cstheme="minorHAnsi"/>
                <w:b/>
                <w:bCs/>
                <w:sz w:val="18"/>
                <w:szCs w:val="18"/>
                <w:lang w:eastAsia="en-GB"/>
              </w:rPr>
              <w:t>Adjusted</w:t>
            </w:r>
          </w:p>
        </w:tc>
        <w:tc>
          <w:tcPr>
            <w:tcW w:w="0" w:type="auto"/>
          </w:tcPr>
          <w:p w14:paraId="1EB05404" w14:textId="77777777" w:rsidR="00271850" w:rsidRPr="00C24F78" w:rsidRDefault="00271850" w:rsidP="00F61E90">
            <w:pPr>
              <w:spacing w:after="0" w:line="240" w:lineRule="auto"/>
              <w:jc w:val="center"/>
              <w:rPr>
                <w:rFonts w:eastAsia="Times New Roman" w:cstheme="minorHAnsi"/>
                <w:b/>
                <w:bCs/>
                <w:sz w:val="18"/>
                <w:szCs w:val="18"/>
                <w:lang w:eastAsia="en-GB"/>
              </w:rPr>
            </w:pPr>
            <w:r w:rsidRPr="00C24F78">
              <w:rPr>
                <w:rFonts w:eastAsia="Times New Roman" w:cstheme="minorHAnsi"/>
                <w:b/>
                <w:bCs/>
                <w:sz w:val="18"/>
                <w:szCs w:val="18"/>
                <w:lang w:eastAsia="en-GB"/>
              </w:rPr>
              <w:t xml:space="preserve">       </w:t>
            </w:r>
          </w:p>
        </w:tc>
        <w:tc>
          <w:tcPr>
            <w:tcW w:w="0" w:type="auto"/>
            <w:gridSpan w:val="2"/>
          </w:tcPr>
          <w:p w14:paraId="6D93CF5A" w14:textId="77777777" w:rsidR="00271850" w:rsidRPr="00C24F78" w:rsidRDefault="00271850" w:rsidP="00F61E90">
            <w:pPr>
              <w:spacing w:after="0" w:line="240" w:lineRule="auto"/>
              <w:jc w:val="center"/>
              <w:rPr>
                <w:rFonts w:eastAsia="Times New Roman" w:cstheme="minorHAnsi"/>
                <w:b/>
                <w:bCs/>
                <w:sz w:val="18"/>
                <w:szCs w:val="18"/>
                <w:lang w:eastAsia="en-GB"/>
              </w:rPr>
            </w:pPr>
            <w:r w:rsidRPr="00C24F78">
              <w:rPr>
                <w:rFonts w:eastAsia="Times New Roman" w:cstheme="minorHAnsi"/>
                <w:b/>
                <w:bCs/>
                <w:sz w:val="18"/>
                <w:szCs w:val="18"/>
                <w:lang w:eastAsia="en-GB"/>
              </w:rPr>
              <w:t>Univariable</w:t>
            </w:r>
          </w:p>
        </w:tc>
        <w:tc>
          <w:tcPr>
            <w:tcW w:w="0" w:type="auto"/>
            <w:gridSpan w:val="3"/>
          </w:tcPr>
          <w:p w14:paraId="5A86AED9" w14:textId="77777777" w:rsidR="00271850" w:rsidRPr="00C24F78" w:rsidRDefault="00271850" w:rsidP="00F61E90">
            <w:pPr>
              <w:spacing w:after="0" w:line="240" w:lineRule="auto"/>
              <w:jc w:val="center"/>
              <w:rPr>
                <w:rFonts w:eastAsia="Times New Roman" w:cstheme="minorHAnsi"/>
                <w:b/>
                <w:bCs/>
                <w:sz w:val="18"/>
                <w:szCs w:val="18"/>
                <w:lang w:eastAsia="en-GB"/>
              </w:rPr>
            </w:pPr>
            <w:r w:rsidRPr="00C24F78">
              <w:rPr>
                <w:rFonts w:eastAsia="Times New Roman" w:cstheme="minorHAnsi"/>
                <w:b/>
                <w:bCs/>
                <w:sz w:val="18"/>
                <w:szCs w:val="18"/>
                <w:lang w:eastAsia="en-GB"/>
              </w:rPr>
              <w:t>Adjusted</w:t>
            </w:r>
          </w:p>
        </w:tc>
      </w:tr>
      <w:tr w:rsidR="005520DD" w:rsidRPr="00C24F78" w14:paraId="3ABF1268" w14:textId="77777777" w:rsidTr="00F61E90">
        <w:trPr>
          <w:tblHeader/>
          <w:tblCellSpacing w:w="15" w:type="dxa"/>
        </w:trPr>
        <w:tc>
          <w:tcPr>
            <w:tcW w:w="0" w:type="auto"/>
            <w:tcBorders>
              <w:bottom w:val="single" w:sz="4" w:space="0" w:color="auto"/>
            </w:tcBorders>
            <w:vAlign w:val="center"/>
          </w:tcPr>
          <w:p w14:paraId="0C348BDD"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tcBorders>
              <w:bottom w:val="single" w:sz="4" w:space="0" w:color="auto"/>
            </w:tcBorders>
            <w:vAlign w:val="center"/>
          </w:tcPr>
          <w:p w14:paraId="56E66225" w14:textId="77777777" w:rsidR="00271850" w:rsidRPr="00C24F78" w:rsidRDefault="00271850" w:rsidP="00F61E90">
            <w:pPr>
              <w:spacing w:after="0" w:line="240" w:lineRule="auto"/>
              <w:rPr>
                <w:rFonts w:eastAsia="Times New Roman" w:cstheme="minorHAnsi"/>
                <w:bCs/>
                <w:sz w:val="18"/>
                <w:szCs w:val="18"/>
                <w:lang w:eastAsia="en-GB"/>
              </w:rPr>
            </w:pPr>
          </w:p>
        </w:tc>
        <w:tc>
          <w:tcPr>
            <w:tcW w:w="0" w:type="auto"/>
            <w:tcBorders>
              <w:bottom w:val="single" w:sz="4" w:space="0" w:color="auto"/>
            </w:tcBorders>
            <w:vAlign w:val="center"/>
          </w:tcPr>
          <w:p w14:paraId="5F4FFC82" w14:textId="77777777" w:rsidR="00271850" w:rsidRPr="00C24F78" w:rsidRDefault="00271850" w:rsidP="00F61E90">
            <w:pPr>
              <w:spacing w:after="0" w:line="240" w:lineRule="auto"/>
              <w:jc w:val="right"/>
              <w:rPr>
                <w:rFonts w:eastAsia="Times New Roman" w:cstheme="minorHAnsi"/>
                <w:b/>
                <w:bCs/>
                <w:sz w:val="18"/>
                <w:szCs w:val="18"/>
                <w:lang w:eastAsia="en-GB"/>
              </w:rPr>
            </w:pPr>
            <w:r w:rsidRPr="00C24F78">
              <w:rPr>
                <w:rFonts w:eastAsia="Times New Roman" w:cstheme="minorHAnsi"/>
                <w:b/>
                <w:bCs/>
                <w:sz w:val="18"/>
                <w:szCs w:val="18"/>
                <w:lang w:eastAsia="en-GB"/>
              </w:rPr>
              <w:t>HR</w:t>
            </w:r>
          </w:p>
        </w:tc>
        <w:tc>
          <w:tcPr>
            <w:tcW w:w="0" w:type="auto"/>
            <w:tcBorders>
              <w:bottom w:val="single" w:sz="4" w:space="0" w:color="auto"/>
            </w:tcBorders>
          </w:tcPr>
          <w:p w14:paraId="1A96E39E" w14:textId="77777777" w:rsidR="00271850" w:rsidRPr="00C24F78" w:rsidRDefault="00271850" w:rsidP="00F61E90">
            <w:pPr>
              <w:spacing w:after="0" w:line="240" w:lineRule="auto"/>
              <w:jc w:val="right"/>
              <w:rPr>
                <w:rFonts w:eastAsia="Times New Roman" w:cstheme="minorHAnsi"/>
                <w:b/>
                <w:bCs/>
                <w:i/>
                <w:sz w:val="18"/>
                <w:szCs w:val="18"/>
                <w:lang w:eastAsia="en-GB"/>
              </w:rPr>
            </w:pPr>
            <w:r w:rsidRPr="00C24F78">
              <w:rPr>
                <w:rFonts w:eastAsia="Times New Roman" w:cstheme="minorHAnsi"/>
                <w:b/>
                <w:bCs/>
                <w:i/>
                <w:sz w:val="18"/>
                <w:szCs w:val="18"/>
                <w:lang w:eastAsia="en-GB"/>
              </w:rPr>
              <w:t>95%CI</w:t>
            </w:r>
          </w:p>
        </w:tc>
        <w:tc>
          <w:tcPr>
            <w:tcW w:w="0" w:type="auto"/>
            <w:tcBorders>
              <w:bottom w:val="single" w:sz="4" w:space="0" w:color="auto"/>
            </w:tcBorders>
          </w:tcPr>
          <w:p w14:paraId="29A6D674" w14:textId="77777777" w:rsidR="00271850" w:rsidRPr="00C24F78" w:rsidRDefault="00271850" w:rsidP="00F61E90">
            <w:pPr>
              <w:spacing w:after="0" w:line="240" w:lineRule="auto"/>
              <w:jc w:val="right"/>
              <w:rPr>
                <w:rFonts w:eastAsia="Times New Roman" w:cstheme="minorHAnsi"/>
                <w:b/>
                <w:bCs/>
                <w:sz w:val="18"/>
                <w:szCs w:val="18"/>
                <w:lang w:eastAsia="en-GB"/>
              </w:rPr>
            </w:pPr>
          </w:p>
        </w:tc>
        <w:tc>
          <w:tcPr>
            <w:tcW w:w="0" w:type="auto"/>
            <w:tcBorders>
              <w:bottom w:val="single" w:sz="4" w:space="0" w:color="auto"/>
            </w:tcBorders>
            <w:vAlign w:val="center"/>
          </w:tcPr>
          <w:p w14:paraId="007DE082" w14:textId="77777777" w:rsidR="00271850" w:rsidRPr="00C24F78" w:rsidRDefault="00271850" w:rsidP="00F61E90">
            <w:pPr>
              <w:spacing w:after="0" w:line="240" w:lineRule="auto"/>
              <w:jc w:val="right"/>
              <w:rPr>
                <w:rFonts w:eastAsia="Times New Roman" w:cstheme="minorHAnsi"/>
                <w:b/>
                <w:bCs/>
                <w:sz w:val="18"/>
                <w:szCs w:val="18"/>
                <w:lang w:eastAsia="en-GB"/>
              </w:rPr>
            </w:pPr>
            <w:r w:rsidRPr="00C24F78">
              <w:rPr>
                <w:rFonts w:eastAsia="Times New Roman" w:cstheme="minorHAnsi"/>
                <w:b/>
                <w:bCs/>
                <w:sz w:val="18"/>
                <w:szCs w:val="18"/>
                <w:lang w:eastAsia="en-GB"/>
              </w:rPr>
              <w:t>HR</w:t>
            </w:r>
          </w:p>
        </w:tc>
        <w:tc>
          <w:tcPr>
            <w:tcW w:w="0" w:type="auto"/>
            <w:tcBorders>
              <w:bottom w:val="single" w:sz="4" w:space="0" w:color="auto"/>
            </w:tcBorders>
          </w:tcPr>
          <w:p w14:paraId="781A8FD3" w14:textId="77777777" w:rsidR="00271850" w:rsidRPr="00C24F78" w:rsidRDefault="00271850" w:rsidP="00F61E90">
            <w:pPr>
              <w:spacing w:after="0" w:line="240" w:lineRule="auto"/>
              <w:jc w:val="right"/>
              <w:rPr>
                <w:rFonts w:eastAsia="Times New Roman" w:cstheme="minorHAnsi"/>
                <w:b/>
                <w:bCs/>
                <w:i/>
                <w:sz w:val="18"/>
                <w:szCs w:val="18"/>
                <w:lang w:eastAsia="en-GB"/>
              </w:rPr>
            </w:pPr>
            <w:r w:rsidRPr="00C24F78">
              <w:rPr>
                <w:rFonts w:eastAsia="Times New Roman" w:cstheme="minorHAnsi"/>
                <w:b/>
                <w:bCs/>
                <w:i/>
                <w:sz w:val="18"/>
                <w:szCs w:val="18"/>
                <w:lang w:eastAsia="en-GB"/>
              </w:rPr>
              <w:t>95%CI</w:t>
            </w:r>
          </w:p>
        </w:tc>
        <w:tc>
          <w:tcPr>
            <w:tcW w:w="0" w:type="auto"/>
            <w:tcBorders>
              <w:bottom w:val="single" w:sz="4" w:space="0" w:color="auto"/>
            </w:tcBorders>
          </w:tcPr>
          <w:p w14:paraId="2E0C7F20" w14:textId="77777777" w:rsidR="00271850" w:rsidRPr="00C24F78" w:rsidRDefault="00271850" w:rsidP="00F61E90">
            <w:pPr>
              <w:spacing w:after="0" w:line="240" w:lineRule="auto"/>
              <w:jc w:val="right"/>
              <w:rPr>
                <w:rFonts w:eastAsia="Times New Roman" w:cstheme="minorHAnsi"/>
                <w:b/>
                <w:bCs/>
                <w:sz w:val="18"/>
                <w:szCs w:val="18"/>
                <w:lang w:eastAsia="en-GB"/>
              </w:rPr>
            </w:pPr>
          </w:p>
        </w:tc>
        <w:tc>
          <w:tcPr>
            <w:tcW w:w="0" w:type="auto"/>
            <w:tcBorders>
              <w:bottom w:val="single" w:sz="4" w:space="0" w:color="auto"/>
            </w:tcBorders>
          </w:tcPr>
          <w:p w14:paraId="3075BC2D" w14:textId="77777777" w:rsidR="00271850" w:rsidRPr="00C24F78" w:rsidRDefault="00271850" w:rsidP="00F61E90">
            <w:pPr>
              <w:spacing w:after="0" w:line="240" w:lineRule="auto"/>
              <w:jc w:val="right"/>
              <w:rPr>
                <w:rFonts w:eastAsia="Times New Roman" w:cstheme="minorHAnsi"/>
                <w:b/>
                <w:bCs/>
                <w:sz w:val="18"/>
                <w:szCs w:val="18"/>
                <w:lang w:eastAsia="en-GB"/>
              </w:rPr>
            </w:pPr>
          </w:p>
        </w:tc>
        <w:tc>
          <w:tcPr>
            <w:tcW w:w="0" w:type="auto"/>
            <w:tcBorders>
              <w:bottom w:val="single" w:sz="4" w:space="0" w:color="auto"/>
            </w:tcBorders>
          </w:tcPr>
          <w:p w14:paraId="2FC0E41D" w14:textId="77777777" w:rsidR="00271850" w:rsidRPr="00C24F78" w:rsidRDefault="00271850" w:rsidP="00F61E90">
            <w:pPr>
              <w:spacing w:after="0" w:line="240" w:lineRule="auto"/>
              <w:jc w:val="right"/>
              <w:rPr>
                <w:rFonts w:eastAsia="Times New Roman" w:cstheme="minorHAnsi"/>
                <w:b/>
                <w:bCs/>
                <w:sz w:val="18"/>
                <w:szCs w:val="18"/>
                <w:lang w:eastAsia="en-GB"/>
              </w:rPr>
            </w:pPr>
            <w:r w:rsidRPr="00C24F78">
              <w:rPr>
                <w:rFonts w:eastAsia="Times New Roman" w:cstheme="minorHAnsi"/>
                <w:b/>
                <w:bCs/>
                <w:sz w:val="18"/>
                <w:szCs w:val="18"/>
                <w:lang w:eastAsia="en-GB"/>
              </w:rPr>
              <w:t>HR</w:t>
            </w:r>
          </w:p>
        </w:tc>
        <w:tc>
          <w:tcPr>
            <w:tcW w:w="0" w:type="auto"/>
            <w:tcBorders>
              <w:bottom w:val="single" w:sz="4" w:space="0" w:color="auto"/>
            </w:tcBorders>
          </w:tcPr>
          <w:p w14:paraId="15FBF73E" w14:textId="77777777" w:rsidR="00271850" w:rsidRPr="00C24F78" w:rsidRDefault="00271850" w:rsidP="00F61E90">
            <w:pPr>
              <w:spacing w:after="0" w:line="240" w:lineRule="auto"/>
              <w:jc w:val="right"/>
              <w:rPr>
                <w:rFonts w:eastAsia="Times New Roman" w:cstheme="minorHAnsi"/>
                <w:b/>
                <w:bCs/>
                <w:sz w:val="18"/>
                <w:szCs w:val="18"/>
                <w:lang w:eastAsia="en-GB"/>
              </w:rPr>
            </w:pPr>
            <w:r w:rsidRPr="00C24F78">
              <w:rPr>
                <w:rFonts w:eastAsia="Times New Roman" w:cstheme="minorHAnsi"/>
                <w:b/>
                <w:bCs/>
                <w:sz w:val="18"/>
                <w:szCs w:val="18"/>
                <w:lang w:eastAsia="en-GB"/>
              </w:rPr>
              <w:t>95%CI</w:t>
            </w:r>
          </w:p>
        </w:tc>
        <w:tc>
          <w:tcPr>
            <w:tcW w:w="0" w:type="auto"/>
            <w:tcBorders>
              <w:bottom w:val="single" w:sz="4" w:space="0" w:color="auto"/>
            </w:tcBorders>
          </w:tcPr>
          <w:p w14:paraId="7E48BCAB" w14:textId="77777777" w:rsidR="00271850" w:rsidRPr="00C24F78" w:rsidRDefault="00271850" w:rsidP="00F61E90">
            <w:pPr>
              <w:spacing w:after="0" w:line="240" w:lineRule="auto"/>
              <w:jc w:val="right"/>
              <w:rPr>
                <w:rFonts w:eastAsia="Times New Roman" w:cstheme="minorHAnsi"/>
                <w:b/>
                <w:bCs/>
                <w:sz w:val="18"/>
                <w:szCs w:val="18"/>
                <w:lang w:eastAsia="en-GB"/>
              </w:rPr>
            </w:pPr>
            <w:r w:rsidRPr="00C24F78">
              <w:rPr>
                <w:rFonts w:eastAsia="Times New Roman" w:cstheme="minorHAnsi"/>
                <w:b/>
                <w:bCs/>
                <w:sz w:val="18"/>
                <w:szCs w:val="18"/>
                <w:lang w:eastAsia="en-GB"/>
              </w:rPr>
              <w:t>HR</w:t>
            </w:r>
          </w:p>
        </w:tc>
        <w:tc>
          <w:tcPr>
            <w:tcW w:w="0" w:type="auto"/>
            <w:tcBorders>
              <w:bottom w:val="single" w:sz="4" w:space="0" w:color="auto"/>
            </w:tcBorders>
          </w:tcPr>
          <w:p w14:paraId="477AE056" w14:textId="77777777" w:rsidR="00271850" w:rsidRPr="00C24F78" w:rsidRDefault="00271850" w:rsidP="00F61E90">
            <w:pPr>
              <w:spacing w:after="0" w:line="240" w:lineRule="auto"/>
              <w:jc w:val="right"/>
              <w:rPr>
                <w:rFonts w:eastAsia="Times New Roman" w:cstheme="minorHAnsi"/>
                <w:b/>
                <w:bCs/>
                <w:sz w:val="18"/>
                <w:szCs w:val="18"/>
                <w:lang w:eastAsia="en-GB"/>
              </w:rPr>
            </w:pPr>
            <w:r w:rsidRPr="00C24F78">
              <w:rPr>
                <w:rFonts w:eastAsia="Times New Roman" w:cstheme="minorHAnsi"/>
                <w:b/>
                <w:bCs/>
                <w:sz w:val="18"/>
                <w:szCs w:val="18"/>
                <w:lang w:eastAsia="en-GB"/>
              </w:rPr>
              <w:t>95%CI</w:t>
            </w:r>
          </w:p>
        </w:tc>
        <w:tc>
          <w:tcPr>
            <w:tcW w:w="0" w:type="auto"/>
            <w:tcBorders>
              <w:bottom w:val="single" w:sz="4" w:space="0" w:color="auto"/>
            </w:tcBorders>
          </w:tcPr>
          <w:p w14:paraId="4FFD1297" w14:textId="77777777" w:rsidR="00271850" w:rsidRPr="00C24F78" w:rsidRDefault="00271850" w:rsidP="00F61E90">
            <w:pPr>
              <w:spacing w:after="0" w:line="240" w:lineRule="auto"/>
              <w:jc w:val="right"/>
              <w:rPr>
                <w:rFonts w:eastAsia="Times New Roman" w:cstheme="minorHAnsi"/>
                <w:b/>
                <w:bCs/>
                <w:sz w:val="18"/>
                <w:szCs w:val="18"/>
                <w:lang w:eastAsia="en-GB"/>
              </w:rPr>
            </w:pPr>
          </w:p>
        </w:tc>
      </w:tr>
      <w:tr w:rsidR="005520DD" w:rsidRPr="00C24F78" w14:paraId="1E639F35" w14:textId="77777777" w:rsidTr="00F61E90">
        <w:trPr>
          <w:tblCellSpacing w:w="15" w:type="dxa"/>
        </w:trPr>
        <w:tc>
          <w:tcPr>
            <w:tcW w:w="0" w:type="auto"/>
            <w:vAlign w:val="center"/>
          </w:tcPr>
          <w:p w14:paraId="4F31FAAB"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Rotavirus vaccination</w:t>
            </w:r>
          </w:p>
        </w:tc>
        <w:tc>
          <w:tcPr>
            <w:tcW w:w="0" w:type="auto"/>
            <w:vAlign w:val="center"/>
          </w:tcPr>
          <w:p w14:paraId="4B6A589F"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No</w:t>
            </w:r>
          </w:p>
        </w:tc>
        <w:tc>
          <w:tcPr>
            <w:tcW w:w="0" w:type="auto"/>
            <w:vAlign w:val="center"/>
          </w:tcPr>
          <w:p w14:paraId="49D6B82F"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4D64B68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2BBBD9AD"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vAlign w:val="center"/>
          </w:tcPr>
          <w:p w14:paraId="609A79E4"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vAlign w:val="center"/>
          </w:tcPr>
          <w:p w14:paraId="21431AF0"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vAlign w:val="center"/>
          </w:tcPr>
          <w:p w14:paraId="266D2D60"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tcPr>
          <w:p w14:paraId="45727A97"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tcPr>
          <w:p w14:paraId="53D5CDF8"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4C4B7823"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064CB6C7"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480C9E86"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272A574B" w14:textId="77777777" w:rsidR="00271850" w:rsidRPr="00C24F78" w:rsidRDefault="00271850" w:rsidP="00F61E90">
            <w:pPr>
              <w:spacing w:after="0" w:line="240" w:lineRule="auto"/>
              <w:jc w:val="right"/>
              <w:rPr>
                <w:rFonts w:eastAsia="Times New Roman" w:cstheme="minorHAnsi"/>
                <w:i/>
                <w:sz w:val="18"/>
                <w:szCs w:val="18"/>
                <w:lang w:eastAsia="en-GB"/>
              </w:rPr>
            </w:pPr>
          </w:p>
        </w:tc>
      </w:tr>
      <w:tr w:rsidR="005520DD" w:rsidRPr="00C24F78" w14:paraId="0568D85D" w14:textId="77777777" w:rsidTr="00F61E90">
        <w:trPr>
          <w:tblCellSpacing w:w="15" w:type="dxa"/>
        </w:trPr>
        <w:tc>
          <w:tcPr>
            <w:tcW w:w="0" w:type="auto"/>
            <w:vAlign w:val="center"/>
          </w:tcPr>
          <w:p w14:paraId="6EDF6840"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0BAF61B4"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Yes</w:t>
            </w:r>
          </w:p>
        </w:tc>
        <w:tc>
          <w:tcPr>
            <w:tcW w:w="0" w:type="auto"/>
            <w:vAlign w:val="center"/>
          </w:tcPr>
          <w:p w14:paraId="6243F301" w14:textId="03CDBD0E"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9</w:t>
            </w:r>
            <w:r w:rsidR="00C64A63">
              <w:rPr>
                <w:rFonts w:eastAsia="Times New Roman" w:cstheme="minorHAnsi"/>
                <w:sz w:val="18"/>
                <w:szCs w:val="18"/>
                <w:lang w:eastAsia="en-GB"/>
              </w:rPr>
              <w:t>3</w:t>
            </w:r>
          </w:p>
        </w:tc>
        <w:tc>
          <w:tcPr>
            <w:tcW w:w="0" w:type="auto"/>
          </w:tcPr>
          <w:p w14:paraId="63CE6B8A" w14:textId="04D19304"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w:t>
            </w:r>
            <w:r w:rsidR="00C64A63">
              <w:rPr>
                <w:rFonts w:eastAsia="Times New Roman" w:cstheme="minorHAnsi"/>
                <w:sz w:val="18"/>
                <w:szCs w:val="18"/>
                <w:lang w:eastAsia="en-GB"/>
              </w:rPr>
              <w:t>4</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0</w:t>
            </w:r>
            <w:r w:rsidR="00C64A63">
              <w:rPr>
                <w:rFonts w:eastAsia="Times New Roman" w:cstheme="minorHAnsi"/>
                <w:sz w:val="18"/>
                <w:szCs w:val="18"/>
                <w:lang w:eastAsia="en-GB"/>
              </w:rPr>
              <w:t>4</w:t>
            </w:r>
          </w:p>
        </w:tc>
        <w:tc>
          <w:tcPr>
            <w:tcW w:w="0" w:type="auto"/>
          </w:tcPr>
          <w:p w14:paraId="010088D8"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vAlign w:val="center"/>
          </w:tcPr>
          <w:p w14:paraId="0C8E75AD" w14:textId="7701B31A"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0</w:t>
            </w:r>
            <w:r w:rsidR="00C64A63">
              <w:rPr>
                <w:rFonts w:eastAsia="Times New Roman" w:cstheme="minorHAnsi"/>
                <w:sz w:val="18"/>
                <w:szCs w:val="18"/>
                <w:lang w:eastAsia="en-GB"/>
              </w:rPr>
              <w:t>5</w:t>
            </w:r>
          </w:p>
        </w:tc>
        <w:tc>
          <w:tcPr>
            <w:tcW w:w="0" w:type="auto"/>
            <w:vAlign w:val="center"/>
          </w:tcPr>
          <w:p w14:paraId="504531F5" w14:textId="2F8CFC05"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w:t>
            </w:r>
            <w:r w:rsidR="00C64A63">
              <w:rPr>
                <w:rFonts w:eastAsia="Times New Roman" w:cstheme="minorHAnsi"/>
                <w:sz w:val="18"/>
                <w:szCs w:val="18"/>
                <w:lang w:eastAsia="en-GB"/>
              </w:rPr>
              <w:t>6</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2</w:t>
            </w:r>
            <w:r w:rsidR="00C64A63">
              <w:rPr>
                <w:rFonts w:eastAsia="Times New Roman" w:cstheme="minorHAnsi"/>
                <w:sz w:val="18"/>
                <w:szCs w:val="18"/>
                <w:lang w:eastAsia="en-GB"/>
              </w:rPr>
              <w:t>8</w:t>
            </w:r>
          </w:p>
        </w:tc>
        <w:tc>
          <w:tcPr>
            <w:tcW w:w="0" w:type="auto"/>
            <w:vAlign w:val="center"/>
          </w:tcPr>
          <w:p w14:paraId="099A6D9E"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046C0DE2" w14:textId="77777777" w:rsidR="00271850" w:rsidRPr="00C24F78" w:rsidRDefault="00271850" w:rsidP="00F61E90">
            <w:pPr>
              <w:spacing w:after="0" w:line="240" w:lineRule="auto"/>
              <w:jc w:val="center"/>
              <w:rPr>
                <w:rFonts w:eastAsia="Times New Roman" w:cstheme="minorHAnsi"/>
                <w:sz w:val="18"/>
                <w:szCs w:val="18"/>
                <w:lang w:eastAsia="en-GB"/>
              </w:rPr>
            </w:pPr>
          </w:p>
        </w:tc>
        <w:tc>
          <w:tcPr>
            <w:tcW w:w="0" w:type="auto"/>
          </w:tcPr>
          <w:p w14:paraId="405D5584" w14:textId="4EAD1CE3"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0</w:t>
            </w:r>
            <w:r w:rsidR="005520DD">
              <w:rPr>
                <w:rFonts w:eastAsia="Times New Roman" w:cstheme="minorHAnsi"/>
                <w:sz w:val="18"/>
                <w:szCs w:val="18"/>
                <w:lang w:eastAsia="en-GB"/>
              </w:rPr>
              <w:t>1</w:t>
            </w:r>
          </w:p>
        </w:tc>
        <w:tc>
          <w:tcPr>
            <w:tcW w:w="0" w:type="auto"/>
          </w:tcPr>
          <w:p w14:paraId="57A68E8E" w14:textId="623A1ED5"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7-1</w:t>
            </w:r>
            <w:r>
              <w:rPr>
                <w:rFonts w:eastAsia="Times New Roman" w:cstheme="minorHAnsi"/>
                <w:sz w:val="18"/>
                <w:szCs w:val="18"/>
                <w:lang w:eastAsia="en-GB"/>
              </w:rPr>
              <w:t>.</w:t>
            </w:r>
            <w:r w:rsidR="005520DD">
              <w:rPr>
                <w:rFonts w:eastAsia="Times New Roman" w:cstheme="minorHAnsi"/>
                <w:sz w:val="18"/>
                <w:szCs w:val="18"/>
                <w:lang w:eastAsia="en-GB"/>
              </w:rPr>
              <w:t>19</w:t>
            </w:r>
          </w:p>
        </w:tc>
        <w:tc>
          <w:tcPr>
            <w:tcW w:w="0" w:type="auto"/>
          </w:tcPr>
          <w:p w14:paraId="2BB7C31E" w14:textId="6ABDC092"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005E71B7">
              <w:rPr>
                <w:rFonts w:eastAsia="Times New Roman" w:cstheme="minorHAnsi"/>
                <w:sz w:val="18"/>
                <w:szCs w:val="18"/>
                <w:lang w:eastAsia="en-GB"/>
              </w:rPr>
              <w:t>8</w:t>
            </w:r>
            <w:r w:rsidRPr="00C24F78">
              <w:rPr>
                <w:rFonts w:eastAsia="Times New Roman" w:cstheme="minorHAnsi"/>
                <w:sz w:val="18"/>
                <w:szCs w:val="18"/>
                <w:lang w:eastAsia="en-GB"/>
              </w:rPr>
              <w:t>9</w:t>
            </w:r>
          </w:p>
        </w:tc>
        <w:tc>
          <w:tcPr>
            <w:tcW w:w="0" w:type="auto"/>
          </w:tcPr>
          <w:p w14:paraId="43C50E18" w14:textId="475436AE"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6</w:t>
            </w:r>
            <w:r w:rsidR="005E71B7">
              <w:rPr>
                <w:rFonts w:eastAsia="Times New Roman" w:cstheme="minorHAnsi"/>
                <w:sz w:val="18"/>
                <w:szCs w:val="18"/>
                <w:lang w:eastAsia="en-GB"/>
              </w:rPr>
              <w:t>8</w:t>
            </w:r>
            <w:r w:rsidRPr="00C24F78">
              <w:rPr>
                <w:rFonts w:eastAsia="Times New Roman" w:cstheme="minorHAnsi"/>
                <w:sz w:val="18"/>
                <w:szCs w:val="18"/>
                <w:lang w:eastAsia="en-GB"/>
              </w:rPr>
              <w:t>-1</w:t>
            </w:r>
            <w:r>
              <w:rPr>
                <w:rFonts w:eastAsia="Times New Roman" w:cstheme="minorHAnsi"/>
                <w:sz w:val="18"/>
                <w:szCs w:val="18"/>
                <w:lang w:eastAsia="en-GB"/>
              </w:rPr>
              <w:t>.</w:t>
            </w:r>
            <w:r w:rsidR="005E71B7">
              <w:rPr>
                <w:rFonts w:eastAsia="Times New Roman" w:cstheme="minorHAnsi"/>
                <w:sz w:val="18"/>
                <w:szCs w:val="18"/>
                <w:lang w:eastAsia="en-GB"/>
              </w:rPr>
              <w:t>19</w:t>
            </w:r>
          </w:p>
        </w:tc>
        <w:tc>
          <w:tcPr>
            <w:tcW w:w="0" w:type="auto"/>
          </w:tcPr>
          <w:p w14:paraId="79BA9165"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010EC04B" w14:textId="77777777" w:rsidTr="00F61E90">
        <w:trPr>
          <w:tblCellSpacing w:w="15" w:type="dxa"/>
        </w:trPr>
        <w:tc>
          <w:tcPr>
            <w:tcW w:w="0" w:type="auto"/>
            <w:vAlign w:val="center"/>
            <w:hideMark/>
          </w:tcPr>
          <w:p w14:paraId="22412740"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Sex </w:t>
            </w:r>
          </w:p>
        </w:tc>
        <w:tc>
          <w:tcPr>
            <w:tcW w:w="0" w:type="auto"/>
            <w:vAlign w:val="center"/>
            <w:hideMark/>
          </w:tcPr>
          <w:p w14:paraId="388B9652"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Male </w:t>
            </w:r>
          </w:p>
        </w:tc>
        <w:tc>
          <w:tcPr>
            <w:tcW w:w="0" w:type="auto"/>
            <w:vAlign w:val="center"/>
          </w:tcPr>
          <w:p w14:paraId="5E1299F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0AAA3C5B"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3FDA2070"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vAlign w:val="center"/>
          </w:tcPr>
          <w:p w14:paraId="2E1B3710"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vAlign w:val="center"/>
          </w:tcPr>
          <w:p w14:paraId="651C3A80"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vAlign w:val="center"/>
          </w:tcPr>
          <w:p w14:paraId="06FD2A9A"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tcPr>
          <w:p w14:paraId="39581137"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tcPr>
          <w:p w14:paraId="02993876" w14:textId="404471E7" w:rsidR="00271850" w:rsidRPr="00C24F78" w:rsidRDefault="005520DD"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w:t>
            </w:r>
            <w:r w:rsidR="00271850" w:rsidRPr="00C24F78">
              <w:rPr>
                <w:rFonts w:eastAsia="Times New Roman" w:cstheme="minorHAnsi"/>
                <w:i/>
                <w:sz w:val="18"/>
                <w:szCs w:val="18"/>
                <w:lang w:eastAsia="en-GB"/>
              </w:rPr>
              <w:t>ef</w:t>
            </w:r>
          </w:p>
        </w:tc>
        <w:tc>
          <w:tcPr>
            <w:tcW w:w="0" w:type="auto"/>
          </w:tcPr>
          <w:p w14:paraId="4B17B34D"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67465FC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11D60940"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5B2DA48E" w14:textId="77777777" w:rsidR="00271850" w:rsidRPr="00C24F78" w:rsidRDefault="00271850" w:rsidP="00F61E90">
            <w:pPr>
              <w:spacing w:after="0" w:line="240" w:lineRule="auto"/>
              <w:jc w:val="right"/>
              <w:rPr>
                <w:rFonts w:eastAsia="Times New Roman" w:cstheme="minorHAnsi"/>
                <w:i/>
                <w:sz w:val="18"/>
                <w:szCs w:val="18"/>
                <w:lang w:eastAsia="en-GB"/>
              </w:rPr>
            </w:pPr>
          </w:p>
        </w:tc>
      </w:tr>
      <w:tr w:rsidR="005520DD" w:rsidRPr="00C24F78" w14:paraId="79F84B2F" w14:textId="77777777" w:rsidTr="00F61E90">
        <w:trPr>
          <w:tblCellSpacing w:w="15" w:type="dxa"/>
        </w:trPr>
        <w:tc>
          <w:tcPr>
            <w:tcW w:w="0" w:type="auto"/>
            <w:vAlign w:val="center"/>
            <w:hideMark/>
          </w:tcPr>
          <w:p w14:paraId="2DF3B585"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7987729A"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Female </w:t>
            </w:r>
          </w:p>
        </w:tc>
        <w:tc>
          <w:tcPr>
            <w:tcW w:w="0" w:type="auto"/>
            <w:vAlign w:val="center"/>
          </w:tcPr>
          <w:p w14:paraId="5C4467A1" w14:textId="04C29D7C"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4</w:t>
            </w:r>
            <w:r w:rsidR="00C64A63">
              <w:rPr>
                <w:rFonts w:eastAsia="Times New Roman" w:cstheme="minorHAnsi"/>
                <w:sz w:val="18"/>
                <w:szCs w:val="18"/>
                <w:lang w:eastAsia="en-GB"/>
              </w:rPr>
              <w:t>2</w:t>
            </w:r>
          </w:p>
        </w:tc>
        <w:tc>
          <w:tcPr>
            <w:tcW w:w="0" w:type="auto"/>
          </w:tcPr>
          <w:p w14:paraId="47488074" w14:textId="2A991430"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2</w:t>
            </w:r>
            <w:r w:rsidR="00C64A63">
              <w:rPr>
                <w:rFonts w:eastAsia="Times New Roman" w:cstheme="minorHAnsi"/>
                <w:sz w:val="18"/>
                <w:szCs w:val="18"/>
                <w:lang w:eastAsia="en-GB"/>
              </w:rPr>
              <w:t>9</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5</w:t>
            </w:r>
            <w:r w:rsidR="00C64A63">
              <w:rPr>
                <w:rFonts w:eastAsia="Times New Roman" w:cstheme="minorHAnsi"/>
                <w:sz w:val="18"/>
                <w:szCs w:val="18"/>
                <w:lang w:eastAsia="en-GB"/>
              </w:rPr>
              <w:t>6</w:t>
            </w:r>
          </w:p>
        </w:tc>
        <w:tc>
          <w:tcPr>
            <w:tcW w:w="0" w:type="auto"/>
          </w:tcPr>
          <w:p w14:paraId="4374AA5F"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vAlign w:val="center"/>
          </w:tcPr>
          <w:p w14:paraId="6DB8DC3F" w14:textId="4DA82CBC"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4</w:t>
            </w:r>
            <w:r w:rsidR="00C64A63">
              <w:rPr>
                <w:rFonts w:eastAsia="Times New Roman" w:cstheme="minorHAnsi"/>
                <w:sz w:val="18"/>
                <w:szCs w:val="18"/>
                <w:lang w:eastAsia="en-GB"/>
              </w:rPr>
              <w:t>2</w:t>
            </w:r>
          </w:p>
        </w:tc>
        <w:tc>
          <w:tcPr>
            <w:tcW w:w="0" w:type="auto"/>
            <w:vAlign w:val="center"/>
          </w:tcPr>
          <w:p w14:paraId="67E63FA4" w14:textId="05AE870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2</w:t>
            </w:r>
            <w:r w:rsidR="00C64A63">
              <w:rPr>
                <w:rFonts w:eastAsia="Times New Roman" w:cstheme="minorHAnsi"/>
                <w:sz w:val="18"/>
                <w:szCs w:val="18"/>
                <w:lang w:eastAsia="en-GB"/>
              </w:rPr>
              <w:t>9</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5</w:t>
            </w:r>
            <w:r w:rsidR="00C64A63">
              <w:rPr>
                <w:rFonts w:eastAsia="Times New Roman" w:cstheme="minorHAnsi"/>
                <w:sz w:val="18"/>
                <w:szCs w:val="18"/>
                <w:lang w:eastAsia="en-GB"/>
              </w:rPr>
              <w:t>6</w:t>
            </w:r>
          </w:p>
        </w:tc>
        <w:tc>
          <w:tcPr>
            <w:tcW w:w="0" w:type="auto"/>
            <w:vAlign w:val="center"/>
          </w:tcPr>
          <w:p w14:paraId="07246002"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1983CFA5"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70C1B924" w14:textId="137ED284"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0</w:t>
            </w:r>
            <w:r w:rsidR="005520DD">
              <w:rPr>
                <w:rFonts w:eastAsia="Times New Roman" w:cstheme="minorHAnsi"/>
                <w:sz w:val="18"/>
                <w:szCs w:val="18"/>
                <w:lang w:eastAsia="en-GB"/>
              </w:rPr>
              <w:t>2</w:t>
            </w:r>
          </w:p>
        </w:tc>
        <w:tc>
          <w:tcPr>
            <w:tcW w:w="0" w:type="auto"/>
          </w:tcPr>
          <w:p w14:paraId="52E88FD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8-1</w:t>
            </w:r>
            <w:r>
              <w:rPr>
                <w:rFonts w:eastAsia="Times New Roman" w:cstheme="minorHAnsi"/>
                <w:sz w:val="18"/>
                <w:szCs w:val="18"/>
                <w:lang w:eastAsia="en-GB"/>
              </w:rPr>
              <w:t>.</w:t>
            </w:r>
            <w:r w:rsidRPr="00C24F78">
              <w:rPr>
                <w:rFonts w:eastAsia="Times New Roman" w:cstheme="minorHAnsi"/>
                <w:sz w:val="18"/>
                <w:szCs w:val="18"/>
                <w:lang w:eastAsia="en-GB"/>
              </w:rPr>
              <w:t>17</w:t>
            </w:r>
          </w:p>
        </w:tc>
        <w:tc>
          <w:tcPr>
            <w:tcW w:w="0" w:type="auto"/>
          </w:tcPr>
          <w:p w14:paraId="3EE3FFCE" w14:textId="035EC38F"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0</w:t>
            </w:r>
            <w:r w:rsidR="005E71B7">
              <w:rPr>
                <w:rFonts w:eastAsia="Times New Roman" w:cstheme="minorHAnsi"/>
                <w:sz w:val="18"/>
                <w:szCs w:val="18"/>
                <w:lang w:eastAsia="en-GB"/>
              </w:rPr>
              <w:t>2</w:t>
            </w:r>
          </w:p>
        </w:tc>
        <w:tc>
          <w:tcPr>
            <w:tcW w:w="0" w:type="auto"/>
          </w:tcPr>
          <w:p w14:paraId="4BD9589A"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8-1</w:t>
            </w:r>
            <w:r>
              <w:rPr>
                <w:rFonts w:eastAsia="Times New Roman" w:cstheme="minorHAnsi"/>
                <w:sz w:val="18"/>
                <w:szCs w:val="18"/>
                <w:lang w:eastAsia="en-GB"/>
              </w:rPr>
              <w:t>.</w:t>
            </w:r>
            <w:r w:rsidRPr="00C24F78">
              <w:rPr>
                <w:rFonts w:eastAsia="Times New Roman" w:cstheme="minorHAnsi"/>
                <w:sz w:val="18"/>
                <w:szCs w:val="18"/>
                <w:lang w:eastAsia="en-GB"/>
              </w:rPr>
              <w:t>17</w:t>
            </w:r>
          </w:p>
        </w:tc>
        <w:tc>
          <w:tcPr>
            <w:tcW w:w="0" w:type="auto"/>
          </w:tcPr>
          <w:p w14:paraId="6C28F2D2"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04D0918E" w14:textId="77777777" w:rsidTr="00F61E90">
        <w:trPr>
          <w:tblCellSpacing w:w="15" w:type="dxa"/>
        </w:trPr>
        <w:tc>
          <w:tcPr>
            <w:tcW w:w="0" w:type="auto"/>
            <w:vAlign w:val="center"/>
            <w:hideMark/>
          </w:tcPr>
          <w:p w14:paraId="456955AA"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Year of birth </w:t>
            </w:r>
          </w:p>
        </w:tc>
        <w:tc>
          <w:tcPr>
            <w:tcW w:w="0" w:type="auto"/>
            <w:vAlign w:val="center"/>
            <w:hideMark/>
          </w:tcPr>
          <w:p w14:paraId="750843E1"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0 </w:t>
            </w:r>
          </w:p>
        </w:tc>
        <w:tc>
          <w:tcPr>
            <w:tcW w:w="0" w:type="auto"/>
            <w:vAlign w:val="center"/>
          </w:tcPr>
          <w:p w14:paraId="592108DF"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635E2FD9"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2F5E73B2"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vAlign w:val="center"/>
          </w:tcPr>
          <w:p w14:paraId="558941AA"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vAlign w:val="center"/>
          </w:tcPr>
          <w:p w14:paraId="0DA8F3F9" w14:textId="77BE9BAE" w:rsidR="00271850" w:rsidRPr="00C24F78" w:rsidRDefault="00C64A63"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w:t>
            </w:r>
            <w:r w:rsidR="00271850" w:rsidRPr="00C24F78">
              <w:rPr>
                <w:rFonts w:eastAsia="Times New Roman" w:cstheme="minorHAnsi"/>
                <w:i/>
                <w:sz w:val="18"/>
                <w:szCs w:val="18"/>
                <w:lang w:eastAsia="en-GB"/>
              </w:rPr>
              <w:t>ef</w:t>
            </w:r>
          </w:p>
        </w:tc>
        <w:tc>
          <w:tcPr>
            <w:tcW w:w="0" w:type="auto"/>
            <w:vAlign w:val="center"/>
          </w:tcPr>
          <w:p w14:paraId="25A44970"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tcPr>
          <w:p w14:paraId="2AA20716"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tcPr>
          <w:p w14:paraId="24F68FB7"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21F42637"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2E6AD171"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52F19E23"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1A4C8680" w14:textId="77777777" w:rsidR="00271850" w:rsidRPr="00C24F78" w:rsidRDefault="00271850" w:rsidP="00F61E90">
            <w:pPr>
              <w:spacing w:after="0" w:line="240" w:lineRule="auto"/>
              <w:jc w:val="right"/>
              <w:rPr>
                <w:rFonts w:eastAsia="Times New Roman" w:cstheme="minorHAnsi"/>
                <w:i/>
                <w:sz w:val="18"/>
                <w:szCs w:val="18"/>
                <w:lang w:eastAsia="en-GB"/>
              </w:rPr>
            </w:pPr>
          </w:p>
        </w:tc>
      </w:tr>
      <w:tr w:rsidR="005520DD" w:rsidRPr="00C24F78" w14:paraId="18669513" w14:textId="77777777" w:rsidTr="00F61E90">
        <w:trPr>
          <w:tblCellSpacing w:w="15" w:type="dxa"/>
        </w:trPr>
        <w:tc>
          <w:tcPr>
            <w:tcW w:w="0" w:type="auto"/>
            <w:vAlign w:val="center"/>
            <w:hideMark/>
          </w:tcPr>
          <w:p w14:paraId="506C98C7"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712DD9DD"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1 </w:t>
            </w:r>
          </w:p>
        </w:tc>
        <w:tc>
          <w:tcPr>
            <w:tcW w:w="0" w:type="auto"/>
            <w:vAlign w:val="center"/>
          </w:tcPr>
          <w:p w14:paraId="070BEFBF" w14:textId="658101DD"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9</w:t>
            </w:r>
            <w:r w:rsidR="00C64A63">
              <w:rPr>
                <w:rFonts w:eastAsia="Times New Roman" w:cstheme="minorHAnsi"/>
                <w:sz w:val="18"/>
                <w:szCs w:val="18"/>
                <w:lang w:eastAsia="en-GB"/>
              </w:rPr>
              <w:t>8</w:t>
            </w:r>
          </w:p>
        </w:tc>
        <w:tc>
          <w:tcPr>
            <w:tcW w:w="0" w:type="auto"/>
          </w:tcPr>
          <w:p w14:paraId="6FF91A9F" w14:textId="007B31AF"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w:t>
            </w:r>
            <w:r w:rsidR="000F63AA">
              <w:rPr>
                <w:rFonts w:eastAsia="Times New Roman" w:cstheme="minorHAnsi"/>
                <w:sz w:val="18"/>
                <w:szCs w:val="18"/>
                <w:lang w:eastAsia="en-GB"/>
              </w:rPr>
              <w:t>5</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1</w:t>
            </w:r>
            <w:r w:rsidR="000F63AA">
              <w:rPr>
                <w:rFonts w:eastAsia="Times New Roman" w:cstheme="minorHAnsi"/>
                <w:sz w:val="18"/>
                <w:szCs w:val="18"/>
                <w:lang w:eastAsia="en-GB"/>
              </w:rPr>
              <w:t>4</w:t>
            </w:r>
          </w:p>
        </w:tc>
        <w:tc>
          <w:tcPr>
            <w:tcW w:w="0" w:type="auto"/>
          </w:tcPr>
          <w:p w14:paraId="427F345B"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vAlign w:val="center"/>
          </w:tcPr>
          <w:p w14:paraId="250864CC" w14:textId="112DB748"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000F63AA" w:rsidRPr="00C24F78">
              <w:rPr>
                <w:rFonts w:eastAsia="Times New Roman" w:cstheme="minorHAnsi"/>
                <w:sz w:val="18"/>
                <w:szCs w:val="18"/>
                <w:lang w:eastAsia="en-GB"/>
              </w:rPr>
              <w:t>9</w:t>
            </w:r>
            <w:r w:rsidR="000F63AA">
              <w:rPr>
                <w:rFonts w:eastAsia="Times New Roman" w:cstheme="minorHAnsi"/>
                <w:sz w:val="18"/>
                <w:szCs w:val="18"/>
                <w:lang w:eastAsia="en-GB"/>
              </w:rPr>
              <w:t>8</w:t>
            </w:r>
          </w:p>
        </w:tc>
        <w:tc>
          <w:tcPr>
            <w:tcW w:w="0" w:type="auto"/>
            <w:vAlign w:val="center"/>
          </w:tcPr>
          <w:p w14:paraId="4E0FA280" w14:textId="359CF7A1"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w:t>
            </w:r>
            <w:r w:rsidR="000F63AA">
              <w:rPr>
                <w:rFonts w:eastAsia="Times New Roman" w:cstheme="minorHAnsi"/>
                <w:sz w:val="18"/>
                <w:szCs w:val="18"/>
                <w:lang w:eastAsia="en-GB"/>
              </w:rPr>
              <w:t>5</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1</w:t>
            </w:r>
            <w:r w:rsidR="000F63AA">
              <w:rPr>
                <w:rFonts w:eastAsia="Times New Roman" w:cstheme="minorHAnsi"/>
                <w:sz w:val="18"/>
                <w:szCs w:val="18"/>
                <w:lang w:eastAsia="en-GB"/>
              </w:rPr>
              <w:t>4</w:t>
            </w:r>
          </w:p>
        </w:tc>
        <w:tc>
          <w:tcPr>
            <w:tcW w:w="0" w:type="auto"/>
            <w:vAlign w:val="center"/>
          </w:tcPr>
          <w:p w14:paraId="48D9F1C6"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6C1D1AA2"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3393B3A9"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08</w:t>
            </w:r>
          </w:p>
        </w:tc>
        <w:tc>
          <w:tcPr>
            <w:tcW w:w="0" w:type="auto"/>
          </w:tcPr>
          <w:p w14:paraId="44602925" w14:textId="61D4AA80"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6-1</w:t>
            </w:r>
            <w:r>
              <w:rPr>
                <w:sz w:val="18"/>
                <w:szCs w:val="18"/>
              </w:rPr>
              <w:t>.</w:t>
            </w:r>
            <w:r w:rsidRPr="00C24F78">
              <w:rPr>
                <w:sz w:val="18"/>
                <w:szCs w:val="18"/>
              </w:rPr>
              <w:t>3</w:t>
            </w:r>
            <w:r w:rsidR="005520DD">
              <w:rPr>
                <w:sz w:val="18"/>
                <w:szCs w:val="18"/>
              </w:rPr>
              <w:t>4</w:t>
            </w:r>
          </w:p>
        </w:tc>
        <w:tc>
          <w:tcPr>
            <w:tcW w:w="0" w:type="auto"/>
          </w:tcPr>
          <w:p w14:paraId="3817469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08</w:t>
            </w:r>
          </w:p>
        </w:tc>
        <w:tc>
          <w:tcPr>
            <w:tcW w:w="0" w:type="auto"/>
          </w:tcPr>
          <w:p w14:paraId="6FFCA42A" w14:textId="369DCBEA"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6-1</w:t>
            </w:r>
            <w:r>
              <w:rPr>
                <w:sz w:val="18"/>
                <w:szCs w:val="18"/>
              </w:rPr>
              <w:t>.</w:t>
            </w:r>
            <w:r w:rsidRPr="00C24F78">
              <w:rPr>
                <w:sz w:val="18"/>
                <w:szCs w:val="18"/>
              </w:rPr>
              <w:t>3</w:t>
            </w:r>
            <w:r w:rsidR="005E71B7">
              <w:rPr>
                <w:sz w:val="18"/>
                <w:szCs w:val="18"/>
              </w:rPr>
              <w:t>4</w:t>
            </w:r>
          </w:p>
        </w:tc>
        <w:tc>
          <w:tcPr>
            <w:tcW w:w="0" w:type="auto"/>
          </w:tcPr>
          <w:p w14:paraId="4A32C2C3"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234B79E7" w14:textId="77777777" w:rsidTr="00F61E90">
        <w:trPr>
          <w:tblCellSpacing w:w="15" w:type="dxa"/>
        </w:trPr>
        <w:tc>
          <w:tcPr>
            <w:tcW w:w="0" w:type="auto"/>
            <w:vAlign w:val="center"/>
            <w:hideMark/>
          </w:tcPr>
          <w:p w14:paraId="3271B266"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4ED5CB3F"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2 </w:t>
            </w:r>
          </w:p>
        </w:tc>
        <w:tc>
          <w:tcPr>
            <w:tcW w:w="0" w:type="auto"/>
            <w:vAlign w:val="center"/>
          </w:tcPr>
          <w:p w14:paraId="7AE301B5" w14:textId="5EA49A8F"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0</w:t>
            </w:r>
            <w:r w:rsidR="00C64A63">
              <w:rPr>
                <w:rFonts w:eastAsia="Times New Roman" w:cstheme="minorHAnsi"/>
                <w:sz w:val="18"/>
                <w:szCs w:val="18"/>
                <w:lang w:eastAsia="en-GB"/>
              </w:rPr>
              <w:t>3</w:t>
            </w:r>
          </w:p>
        </w:tc>
        <w:tc>
          <w:tcPr>
            <w:tcW w:w="0" w:type="auto"/>
          </w:tcPr>
          <w:p w14:paraId="71C56414" w14:textId="4C4DBB8F"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w:t>
            </w:r>
            <w:r w:rsidR="000F63AA">
              <w:rPr>
                <w:rFonts w:eastAsia="Times New Roman" w:cstheme="minorHAnsi"/>
                <w:sz w:val="18"/>
                <w:szCs w:val="18"/>
                <w:lang w:eastAsia="en-GB"/>
              </w:rPr>
              <w:t>9</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1</w:t>
            </w:r>
            <w:r w:rsidR="000F63AA">
              <w:rPr>
                <w:rFonts w:eastAsia="Times New Roman" w:cstheme="minorHAnsi"/>
                <w:sz w:val="18"/>
                <w:szCs w:val="18"/>
                <w:lang w:eastAsia="en-GB"/>
              </w:rPr>
              <w:t>9</w:t>
            </w:r>
          </w:p>
        </w:tc>
        <w:tc>
          <w:tcPr>
            <w:tcW w:w="0" w:type="auto"/>
          </w:tcPr>
          <w:p w14:paraId="3C9D3FB0"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vAlign w:val="center"/>
          </w:tcPr>
          <w:p w14:paraId="77A1167B" w14:textId="5D212B8C"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0</w:t>
            </w:r>
            <w:r w:rsidR="009A1B1D">
              <w:rPr>
                <w:rFonts w:eastAsia="Times New Roman" w:cstheme="minorHAnsi"/>
                <w:sz w:val="18"/>
                <w:szCs w:val="18"/>
                <w:lang w:eastAsia="en-GB"/>
              </w:rPr>
              <w:t>3</w:t>
            </w:r>
          </w:p>
        </w:tc>
        <w:tc>
          <w:tcPr>
            <w:tcW w:w="0" w:type="auto"/>
            <w:vAlign w:val="center"/>
          </w:tcPr>
          <w:p w14:paraId="79E85AD3" w14:textId="2FCFA7E1"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w:t>
            </w:r>
            <w:r w:rsidR="009A1B1D">
              <w:rPr>
                <w:rFonts w:eastAsia="Times New Roman" w:cstheme="minorHAnsi"/>
                <w:sz w:val="18"/>
                <w:szCs w:val="18"/>
                <w:lang w:eastAsia="en-GB"/>
              </w:rPr>
              <w:t>9</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1</w:t>
            </w:r>
            <w:r w:rsidR="009A1B1D">
              <w:rPr>
                <w:rFonts w:eastAsia="Times New Roman" w:cstheme="minorHAnsi"/>
                <w:sz w:val="18"/>
                <w:szCs w:val="18"/>
                <w:lang w:eastAsia="en-GB"/>
              </w:rPr>
              <w:t>9</w:t>
            </w:r>
          </w:p>
        </w:tc>
        <w:tc>
          <w:tcPr>
            <w:tcW w:w="0" w:type="auto"/>
            <w:vAlign w:val="center"/>
          </w:tcPr>
          <w:p w14:paraId="61F15174"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01CEB246"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7199E6D1"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93</w:t>
            </w:r>
          </w:p>
        </w:tc>
        <w:tc>
          <w:tcPr>
            <w:tcW w:w="0" w:type="auto"/>
          </w:tcPr>
          <w:p w14:paraId="3838D365" w14:textId="517F1E43"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7</w:t>
            </w:r>
            <w:r w:rsidR="005520DD">
              <w:rPr>
                <w:sz w:val="18"/>
                <w:szCs w:val="18"/>
              </w:rPr>
              <w:t>4</w:t>
            </w:r>
            <w:r w:rsidRPr="00C24F78">
              <w:rPr>
                <w:sz w:val="18"/>
                <w:szCs w:val="18"/>
              </w:rPr>
              <w:t>-1</w:t>
            </w:r>
            <w:r>
              <w:rPr>
                <w:sz w:val="18"/>
                <w:szCs w:val="18"/>
              </w:rPr>
              <w:t>.</w:t>
            </w:r>
            <w:r w:rsidRPr="00C24F78">
              <w:rPr>
                <w:sz w:val="18"/>
                <w:szCs w:val="18"/>
              </w:rPr>
              <w:t>1</w:t>
            </w:r>
            <w:r w:rsidR="005520DD">
              <w:rPr>
                <w:sz w:val="18"/>
                <w:szCs w:val="18"/>
              </w:rPr>
              <w:t>7</w:t>
            </w:r>
          </w:p>
        </w:tc>
        <w:tc>
          <w:tcPr>
            <w:tcW w:w="0" w:type="auto"/>
          </w:tcPr>
          <w:p w14:paraId="771290A5"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93</w:t>
            </w:r>
          </w:p>
        </w:tc>
        <w:tc>
          <w:tcPr>
            <w:tcW w:w="0" w:type="auto"/>
          </w:tcPr>
          <w:p w14:paraId="1E440AAC" w14:textId="14B8D20D"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74-1</w:t>
            </w:r>
            <w:r>
              <w:rPr>
                <w:sz w:val="18"/>
                <w:szCs w:val="18"/>
              </w:rPr>
              <w:t>.</w:t>
            </w:r>
            <w:r w:rsidRPr="00C24F78">
              <w:rPr>
                <w:sz w:val="18"/>
                <w:szCs w:val="18"/>
              </w:rPr>
              <w:t>1</w:t>
            </w:r>
            <w:r w:rsidR="005E71B7">
              <w:rPr>
                <w:sz w:val="18"/>
                <w:szCs w:val="18"/>
              </w:rPr>
              <w:t>7</w:t>
            </w:r>
          </w:p>
        </w:tc>
        <w:tc>
          <w:tcPr>
            <w:tcW w:w="0" w:type="auto"/>
          </w:tcPr>
          <w:p w14:paraId="335A1E5C"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1628B11E" w14:textId="77777777" w:rsidTr="00F61E90">
        <w:trPr>
          <w:tblCellSpacing w:w="15" w:type="dxa"/>
        </w:trPr>
        <w:tc>
          <w:tcPr>
            <w:tcW w:w="0" w:type="auto"/>
            <w:vAlign w:val="center"/>
            <w:hideMark/>
          </w:tcPr>
          <w:p w14:paraId="21905B87"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3A13FDE5"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3 </w:t>
            </w:r>
          </w:p>
        </w:tc>
        <w:tc>
          <w:tcPr>
            <w:tcW w:w="0" w:type="auto"/>
            <w:vAlign w:val="center"/>
          </w:tcPr>
          <w:p w14:paraId="2C000858" w14:textId="115EEACF"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00C64A63">
              <w:rPr>
                <w:rFonts w:eastAsia="Times New Roman" w:cstheme="minorHAnsi"/>
                <w:sz w:val="18"/>
                <w:szCs w:val="18"/>
                <w:lang w:eastAsia="en-GB"/>
              </w:rPr>
              <w:t>91</w:t>
            </w:r>
          </w:p>
        </w:tc>
        <w:tc>
          <w:tcPr>
            <w:tcW w:w="0" w:type="auto"/>
          </w:tcPr>
          <w:p w14:paraId="184CDCC1" w14:textId="41F403CA"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7</w:t>
            </w:r>
            <w:r w:rsidR="000F63AA">
              <w:rPr>
                <w:rFonts w:eastAsia="Times New Roman" w:cstheme="minorHAnsi"/>
                <w:sz w:val="18"/>
                <w:szCs w:val="18"/>
                <w:lang w:eastAsia="en-GB"/>
              </w:rPr>
              <w:t>7</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0</w:t>
            </w:r>
            <w:r w:rsidR="000F63AA">
              <w:rPr>
                <w:rFonts w:eastAsia="Times New Roman" w:cstheme="minorHAnsi"/>
                <w:sz w:val="18"/>
                <w:szCs w:val="18"/>
                <w:lang w:eastAsia="en-GB"/>
              </w:rPr>
              <w:t>6</w:t>
            </w:r>
          </w:p>
        </w:tc>
        <w:tc>
          <w:tcPr>
            <w:tcW w:w="0" w:type="auto"/>
          </w:tcPr>
          <w:p w14:paraId="57BDA836"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vAlign w:val="center"/>
          </w:tcPr>
          <w:p w14:paraId="21EB0021" w14:textId="494235FF"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w:t>
            </w:r>
            <w:r w:rsidR="009A1B1D">
              <w:rPr>
                <w:rFonts w:eastAsia="Times New Roman" w:cstheme="minorHAnsi"/>
                <w:sz w:val="18"/>
                <w:szCs w:val="18"/>
                <w:lang w:eastAsia="en-GB"/>
              </w:rPr>
              <w:t>8</w:t>
            </w:r>
          </w:p>
        </w:tc>
        <w:tc>
          <w:tcPr>
            <w:tcW w:w="0" w:type="auto"/>
            <w:vAlign w:val="center"/>
          </w:tcPr>
          <w:p w14:paraId="4F70A3AA" w14:textId="0544C32C"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7</w:t>
            </w:r>
            <w:r w:rsidR="009A1B1D">
              <w:rPr>
                <w:rFonts w:eastAsia="Times New Roman" w:cstheme="minorHAnsi"/>
                <w:sz w:val="18"/>
                <w:szCs w:val="18"/>
                <w:lang w:eastAsia="en-GB"/>
              </w:rPr>
              <w:t>2</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0</w:t>
            </w:r>
            <w:r w:rsidR="009A1B1D">
              <w:rPr>
                <w:rFonts w:eastAsia="Times New Roman" w:cstheme="minorHAnsi"/>
                <w:sz w:val="18"/>
                <w:szCs w:val="18"/>
                <w:lang w:eastAsia="en-GB"/>
              </w:rPr>
              <w:t>8</w:t>
            </w:r>
          </w:p>
        </w:tc>
        <w:tc>
          <w:tcPr>
            <w:tcW w:w="0" w:type="auto"/>
            <w:vAlign w:val="center"/>
          </w:tcPr>
          <w:p w14:paraId="2F439B02"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4F9E64EE"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0A92EA10" w14:textId="3A002B61"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1</w:t>
            </w:r>
            <w:r w:rsidR="005520DD">
              <w:rPr>
                <w:sz w:val="18"/>
                <w:szCs w:val="18"/>
              </w:rPr>
              <w:t>1</w:t>
            </w:r>
          </w:p>
        </w:tc>
        <w:tc>
          <w:tcPr>
            <w:tcW w:w="0" w:type="auto"/>
          </w:tcPr>
          <w:p w14:paraId="412A14FF" w14:textId="4025F283"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5520DD">
              <w:rPr>
                <w:sz w:val="18"/>
                <w:szCs w:val="18"/>
              </w:rPr>
              <w:t>8</w:t>
            </w:r>
            <w:r w:rsidRPr="00C24F78">
              <w:rPr>
                <w:sz w:val="18"/>
                <w:szCs w:val="18"/>
              </w:rPr>
              <w:t>-1</w:t>
            </w:r>
            <w:r>
              <w:rPr>
                <w:sz w:val="18"/>
                <w:szCs w:val="18"/>
              </w:rPr>
              <w:t>.</w:t>
            </w:r>
            <w:r w:rsidRPr="00C24F78">
              <w:rPr>
                <w:sz w:val="18"/>
                <w:szCs w:val="18"/>
              </w:rPr>
              <w:t>4</w:t>
            </w:r>
            <w:r w:rsidR="005520DD">
              <w:rPr>
                <w:sz w:val="18"/>
                <w:szCs w:val="18"/>
              </w:rPr>
              <w:t>1</w:t>
            </w:r>
          </w:p>
        </w:tc>
        <w:tc>
          <w:tcPr>
            <w:tcW w:w="0" w:type="auto"/>
          </w:tcPr>
          <w:p w14:paraId="0674426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19</w:t>
            </w:r>
          </w:p>
        </w:tc>
        <w:tc>
          <w:tcPr>
            <w:tcW w:w="0" w:type="auto"/>
          </w:tcPr>
          <w:p w14:paraId="3524DD29" w14:textId="0AD5600A"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9-1</w:t>
            </w:r>
            <w:r>
              <w:rPr>
                <w:sz w:val="18"/>
                <w:szCs w:val="18"/>
              </w:rPr>
              <w:t>.</w:t>
            </w:r>
            <w:r w:rsidRPr="00C24F78">
              <w:rPr>
                <w:sz w:val="18"/>
                <w:szCs w:val="18"/>
              </w:rPr>
              <w:t>5</w:t>
            </w:r>
            <w:r w:rsidR="005E71B7">
              <w:rPr>
                <w:sz w:val="18"/>
                <w:szCs w:val="18"/>
              </w:rPr>
              <w:t>8</w:t>
            </w:r>
          </w:p>
        </w:tc>
        <w:tc>
          <w:tcPr>
            <w:tcW w:w="0" w:type="auto"/>
          </w:tcPr>
          <w:p w14:paraId="62454303"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0DFEF028" w14:textId="77777777" w:rsidTr="00F61E90">
        <w:trPr>
          <w:tblCellSpacing w:w="15" w:type="dxa"/>
        </w:trPr>
        <w:tc>
          <w:tcPr>
            <w:tcW w:w="0" w:type="auto"/>
            <w:vAlign w:val="center"/>
            <w:hideMark/>
          </w:tcPr>
          <w:p w14:paraId="321F9C5F"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01BEC580"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4 </w:t>
            </w:r>
          </w:p>
        </w:tc>
        <w:tc>
          <w:tcPr>
            <w:tcW w:w="0" w:type="auto"/>
            <w:vAlign w:val="center"/>
          </w:tcPr>
          <w:p w14:paraId="0EAB82F0" w14:textId="36D207F2"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9</w:t>
            </w:r>
            <w:r w:rsidR="00C64A63">
              <w:rPr>
                <w:rFonts w:eastAsia="Times New Roman" w:cstheme="minorHAnsi"/>
                <w:sz w:val="18"/>
                <w:szCs w:val="18"/>
                <w:lang w:eastAsia="en-GB"/>
              </w:rPr>
              <w:t>5</w:t>
            </w:r>
          </w:p>
        </w:tc>
        <w:tc>
          <w:tcPr>
            <w:tcW w:w="0" w:type="auto"/>
          </w:tcPr>
          <w:p w14:paraId="64CAF6F2" w14:textId="17C9982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000F63AA">
              <w:rPr>
                <w:rFonts w:eastAsia="Times New Roman" w:cstheme="minorHAnsi"/>
                <w:sz w:val="18"/>
                <w:szCs w:val="18"/>
                <w:lang w:eastAsia="en-GB"/>
              </w:rPr>
              <w:t>80</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1</w:t>
            </w:r>
            <w:r w:rsidR="000F63AA">
              <w:rPr>
                <w:rFonts w:eastAsia="Times New Roman" w:cstheme="minorHAnsi"/>
                <w:sz w:val="18"/>
                <w:szCs w:val="18"/>
                <w:lang w:eastAsia="en-GB"/>
              </w:rPr>
              <w:t>3</w:t>
            </w:r>
          </w:p>
        </w:tc>
        <w:tc>
          <w:tcPr>
            <w:tcW w:w="0" w:type="auto"/>
          </w:tcPr>
          <w:p w14:paraId="597096E0"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vAlign w:val="center"/>
          </w:tcPr>
          <w:p w14:paraId="4F58FDF8" w14:textId="2BDECCF0"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9</w:t>
            </w:r>
            <w:r w:rsidR="009A1B1D">
              <w:rPr>
                <w:rFonts w:eastAsia="Times New Roman" w:cstheme="minorHAnsi"/>
                <w:sz w:val="18"/>
                <w:szCs w:val="18"/>
                <w:lang w:eastAsia="en-GB"/>
              </w:rPr>
              <w:t>1</w:t>
            </w:r>
          </w:p>
        </w:tc>
        <w:tc>
          <w:tcPr>
            <w:tcW w:w="0" w:type="auto"/>
            <w:vAlign w:val="center"/>
          </w:tcPr>
          <w:p w14:paraId="2413F0D5" w14:textId="596344DE"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7</w:t>
            </w:r>
            <w:r w:rsidR="009A1B1D">
              <w:rPr>
                <w:rFonts w:eastAsia="Times New Roman" w:cstheme="minorHAnsi"/>
                <w:sz w:val="18"/>
                <w:szCs w:val="18"/>
                <w:lang w:eastAsia="en-GB"/>
              </w:rPr>
              <w:t>1</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1</w:t>
            </w:r>
            <w:r w:rsidR="009A1B1D">
              <w:rPr>
                <w:rFonts w:eastAsia="Times New Roman" w:cstheme="minorHAnsi"/>
                <w:sz w:val="18"/>
                <w:szCs w:val="18"/>
                <w:lang w:eastAsia="en-GB"/>
              </w:rPr>
              <w:t>7</w:t>
            </w:r>
          </w:p>
        </w:tc>
        <w:tc>
          <w:tcPr>
            <w:tcW w:w="0" w:type="auto"/>
            <w:vAlign w:val="center"/>
          </w:tcPr>
          <w:p w14:paraId="2C0AD7C6"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370489D7"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4428DED0" w14:textId="5055CEF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1</w:t>
            </w:r>
            <w:r w:rsidR="005520DD">
              <w:rPr>
                <w:sz w:val="18"/>
                <w:szCs w:val="18"/>
              </w:rPr>
              <w:t>5</w:t>
            </w:r>
          </w:p>
        </w:tc>
        <w:tc>
          <w:tcPr>
            <w:tcW w:w="0" w:type="auto"/>
          </w:tcPr>
          <w:p w14:paraId="6EF8A601" w14:textId="02F2A929"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9</w:t>
            </w:r>
            <w:r w:rsidR="005520DD">
              <w:rPr>
                <w:sz w:val="18"/>
                <w:szCs w:val="18"/>
              </w:rPr>
              <w:t>0</w:t>
            </w:r>
            <w:r w:rsidRPr="00C24F78">
              <w:rPr>
                <w:sz w:val="18"/>
                <w:szCs w:val="18"/>
              </w:rPr>
              <w:t>-1</w:t>
            </w:r>
            <w:r>
              <w:rPr>
                <w:sz w:val="18"/>
                <w:szCs w:val="18"/>
              </w:rPr>
              <w:t>.</w:t>
            </w:r>
            <w:r w:rsidR="005520DD">
              <w:rPr>
                <w:sz w:val="18"/>
                <w:szCs w:val="18"/>
              </w:rPr>
              <w:t>48</w:t>
            </w:r>
          </w:p>
        </w:tc>
        <w:tc>
          <w:tcPr>
            <w:tcW w:w="0" w:type="auto"/>
          </w:tcPr>
          <w:p w14:paraId="54056966" w14:textId="32504683"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2</w:t>
            </w:r>
            <w:r w:rsidR="005E71B7">
              <w:rPr>
                <w:sz w:val="18"/>
                <w:szCs w:val="18"/>
              </w:rPr>
              <w:t>8</w:t>
            </w:r>
          </w:p>
        </w:tc>
        <w:tc>
          <w:tcPr>
            <w:tcW w:w="0" w:type="auto"/>
          </w:tcPr>
          <w:p w14:paraId="6EA963C4"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9-1</w:t>
            </w:r>
            <w:r>
              <w:rPr>
                <w:sz w:val="18"/>
                <w:szCs w:val="18"/>
              </w:rPr>
              <w:t>.</w:t>
            </w:r>
            <w:r w:rsidRPr="00C24F78">
              <w:rPr>
                <w:sz w:val="18"/>
                <w:szCs w:val="18"/>
              </w:rPr>
              <w:t>82</w:t>
            </w:r>
          </w:p>
        </w:tc>
        <w:tc>
          <w:tcPr>
            <w:tcW w:w="0" w:type="auto"/>
          </w:tcPr>
          <w:p w14:paraId="73653DC0"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791F9C8D" w14:textId="77777777" w:rsidTr="00F61E90">
        <w:trPr>
          <w:tblCellSpacing w:w="15" w:type="dxa"/>
        </w:trPr>
        <w:tc>
          <w:tcPr>
            <w:tcW w:w="0" w:type="auto"/>
            <w:vAlign w:val="center"/>
            <w:hideMark/>
          </w:tcPr>
          <w:p w14:paraId="084FD652"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79DDCC92"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2015 </w:t>
            </w:r>
          </w:p>
        </w:tc>
        <w:tc>
          <w:tcPr>
            <w:tcW w:w="0" w:type="auto"/>
            <w:vAlign w:val="center"/>
          </w:tcPr>
          <w:p w14:paraId="4CFDF380" w14:textId="4CADE768"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w:t>
            </w:r>
            <w:r w:rsidR="00C64A63">
              <w:rPr>
                <w:rFonts w:eastAsia="Times New Roman" w:cstheme="minorHAnsi"/>
                <w:sz w:val="18"/>
                <w:szCs w:val="18"/>
                <w:lang w:eastAsia="en-GB"/>
              </w:rPr>
              <w:t>4</w:t>
            </w:r>
          </w:p>
        </w:tc>
        <w:tc>
          <w:tcPr>
            <w:tcW w:w="0" w:type="auto"/>
          </w:tcPr>
          <w:p w14:paraId="45735615" w14:textId="29889ACA"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000F63AA">
              <w:rPr>
                <w:rFonts w:eastAsia="Times New Roman" w:cstheme="minorHAnsi"/>
                <w:sz w:val="18"/>
                <w:szCs w:val="18"/>
                <w:lang w:eastAsia="en-GB"/>
              </w:rPr>
              <w:t>70</w:t>
            </w:r>
            <w:r w:rsidRPr="00C24F78">
              <w:rPr>
                <w:rFonts w:eastAsia="Times New Roman" w:cstheme="minorHAnsi"/>
                <w:sz w:val="18"/>
                <w:szCs w:val="18"/>
                <w:lang w:eastAsia="en-GB"/>
              </w:rPr>
              <w:t>-</w:t>
            </w:r>
            <w:r w:rsidR="000F63AA">
              <w:rPr>
                <w:rFonts w:eastAsia="Times New Roman" w:cstheme="minorHAnsi"/>
                <w:sz w:val="18"/>
                <w:szCs w:val="18"/>
                <w:lang w:eastAsia="en-GB"/>
              </w:rPr>
              <w:t>1.02</w:t>
            </w:r>
          </w:p>
        </w:tc>
        <w:tc>
          <w:tcPr>
            <w:tcW w:w="0" w:type="auto"/>
          </w:tcPr>
          <w:p w14:paraId="74BA42A3"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vAlign w:val="center"/>
          </w:tcPr>
          <w:p w14:paraId="289B4D58" w14:textId="78A70FA5"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w:t>
            </w:r>
            <w:r w:rsidR="009A1B1D">
              <w:rPr>
                <w:rFonts w:eastAsia="Times New Roman" w:cstheme="minorHAnsi"/>
                <w:sz w:val="18"/>
                <w:szCs w:val="18"/>
                <w:lang w:eastAsia="en-GB"/>
              </w:rPr>
              <w:t>1</w:t>
            </w:r>
          </w:p>
        </w:tc>
        <w:tc>
          <w:tcPr>
            <w:tcW w:w="0" w:type="auto"/>
            <w:vAlign w:val="center"/>
          </w:tcPr>
          <w:p w14:paraId="68F2F29F" w14:textId="537877FF"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6-1</w:t>
            </w:r>
            <w:r>
              <w:rPr>
                <w:rFonts w:eastAsia="Times New Roman" w:cstheme="minorHAnsi"/>
                <w:sz w:val="18"/>
                <w:szCs w:val="18"/>
                <w:lang w:eastAsia="en-GB"/>
              </w:rPr>
              <w:t>.</w:t>
            </w:r>
            <w:r w:rsidRPr="00C24F78">
              <w:rPr>
                <w:rFonts w:eastAsia="Times New Roman" w:cstheme="minorHAnsi"/>
                <w:sz w:val="18"/>
                <w:szCs w:val="18"/>
                <w:lang w:eastAsia="en-GB"/>
              </w:rPr>
              <w:t>0</w:t>
            </w:r>
            <w:r w:rsidR="009A1B1D">
              <w:rPr>
                <w:rFonts w:eastAsia="Times New Roman" w:cstheme="minorHAnsi"/>
                <w:sz w:val="18"/>
                <w:szCs w:val="18"/>
                <w:lang w:eastAsia="en-GB"/>
              </w:rPr>
              <w:t>2</w:t>
            </w:r>
          </w:p>
        </w:tc>
        <w:tc>
          <w:tcPr>
            <w:tcW w:w="0" w:type="auto"/>
            <w:vAlign w:val="center"/>
          </w:tcPr>
          <w:p w14:paraId="4B52ACCE"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3DBC3C05"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795755D8"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9</w:t>
            </w:r>
          </w:p>
        </w:tc>
        <w:tc>
          <w:tcPr>
            <w:tcW w:w="0" w:type="auto"/>
          </w:tcPr>
          <w:p w14:paraId="26852AFE" w14:textId="4FA06553"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65-1</w:t>
            </w:r>
            <w:r>
              <w:rPr>
                <w:sz w:val="18"/>
                <w:szCs w:val="18"/>
              </w:rPr>
              <w:t>.</w:t>
            </w:r>
            <w:r w:rsidR="005520DD">
              <w:rPr>
                <w:sz w:val="18"/>
                <w:szCs w:val="18"/>
              </w:rPr>
              <w:t>19</w:t>
            </w:r>
          </w:p>
        </w:tc>
        <w:tc>
          <w:tcPr>
            <w:tcW w:w="0" w:type="auto"/>
          </w:tcPr>
          <w:p w14:paraId="5DCF1EEC" w14:textId="575C0C60"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9</w:t>
            </w:r>
            <w:r w:rsidR="005E71B7">
              <w:rPr>
                <w:sz w:val="18"/>
                <w:szCs w:val="18"/>
              </w:rPr>
              <w:t>8</w:t>
            </w:r>
          </w:p>
        </w:tc>
        <w:tc>
          <w:tcPr>
            <w:tcW w:w="0" w:type="auto"/>
          </w:tcPr>
          <w:p w14:paraId="6DE23CF7" w14:textId="7EAC1AEF"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6</w:t>
            </w:r>
            <w:r w:rsidR="005E71B7">
              <w:rPr>
                <w:sz w:val="18"/>
                <w:szCs w:val="18"/>
              </w:rPr>
              <w:t>6</w:t>
            </w:r>
            <w:r w:rsidRPr="00C24F78">
              <w:rPr>
                <w:sz w:val="18"/>
                <w:szCs w:val="18"/>
              </w:rPr>
              <w:t>-1</w:t>
            </w:r>
            <w:r>
              <w:rPr>
                <w:sz w:val="18"/>
                <w:szCs w:val="18"/>
              </w:rPr>
              <w:t>.</w:t>
            </w:r>
            <w:r w:rsidRPr="00C24F78">
              <w:rPr>
                <w:sz w:val="18"/>
                <w:szCs w:val="18"/>
              </w:rPr>
              <w:t>4</w:t>
            </w:r>
            <w:r w:rsidR="005E71B7">
              <w:rPr>
                <w:sz w:val="18"/>
                <w:szCs w:val="18"/>
              </w:rPr>
              <w:t>6</w:t>
            </w:r>
          </w:p>
        </w:tc>
        <w:tc>
          <w:tcPr>
            <w:tcW w:w="0" w:type="auto"/>
          </w:tcPr>
          <w:p w14:paraId="1B49CBE4"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74067E7C" w14:textId="77777777" w:rsidTr="00F61E90">
        <w:trPr>
          <w:tblCellSpacing w:w="15" w:type="dxa"/>
        </w:trPr>
        <w:tc>
          <w:tcPr>
            <w:tcW w:w="0" w:type="auto"/>
            <w:vAlign w:val="center"/>
            <w:hideMark/>
          </w:tcPr>
          <w:p w14:paraId="4CC5CC4D"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Region </w:t>
            </w:r>
          </w:p>
        </w:tc>
        <w:tc>
          <w:tcPr>
            <w:tcW w:w="0" w:type="auto"/>
            <w:vAlign w:val="center"/>
            <w:hideMark/>
          </w:tcPr>
          <w:p w14:paraId="5B3B8235"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North East </w:t>
            </w:r>
          </w:p>
        </w:tc>
        <w:tc>
          <w:tcPr>
            <w:tcW w:w="0" w:type="auto"/>
            <w:vAlign w:val="center"/>
          </w:tcPr>
          <w:p w14:paraId="14FF1C19"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19E5B3B1"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1C2B4127"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vAlign w:val="center"/>
          </w:tcPr>
          <w:p w14:paraId="426F4351"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vAlign w:val="center"/>
          </w:tcPr>
          <w:p w14:paraId="41766593"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vAlign w:val="center"/>
          </w:tcPr>
          <w:p w14:paraId="7623887F"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tcPr>
          <w:p w14:paraId="4C387702"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tcPr>
          <w:p w14:paraId="2D3A5FC5" w14:textId="30A59284" w:rsidR="00271850" w:rsidRPr="00C24F78" w:rsidRDefault="005520DD"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w:t>
            </w:r>
            <w:r w:rsidR="00271850" w:rsidRPr="00C24F78">
              <w:rPr>
                <w:rFonts w:eastAsia="Times New Roman" w:cstheme="minorHAnsi"/>
                <w:i/>
                <w:sz w:val="18"/>
                <w:szCs w:val="18"/>
                <w:lang w:eastAsia="en-GB"/>
              </w:rPr>
              <w:t>ef</w:t>
            </w:r>
          </w:p>
        </w:tc>
        <w:tc>
          <w:tcPr>
            <w:tcW w:w="0" w:type="auto"/>
          </w:tcPr>
          <w:p w14:paraId="3378CC74" w14:textId="5C287913" w:rsidR="00271850" w:rsidRPr="00C24F78" w:rsidRDefault="005520DD"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w:t>
            </w:r>
            <w:r w:rsidR="00271850" w:rsidRPr="00C24F78">
              <w:rPr>
                <w:rFonts w:eastAsia="Times New Roman" w:cstheme="minorHAnsi"/>
                <w:i/>
                <w:sz w:val="18"/>
                <w:szCs w:val="18"/>
                <w:lang w:eastAsia="en-GB"/>
              </w:rPr>
              <w:t>ef</w:t>
            </w:r>
          </w:p>
        </w:tc>
        <w:tc>
          <w:tcPr>
            <w:tcW w:w="0" w:type="auto"/>
          </w:tcPr>
          <w:p w14:paraId="3C484759"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3BE5E691" w14:textId="75DEA714" w:rsidR="00271850" w:rsidRPr="00C24F78" w:rsidRDefault="005E71B7"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w:t>
            </w:r>
            <w:r w:rsidR="00271850" w:rsidRPr="00C24F78">
              <w:rPr>
                <w:rFonts w:eastAsia="Times New Roman" w:cstheme="minorHAnsi"/>
                <w:i/>
                <w:sz w:val="18"/>
                <w:szCs w:val="18"/>
                <w:lang w:eastAsia="en-GB"/>
              </w:rPr>
              <w:t>ef</w:t>
            </w:r>
          </w:p>
        </w:tc>
        <w:tc>
          <w:tcPr>
            <w:tcW w:w="0" w:type="auto"/>
          </w:tcPr>
          <w:p w14:paraId="7DCB1C38" w14:textId="77777777" w:rsidR="00271850" w:rsidRPr="00C24F78" w:rsidRDefault="00271850" w:rsidP="00F61E90">
            <w:pPr>
              <w:spacing w:after="0" w:line="240" w:lineRule="auto"/>
              <w:jc w:val="right"/>
              <w:rPr>
                <w:rFonts w:eastAsia="Times New Roman" w:cstheme="minorHAnsi"/>
                <w:i/>
                <w:sz w:val="18"/>
                <w:szCs w:val="18"/>
                <w:lang w:eastAsia="en-GB"/>
              </w:rPr>
            </w:pPr>
          </w:p>
        </w:tc>
      </w:tr>
      <w:tr w:rsidR="005520DD" w:rsidRPr="00C24F78" w14:paraId="5B01112C" w14:textId="77777777" w:rsidTr="00F61E90">
        <w:trPr>
          <w:tblCellSpacing w:w="15" w:type="dxa"/>
        </w:trPr>
        <w:tc>
          <w:tcPr>
            <w:tcW w:w="0" w:type="auto"/>
            <w:vAlign w:val="center"/>
            <w:hideMark/>
          </w:tcPr>
          <w:p w14:paraId="382F5BD9"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0BE376F7"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North West </w:t>
            </w:r>
          </w:p>
        </w:tc>
        <w:tc>
          <w:tcPr>
            <w:tcW w:w="0" w:type="auto"/>
          </w:tcPr>
          <w:p w14:paraId="3057A11F" w14:textId="2B92419B"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1</w:t>
            </w:r>
            <w:r w:rsidR="009A1B1D">
              <w:rPr>
                <w:sz w:val="18"/>
                <w:szCs w:val="18"/>
              </w:rPr>
              <w:t>8</w:t>
            </w:r>
          </w:p>
        </w:tc>
        <w:tc>
          <w:tcPr>
            <w:tcW w:w="0" w:type="auto"/>
          </w:tcPr>
          <w:p w14:paraId="2CCCEF5D" w14:textId="7EE1288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9A1B1D">
              <w:rPr>
                <w:sz w:val="18"/>
                <w:szCs w:val="18"/>
              </w:rPr>
              <w:t>5</w:t>
            </w:r>
            <w:r w:rsidRPr="00C24F78">
              <w:rPr>
                <w:sz w:val="18"/>
                <w:szCs w:val="18"/>
              </w:rPr>
              <w:t>-1</w:t>
            </w:r>
            <w:r>
              <w:rPr>
                <w:sz w:val="18"/>
                <w:szCs w:val="18"/>
              </w:rPr>
              <w:t>.</w:t>
            </w:r>
            <w:r w:rsidRPr="00C24F78">
              <w:rPr>
                <w:sz w:val="18"/>
                <w:szCs w:val="18"/>
              </w:rPr>
              <w:t>6</w:t>
            </w:r>
            <w:r w:rsidR="003E421C">
              <w:rPr>
                <w:sz w:val="18"/>
                <w:szCs w:val="18"/>
              </w:rPr>
              <w:t>3</w:t>
            </w:r>
          </w:p>
        </w:tc>
        <w:tc>
          <w:tcPr>
            <w:tcW w:w="0" w:type="auto"/>
          </w:tcPr>
          <w:p w14:paraId="4D07991A"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37895DE0" w14:textId="1EDCC20C"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1</w:t>
            </w:r>
            <w:r w:rsidR="003E421C">
              <w:rPr>
                <w:sz w:val="18"/>
                <w:szCs w:val="18"/>
              </w:rPr>
              <w:t>2</w:t>
            </w:r>
          </w:p>
        </w:tc>
        <w:tc>
          <w:tcPr>
            <w:tcW w:w="0" w:type="auto"/>
            <w:vAlign w:val="center"/>
          </w:tcPr>
          <w:p w14:paraId="2BE335A4" w14:textId="0FEC9DF6"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8</w:t>
            </w:r>
            <w:r w:rsidR="003E421C">
              <w:rPr>
                <w:rFonts w:eastAsia="Times New Roman" w:cstheme="minorHAnsi"/>
                <w:sz w:val="18"/>
                <w:szCs w:val="18"/>
                <w:lang w:eastAsia="en-GB"/>
              </w:rPr>
              <w:t>2</w:t>
            </w: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5</w:t>
            </w:r>
            <w:r w:rsidR="003E421C">
              <w:rPr>
                <w:rFonts w:eastAsia="Times New Roman" w:cstheme="minorHAnsi"/>
                <w:sz w:val="18"/>
                <w:szCs w:val="18"/>
                <w:lang w:eastAsia="en-GB"/>
              </w:rPr>
              <w:t>4</w:t>
            </w:r>
          </w:p>
        </w:tc>
        <w:tc>
          <w:tcPr>
            <w:tcW w:w="0" w:type="auto"/>
            <w:vAlign w:val="center"/>
          </w:tcPr>
          <w:p w14:paraId="468D9132"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400802FB"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0E672C88" w14:textId="0374AA7B"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005520DD">
              <w:rPr>
                <w:sz w:val="18"/>
                <w:szCs w:val="18"/>
              </w:rPr>
              <w:t>81</w:t>
            </w:r>
          </w:p>
        </w:tc>
        <w:tc>
          <w:tcPr>
            <w:tcW w:w="0" w:type="auto"/>
          </w:tcPr>
          <w:p w14:paraId="27240C9D" w14:textId="432DA332"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5</w:t>
            </w:r>
            <w:r w:rsidR="005520DD">
              <w:rPr>
                <w:sz w:val="18"/>
                <w:szCs w:val="18"/>
              </w:rPr>
              <w:t>5</w:t>
            </w:r>
            <w:r w:rsidRPr="00C24F78">
              <w:rPr>
                <w:sz w:val="18"/>
                <w:szCs w:val="18"/>
              </w:rPr>
              <w:t>-1</w:t>
            </w:r>
            <w:r>
              <w:rPr>
                <w:sz w:val="18"/>
                <w:szCs w:val="18"/>
              </w:rPr>
              <w:t>.</w:t>
            </w:r>
            <w:r w:rsidRPr="00C24F78">
              <w:rPr>
                <w:sz w:val="18"/>
                <w:szCs w:val="18"/>
              </w:rPr>
              <w:t>1</w:t>
            </w:r>
            <w:r w:rsidR="005520DD">
              <w:rPr>
                <w:sz w:val="18"/>
                <w:szCs w:val="18"/>
              </w:rPr>
              <w:t>8</w:t>
            </w:r>
          </w:p>
        </w:tc>
        <w:tc>
          <w:tcPr>
            <w:tcW w:w="0" w:type="auto"/>
          </w:tcPr>
          <w:p w14:paraId="2D04A725"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268D148E"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0D5A4476"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1BA6C291" w14:textId="77777777" w:rsidTr="00F61E90">
        <w:trPr>
          <w:tblCellSpacing w:w="15" w:type="dxa"/>
        </w:trPr>
        <w:tc>
          <w:tcPr>
            <w:tcW w:w="0" w:type="auto"/>
            <w:vAlign w:val="center"/>
            <w:hideMark/>
          </w:tcPr>
          <w:p w14:paraId="52FCA890"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41DB8583"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Yorkshire and Humber </w:t>
            </w:r>
          </w:p>
        </w:tc>
        <w:tc>
          <w:tcPr>
            <w:tcW w:w="0" w:type="auto"/>
          </w:tcPr>
          <w:p w14:paraId="1D9DCD55" w14:textId="48DA89D5"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4</w:t>
            </w:r>
            <w:r w:rsidR="009A1B1D">
              <w:rPr>
                <w:sz w:val="18"/>
                <w:szCs w:val="18"/>
              </w:rPr>
              <w:t>5</w:t>
            </w:r>
          </w:p>
        </w:tc>
        <w:tc>
          <w:tcPr>
            <w:tcW w:w="0" w:type="auto"/>
          </w:tcPr>
          <w:p w14:paraId="49DAE815" w14:textId="62C70734"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9</w:t>
            </w:r>
            <w:r w:rsidR="009A1B1D">
              <w:rPr>
                <w:sz w:val="18"/>
                <w:szCs w:val="18"/>
              </w:rPr>
              <w:t>7</w:t>
            </w:r>
            <w:r w:rsidRPr="00C24F78">
              <w:rPr>
                <w:sz w:val="18"/>
                <w:szCs w:val="18"/>
              </w:rPr>
              <w:t>-2</w:t>
            </w:r>
            <w:r>
              <w:rPr>
                <w:sz w:val="18"/>
                <w:szCs w:val="18"/>
              </w:rPr>
              <w:t>.</w:t>
            </w:r>
            <w:r w:rsidRPr="00C24F78">
              <w:rPr>
                <w:sz w:val="18"/>
                <w:szCs w:val="18"/>
              </w:rPr>
              <w:t>1</w:t>
            </w:r>
            <w:r w:rsidR="003E421C">
              <w:rPr>
                <w:sz w:val="18"/>
                <w:szCs w:val="18"/>
              </w:rPr>
              <w:t>5</w:t>
            </w:r>
          </w:p>
        </w:tc>
        <w:tc>
          <w:tcPr>
            <w:tcW w:w="0" w:type="auto"/>
          </w:tcPr>
          <w:p w14:paraId="6E063BED"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0035EC30" w14:textId="086C30A3"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3</w:t>
            </w:r>
            <w:r w:rsidR="003E421C">
              <w:rPr>
                <w:sz w:val="18"/>
                <w:szCs w:val="18"/>
              </w:rPr>
              <w:t>9</w:t>
            </w:r>
          </w:p>
        </w:tc>
        <w:tc>
          <w:tcPr>
            <w:tcW w:w="0" w:type="auto"/>
            <w:vAlign w:val="center"/>
          </w:tcPr>
          <w:p w14:paraId="2FB28EEF" w14:textId="444784AF"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0</w:t>
            </w:r>
            <w:r>
              <w:rPr>
                <w:rFonts w:eastAsia="Times New Roman" w:cstheme="minorHAnsi"/>
                <w:sz w:val="18"/>
                <w:szCs w:val="18"/>
                <w:lang w:eastAsia="en-GB"/>
              </w:rPr>
              <w:t>.</w:t>
            </w:r>
            <w:r w:rsidRPr="00C24F78">
              <w:rPr>
                <w:rFonts w:eastAsia="Times New Roman" w:cstheme="minorHAnsi"/>
                <w:sz w:val="18"/>
                <w:szCs w:val="18"/>
                <w:lang w:eastAsia="en-GB"/>
              </w:rPr>
              <w:t>9</w:t>
            </w:r>
            <w:r w:rsidR="003E421C">
              <w:rPr>
                <w:rFonts w:eastAsia="Times New Roman" w:cstheme="minorHAnsi"/>
                <w:sz w:val="18"/>
                <w:szCs w:val="18"/>
                <w:lang w:eastAsia="en-GB"/>
              </w:rPr>
              <w:t>5</w:t>
            </w:r>
            <w:r w:rsidRPr="00C24F78">
              <w:rPr>
                <w:rFonts w:eastAsia="Times New Roman" w:cstheme="minorHAnsi"/>
                <w:sz w:val="18"/>
                <w:szCs w:val="18"/>
                <w:lang w:eastAsia="en-GB"/>
              </w:rPr>
              <w:t>-2</w:t>
            </w:r>
            <w:r>
              <w:rPr>
                <w:rFonts w:eastAsia="Times New Roman" w:cstheme="minorHAnsi"/>
                <w:sz w:val="18"/>
                <w:szCs w:val="18"/>
                <w:lang w:eastAsia="en-GB"/>
              </w:rPr>
              <w:t>.</w:t>
            </w:r>
            <w:r w:rsidRPr="00C24F78">
              <w:rPr>
                <w:rFonts w:eastAsia="Times New Roman" w:cstheme="minorHAnsi"/>
                <w:sz w:val="18"/>
                <w:szCs w:val="18"/>
                <w:lang w:eastAsia="en-GB"/>
              </w:rPr>
              <w:t>0</w:t>
            </w:r>
            <w:r w:rsidR="003E421C">
              <w:rPr>
                <w:rFonts w:eastAsia="Times New Roman" w:cstheme="minorHAnsi"/>
                <w:sz w:val="18"/>
                <w:szCs w:val="18"/>
                <w:lang w:eastAsia="en-GB"/>
              </w:rPr>
              <w:t>4</w:t>
            </w:r>
          </w:p>
        </w:tc>
        <w:tc>
          <w:tcPr>
            <w:tcW w:w="0" w:type="auto"/>
            <w:vAlign w:val="center"/>
          </w:tcPr>
          <w:p w14:paraId="702221B7"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68746F3A"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55DBE6C0" w14:textId="06BA0120"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6</w:t>
            </w:r>
            <w:r w:rsidR="005520DD">
              <w:rPr>
                <w:sz w:val="18"/>
                <w:szCs w:val="18"/>
              </w:rPr>
              <w:t>1</w:t>
            </w:r>
          </w:p>
        </w:tc>
        <w:tc>
          <w:tcPr>
            <w:tcW w:w="0" w:type="auto"/>
          </w:tcPr>
          <w:p w14:paraId="7030360E" w14:textId="6058E248"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3</w:t>
            </w:r>
            <w:r w:rsidR="005520DD">
              <w:rPr>
                <w:sz w:val="18"/>
                <w:szCs w:val="18"/>
              </w:rPr>
              <w:t>5</w:t>
            </w:r>
            <w:r w:rsidRPr="00C24F78">
              <w:rPr>
                <w:sz w:val="18"/>
                <w:szCs w:val="18"/>
              </w:rPr>
              <w:t>-1</w:t>
            </w:r>
            <w:r>
              <w:rPr>
                <w:sz w:val="18"/>
                <w:szCs w:val="18"/>
              </w:rPr>
              <w:t>.</w:t>
            </w:r>
            <w:r w:rsidRPr="00C24F78">
              <w:rPr>
                <w:sz w:val="18"/>
                <w:szCs w:val="18"/>
              </w:rPr>
              <w:t>0</w:t>
            </w:r>
            <w:r w:rsidR="005520DD">
              <w:rPr>
                <w:sz w:val="18"/>
                <w:szCs w:val="18"/>
              </w:rPr>
              <w:t>6</w:t>
            </w:r>
          </w:p>
        </w:tc>
        <w:tc>
          <w:tcPr>
            <w:tcW w:w="0" w:type="auto"/>
          </w:tcPr>
          <w:p w14:paraId="04969CEB"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210E9128"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46E35E55"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7DE6446E" w14:textId="77777777" w:rsidTr="00F61E90">
        <w:trPr>
          <w:tblCellSpacing w:w="15" w:type="dxa"/>
        </w:trPr>
        <w:tc>
          <w:tcPr>
            <w:tcW w:w="0" w:type="auto"/>
            <w:vAlign w:val="center"/>
            <w:hideMark/>
          </w:tcPr>
          <w:p w14:paraId="6782E66D"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23CED4D1"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East Midlands </w:t>
            </w:r>
          </w:p>
        </w:tc>
        <w:tc>
          <w:tcPr>
            <w:tcW w:w="0" w:type="auto"/>
          </w:tcPr>
          <w:p w14:paraId="50C71B02" w14:textId="5CA9573D" w:rsidR="00271850" w:rsidRPr="00C24F78" w:rsidRDefault="009A1B1D" w:rsidP="00F61E90">
            <w:pPr>
              <w:spacing w:after="0" w:line="240" w:lineRule="auto"/>
              <w:jc w:val="right"/>
              <w:rPr>
                <w:rFonts w:eastAsia="Times New Roman" w:cstheme="minorHAnsi"/>
                <w:sz w:val="18"/>
                <w:szCs w:val="18"/>
                <w:lang w:eastAsia="en-GB"/>
              </w:rPr>
            </w:pPr>
            <w:r>
              <w:rPr>
                <w:sz w:val="18"/>
                <w:szCs w:val="18"/>
              </w:rPr>
              <w:t>1</w:t>
            </w:r>
            <w:r w:rsidR="00271850">
              <w:rPr>
                <w:sz w:val="18"/>
                <w:szCs w:val="18"/>
              </w:rPr>
              <w:t>.</w:t>
            </w:r>
            <w:r>
              <w:rPr>
                <w:sz w:val="18"/>
                <w:szCs w:val="18"/>
              </w:rPr>
              <w:t>07</w:t>
            </w:r>
          </w:p>
        </w:tc>
        <w:tc>
          <w:tcPr>
            <w:tcW w:w="0" w:type="auto"/>
          </w:tcPr>
          <w:p w14:paraId="016407B4" w14:textId="6946D49F"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6</w:t>
            </w:r>
            <w:r w:rsidR="009A1B1D">
              <w:rPr>
                <w:sz w:val="18"/>
                <w:szCs w:val="18"/>
              </w:rPr>
              <w:t>8</w:t>
            </w:r>
            <w:r w:rsidRPr="00C24F78">
              <w:rPr>
                <w:sz w:val="18"/>
                <w:szCs w:val="18"/>
              </w:rPr>
              <w:t>-1</w:t>
            </w:r>
            <w:r>
              <w:rPr>
                <w:sz w:val="18"/>
                <w:szCs w:val="18"/>
              </w:rPr>
              <w:t>.</w:t>
            </w:r>
            <w:r w:rsidR="003E421C">
              <w:rPr>
                <w:sz w:val="18"/>
                <w:szCs w:val="18"/>
              </w:rPr>
              <w:t>70</w:t>
            </w:r>
          </w:p>
        </w:tc>
        <w:tc>
          <w:tcPr>
            <w:tcW w:w="0" w:type="auto"/>
          </w:tcPr>
          <w:p w14:paraId="75882E0C"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045B8244" w14:textId="5D57C18F"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003E421C">
              <w:rPr>
                <w:sz w:val="18"/>
                <w:szCs w:val="18"/>
              </w:rPr>
              <w:t>96</w:t>
            </w:r>
          </w:p>
        </w:tc>
        <w:tc>
          <w:tcPr>
            <w:tcW w:w="0" w:type="auto"/>
          </w:tcPr>
          <w:p w14:paraId="45A12C1E" w14:textId="2249CB80"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6</w:t>
            </w:r>
            <w:r w:rsidR="003E421C">
              <w:rPr>
                <w:sz w:val="18"/>
                <w:szCs w:val="18"/>
              </w:rPr>
              <w:t>1</w:t>
            </w:r>
            <w:r w:rsidRPr="00C24F78">
              <w:rPr>
                <w:sz w:val="18"/>
                <w:szCs w:val="18"/>
              </w:rPr>
              <w:t>-1</w:t>
            </w:r>
            <w:r>
              <w:rPr>
                <w:sz w:val="18"/>
                <w:szCs w:val="18"/>
              </w:rPr>
              <w:t>.</w:t>
            </w:r>
            <w:r w:rsidR="003E421C">
              <w:rPr>
                <w:sz w:val="18"/>
                <w:szCs w:val="18"/>
              </w:rPr>
              <w:t>5</w:t>
            </w:r>
            <w:r w:rsidRPr="00C24F78">
              <w:rPr>
                <w:sz w:val="18"/>
                <w:szCs w:val="18"/>
              </w:rPr>
              <w:t>0</w:t>
            </w:r>
          </w:p>
        </w:tc>
        <w:tc>
          <w:tcPr>
            <w:tcW w:w="0" w:type="auto"/>
            <w:vAlign w:val="center"/>
          </w:tcPr>
          <w:p w14:paraId="53264454"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7E1824A7"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7F430836" w14:textId="0410BECD"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9</w:t>
            </w:r>
            <w:r w:rsidR="005520DD">
              <w:rPr>
                <w:sz w:val="18"/>
                <w:szCs w:val="18"/>
              </w:rPr>
              <w:t>1</w:t>
            </w:r>
          </w:p>
        </w:tc>
        <w:tc>
          <w:tcPr>
            <w:tcW w:w="0" w:type="auto"/>
          </w:tcPr>
          <w:p w14:paraId="499EEF09"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52-1</w:t>
            </w:r>
            <w:r>
              <w:rPr>
                <w:sz w:val="18"/>
                <w:szCs w:val="18"/>
              </w:rPr>
              <w:t>.</w:t>
            </w:r>
            <w:r w:rsidRPr="00C24F78">
              <w:rPr>
                <w:sz w:val="18"/>
                <w:szCs w:val="18"/>
              </w:rPr>
              <w:t>57</w:t>
            </w:r>
          </w:p>
        </w:tc>
        <w:tc>
          <w:tcPr>
            <w:tcW w:w="0" w:type="auto"/>
          </w:tcPr>
          <w:p w14:paraId="71450A01"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009DAB1F"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3BBA8753"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63CBB97E" w14:textId="77777777" w:rsidTr="00F61E90">
        <w:trPr>
          <w:tblCellSpacing w:w="15" w:type="dxa"/>
        </w:trPr>
        <w:tc>
          <w:tcPr>
            <w:tcW w:w="0" w:type="auto"/>
            <w:vAlign w:val="center"/>
            <w:hideMark/>
          </w:tcPr>
          <w:p w14:paraId="05DC2DFF"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6ADD30D4"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West Midlands </w:t>
            </w:r>
          </w:p>
        </w:tc>
        <w:tc>
          <w:tcPr>
            <w:tcW w:w="0" w:type="auto"/>
          </w:tcPr>
          <w:p w14:paraId="42A720C3" w14:textId="11747506"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1</w:t>
            </w:r>
            <w:r w:rsidR="009A1B1D">
              <w:rPr>
                <w:sz w:val="18"/>
                <w:szCs w:val="18"/>
              </w:rPr>
              <w:t>8</w:t>
            </w:r>
          </w:p>
        </w:tc>
        <w:tc>
          <w:tcPr>
            <w:tcW w:w="0" w:type="auto"/>
          </w:tcPr>
          <w:p w14:paraId="20A0BA79" w14:textId="6EF6612E"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9A1B1D">
              <w:rPr>
                <w:sz w:val="18"/>
                <w:szCs w:val="18"/>
              </w:rPr>
              <w:t>6</w:t>
            </w:r>
            <w:r w:rsidRPr="00C24F78">
              <w:rPr>
                <w:sz w:val="18"/>
                <w:szCs w:val="18"/>
              </w:rPr>
              <w:t>-1</w:t>
            </w:r>
            <w:r>
              <w:rPr>
                <w:sz w:val="18"/>
                <w:szCs w:val="18"/>
              </w:rPr>
              <w:t>.</w:t>
            </w:r>
            <w:r w:rsidR="003E421C">
              <w:rPr>
                <w:sz w:val="18"/>
                <w:szCs w:val="18"/>
              </w:rPr>
              <w:t>62</w:t>
            </w:r>
          </w:p>
        </w:tc>
        <w:tc>
          <w:tcPr>
            <w:tcW w:w="0" w:type="auto"/>
          </w:tcPr>
          <w:p w14:paraId="511E816F"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1A58521F" w14:textId="7CFB25A8"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003E421C">
              <w:rPr>
                <w:sz w:val="18"/>
                <w:szCs w:val="18"/>
              </w:rPr>
              <w:t>10</w:t>
            </w:r>
          </w:p>
        </w:tc>
        <w:tc>
          <w:tcPr>
            <w:tcW w:w="0" w:type="auto"/>
          </w:tcPr>
          <w:p w14:paraId="49533E16" w14:textId="48657E14"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003E421C">
              <w:rPr>
                <w:sz w:val="18"/>
                <w:szCs w:val="18"/>
              </w:rPr>
              <w:t>80</w:t>
            </w:r>
            <w:r w:rsidRPr="00C24F78">
              <w:rPr>
                <w:sz w:val="18"/>
                <w:szCs w:val="18"/>
              </w:rPr>
              <w:t>-1</w:t>
            </w:r>
            <w:r>
              <w:rPr>
                <w:sz w:val="18"/>
                <w:szCs w:val="18"/>
              </w:rPr>
              <w:t>.</w:t>
            </w:r>
            <w:r w:rsidR="003E421C">
              <w:rPr>
                <w:sz w:val="18"/>
                <w:szCs w:val="18"/>
              </w:rPr>
              <w:t>51</w:t>
            </w:r>
          </w:p>
        </w:tc>
        <w:tc>
          <w:tcPr>
            <w:tcW w:w="0" w:type="auto"/>
            <w:vAlign w:val="center"/>
          </w:tcPr>
          <w:p w14:paraId="1981AF21"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1F28565D"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6985EB4D" w14:textId="78A2A911"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6</w:t>
            </w:r>
            <w:r w:rsidR="005520DD">
              <w:rPr>
                <w:sz w:val="18"/>
                <w:szCs w:val="18"/>
              </w:rPr>
              <w:t>6</w:t>
            </w:r>
          </w:p>
        </w:tc>
        <w:tc>
          <w:tcPr>
            <w:tcW w:w="0" w:type="auto"/>
          </w:tcPr>
          <w:p w14:paraId="51A0C7AE" w14:textId="5B90F9F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4</w:t>
            </w:r>
            <w:r w:rsidR="005520DD">
              <w:rPr>
                <w:sz w:val="18"/>
                <w:szCs w:val="18"/>
              </w:rPr>
              <w:t>5</w:t>
            </w:r>
            <w:r w:rsidRPr="00C24F78">
              <w:rPr>
                <w:sz w:val="18"/>
                <w:szCs w:val="18"/>
              </w:rPr>
              <w:t>-</w:t>
            </w:r>
            <w:r w:rsidR="005520DD">
              <w:rPr>
                <w:sz w:val="18"/>
                <w:szCs w:val="18"/>
              </w:rPr>
              <w:t>0</w:t>
            </w:r>
            <w:r>
              <w:rPr>
                <w:sz w:val="18"/>
                <w:szCs w:val="18"/>
              </w:rPr>
              <w:t>.</w:t>
            </w:r>
            <w:r w:rsidRPr="00C24F78">
              <w:rPr>
                <w:sz w:val="18"/>
                <w:szCs w:val="18"/>
              </w:rPr>
              <w:t>9</w:t>
            </w:r>
            <w:r w:rsidR="005520DD">
              <w:rPr>
                <w:sz w:val="18"/>
                <w:szCs w:val="18"/>
              </w:rPr>
              <w:t>7</w:t>
            </w:r>
          </w:p>
        </w:tc>
        <w:tc>
          <w:tcPr>
            <w:tcW w:w="0" w:type="auto"/>
          </w:tcPr>
          <w:p w14:paraId="20194ED5"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05F1F515"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2E53E6D8"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4BBF066A" w14:textId="77777777" w:rsidTr="00F61E90">
        <w:trPr>
          <w:tblCellSpacing w:w="15" w:type="dxa"/>
        </w:trPr>
        <w:tc>
          <w:tcPr>
            <w:tcW w:w="0" w:type="auto"/>
            <w:vAlign w:val="center"/>
            <w:hideMark/>
          </w:tcPr>
          <w:p w14:paraId="19980C7D"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7923D898"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East of England </w:t>
            </w:r>
          </w:p>
        </w:tc>
        <w:tc>
          <w:tcPr>
            <w:tcW w:w="0" w:type="auto"/>
          </w:tcPr>
          <w:p w14:paraId="6F394078" w14:textId="63D25EB5"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2</w:t>
            </w:r>
            <w:r w:rsidR="009A1B1D">
              <w:rPr>
                <w:sz w:val="18"/>
                <w:szCs w:val="18"/>
              </w:rPr>
              <w:t>3</w:t>
            </w:r>
          </w:p>
        </w:tc>
        <w:tc>
          <w:tcPr>
            <w:tcW w:w="0" w:type="auto"/>
          </w:tcPr>
          <w:p w14:paraId="026B222D" w14:textId="3A6A2DCB"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9A1B1D">
              <w:rPr>
                <w:sz w:val="18"/>
                <w:szCs w:val="18"/>
              </w:rPr>
              <w:t>5</w:t>
            </w:r>
            <w:r w:rsidRPr="00C24F78">
              <w:rPr>
                <w:sz w:val="18"/>
                <w:szCs w:val="18"/>
              </w:rPr>
              <w:t>-1</w:t>
            </w:r>
            <w:r>
              <w:rPr>
                <w:sz w:val="18"/>
                <w:szCs w:val="18"/>
              </w:rPr>
              <w:t>.</w:t>
            </w:r>
            <w:r w:rsidRPr="00C24F78">
              <w:rPr>
                <w:sz w:val="18"/>
                <w:szCs w:val="18"/>
              </w:rPr>
              <w:t>7</w:t>
            </w:r>
            <w:r w:rsidR="003E421C">
              <w:rPr>
                <w:sz w:val="18"/>
                <w:szCs w:val="18"/>
              </w:rPr>
              <w:t>8</w:t>
            </w:r>
          </w:p>
        </w:tc>
        <w:tc>
          <w:tcPr>
            <w:tcW w:w="0" w:type="auto"/>
          </w:tcPr>
          <w:p w14:paraId="630ABF15"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2E518550" w14:textId="3B4ABFAC" w:rsidR="00271850" w:rsidRPr="00C24F78" w:rsidRDefault="003E421C" w:rsidP="00F61E90">
            <w:pPr>
              <w:spacing w:after="0" w:line="240" w:lineRule="auto"/>
              <w:jc w:val="right"/>
              <w:rPr>
                <w:rFonts w:eastAsia="Times New Roman" w:cstheme="minorHAnsi"/>
                <w:sz w:val="18"/>
                <w:szCs w:val="18"/>
                <w:lang w:eastAsia="en-GB"/>
              </w:rPr>
            </w:pPr>
            <w:r>
              <w:rPr>
                <w:sz w:val="18"/>
                <w:szCs w:val="18"/>
              </w:rPr>
              <w:t>1</w:t>
            </w:r>
            <w:r w:rsidR="00271850">
              <w:rPr>
                <w:sz w:val="18"/>
                <w:szCs w:val="18"/>
              </w:rPr>
              <w:t>.</w:t>
            </w:r>
            <w:r>
              <w:rPr>
                <w:sz w:val="18"/>
                <w:szCs w:val="18"/>
              </w:rPr>
              <w:t>01</w:t>
            </w:r>
          </w:p>
        </w:tc>
        <w:tc>
          <w:tcPr>
            <w:tcW w:w="0" w:type="auto"/>
          </w:tcPr>
          <w:p w14:paraId="08742223" w14:textId="6F6F5186"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003E421C">
              <w:rPr>
                <w:sz w:val="18"/>
                <w:szCs w:val="18"/>
              </w:rPr>
              <w:t>70</w:t>
            </w:r>
            <w:r w:rsidRPr="00C24F78">
              <w:rPr>
                <w:sz w:val="18"/>
                <w:szCs w:val="18"/>
              </w:rPr>
              <w:t>-1</w:t>
            </w:r>
            <w:r>
              <w:rPr>
                <w:sz w:val="18"/>
                <w:szCs w:val="18"/>
              </w:rPr>
              <w:t>.</w:t>
            </w:r>
            <w:r w:rsidRPr="00C24F78">
              <w:rPr>
                <w:sz w:val="18"/>
                <w:szCs w:val="18"/>
              </w:rPr>
              <w:t>4</w:t>
            </w:r>
            <w:r w:rsidR="003E421C">
              <w:rPr>
                <w:sz w:val="18"/>
                <w:szCs w:val="18"/>
              </w:rPr>
              <w:t>5</w:t>
            </w:r>
          </w:p>
        </w:tc>
        <w:tc>
          <w:tcPr>
            <w:tcW w:w="0" w:type="auto"/>
            <w:vAlign w:val="center"/>
          </w:tcPr>
          <w:p w14:paraId="6A4E448C"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57A892AA"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790F5B7F" w14:textId="1C976EED"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0</w:t>
            </w:r>
            <w:r w:rsidR="005520DD">
              <w:rPr>
                <w:sz w:val="18"/>
                <w:szCs w:val="18"/>
              </w:rPr>
              <w:t>8</w:t>
            </w:r>
          </w:p>
        </w:tc>
        <w:tc>
          <w:tcPr>
            <w:tcW w:w="0" w:type="auto"/>
          </w:tcPr>
          <w:p w14:paraId="5D360BE0" w14:textId="79BA7AB8"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005520DD">
              <w:rPr>
                <w:sz w:val="18"/>
                <w:szCs w:val="18"/>
              </w:rPr>
              <w:t>70</w:t>
            </w:r>
            <w:r w:rsidRPr="00C24F78">
              <w:rPr>
                <w:sz w:val="18"/>
                <w:szCs w:val="18"/>
              </w:rPr>
              <w:t>-1</w:t>
            </w:r>
            <w:r>
              <w:rPr>
                <w:sz w:val="18"/>
                <w:szCs w:val="18"/>
              </w:rPr>
              <w:t>.</w:t>
            </w:r>
            <w:r w:rsidRPr="00C24F78">
              <w:rPr>
                <w:sz w:val="18"/>
                <w:szCs w:val="18"/>
              </w:rPr>
              <w:t>6</w:t>
            </w:r>
            <w:r w:rsidR="005520DD">
              <w:rPr>
                <w:sz w:val="18"/>
                <w:szCs w:val="18"/>
              </w:rPr>
              <w:t>6</w:t>
            </w:r>
          </w:p>
        </w:tc>
        <w:tc>
          <w:tcPr>
            <w:tcW w:w="0" w:type="auto"/>
          </w:tcPr>
          <w:p w14:paraId="7D726A3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296191A7"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1F1D8D36"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2E4C7729" w14:textId="77777777" w:rsidTr="00F61E90">
        <w:trPr>
          <w:tblCellSpacing w:w="15" w:type="dxa"/>
        </w:trPr>
        <w:tc>
          <w:tcPr>
            <w:tcW w:w="0" w:type="auto"/>
            <w:vAlign w:val="center"/>
            <w:hideMark/>
          </w:tcPr>
          <w:p w14:paraId="7A65FA61"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35434E54"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South West </w:t>
            </w:r>
          </w:p>
        </w:tc>
        <w:tc>
          <w:tcPr>
            <w:tcW w:w="0" w:type="auto"/>
          </w:tcPr>
          <w:p w14:paraId="7220C65A" w14:textId="0202E5A6"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2</w:t>
            </w:r>
            <w:r w:rsidR="009A1B1D">
              <w:rPr>
                <w:sz w:val="18"/>
                <w:szCs w:val="18"/>
              </w:rPr>
              <w:t>5</w:t>
            </w:r>
          </w:p>
        </w:tc>
        <w:tc>
          <w:tcPr>
            <w:tcW w:w="0" w:type="auto"/>
          </w:tcPr>
          <w:p w14:paraId="6E6662BA" w14:textId="1F5E6E4C"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009A1B1D">
              <w:rPr>
                <w:sz w:val="18"/>
                <w:szCs w:val="18"/>
              </w:rPr>
              <w:t>90</w:t>
            </w:r>
            <w:r w:rsidRPr="00C24F78">
              <w:rPr>
                <w:sz w:val="18"/>
                <w:szCs w:val="18"/>
              </w:rPr>
              <w:t>-1</w:t>
            </w:r>
            <w:r>
              <w:rPr>
                <w:sz w:val="18"/>
                <w:szCs w:val="18"/>
              </w:rPr>
              <w:t>.</w:t>
            </w:r>
            <w:r w:rsidR="003E421C">
              <w:rPr>
                <w:sz w:val="18"/>
                <w:szCs w:val="18"/>
              </w:rPr>
              <w:t>74</w:t>
            </w:r>
          </w:p>
        </w:tc>
        <w:tc>
          <w:tcPr>
            <w:tcW w:w="0" w:type="auto"/>
          </w:tcPr>
          <w:p w14:paraId="68E67979"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6CCEF331" w14:textId="04BA175B"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003E421C">
              <w:rPr>
                <w:sz w:val="18"/>
                <w:szCs w:val="18"/>
              </w:rPr>
              <w:t>13</w:t>
            </w:r>
          </w:p>
        </w:tc>
        <w:tc>
          <w:tcPr>
            <w:tcW w:w="0" w:type="auto"/>
          </w:tcPr>
          <w:p w14:paraId="5A548FA4" w14:textId="1CAABC2C"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003E421C">
              <w:rPr>
                <w:sz w:val="18"/>
                <w:szCs w:val="18"/>
              </w:rPr>
              <w:t>82</w:t>
            </w:r>
            <w:r w:rsidRPr="00C24F78">
              <w:rPr>
                <w:sz w:val="18"/>
                <w:szCs w:val="18"/>
              </w:rPr>
              <w:t>-1</w:t>
            </w:r>
            <w:r>
              <w:rPr>
                <w:sz w:val="18"/>
                <w:szCs w:val="18"/>
              </w:rPr>
              <w:t>.</w:t>
            </w:r>
            <w:r w:rsidR="003E421C">
              <w:rPr>
                <w:sz w:val="18"/>
                <w:szCs w:val="18"/>
              </w:rPr>
              <w:t>56</w:t>
            </w:r>
          </w:p>
        </w:tc>
        <w:tc>
          <w:tcPr>
            <w:tcW w:w="0" w:type="auto"/>
            <w:vAlign w:val="center"/>
          </w:tcPr>
          <w:p w14:paraId="791775B2"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140B15D1"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0850B8FD" w14:textId="5D0198F5"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5520DD">
              <w:rPr>
                <w:sz w:val="18"/>
                <w:szCs w:val="18"/>
              </w:rPr>
              <w:t>3</w:t>
            </w:r>
          </w:p>
        </w:tc>
        <w:tc>
          <w:tcPr>
            <w:tcW w:w="0" w:type="auto"/>
          </w:tcPr>
          <w:p w14:paraId="1BD56F05" w14:textId="7570DC55"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5</w:t>
            </w:r>
            <w:r w:rsidR="005520DD">
              <w:rPr>
                <w:sz w:val="18"/>
                <w:szCs w:val="18"/>
              </w:rPr>
              <w:t>6</w:t>
            </w:r>
            <w:r w:rsidRPr="00C24F78">
              <w:rPr>
                <w:sz w:val="18"/>
                <w:szCs w:val="18"/>
              </w:rPr>
              <w:t>-1</w:t>
            </w:r>
            <w:r>
              <w:rPr>
                <w:sz w:val="18"/>
                <w:szCs w:val="18"/>
              </w:rPr>
              <w:t>.</w:t>
            </w:r>
            <w:r w:rsidR="005520DD">
              <w:rPr>
                <w:sz w:val="18"/>
                <w:szCs w:val="18"/>
              </w:rPr>
              <w:t>23</w:t>
            </w:r>
          </w:p>
        </w:tc>
        <w:tc>
          <w:tcPr>
            <w:tcW w:w="0" w:type="auto"/>
          </w:tcPr>
          <w:p w14:paraId="6610D3A1"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2E93A5E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71503D4C"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43FCE103" w14:textId="77777777" w:rsidTr="00F61E90">
        <w:trPr>
          <w:tblCellSpacing w:w="15" w:type="dxa"/>
        </w:trPr>
        <w:tc>
          <w:tcPr>
            <w:tcW w:w="0" w:type="auto"/>
            <w:vAlign w:val="center"/>
            <w:hideMark/>
          </w:tcPr>
          <w:p w14:paraId="46841EC2"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559CE186"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South Central </w:t>
            </w:r>
          </w:p>
        </w:tc>
        <w:tc>
          <w:tcPr>
            <w:tcW w:w="0" w:type="auto"/>
          </w:tcPr>
          <w:p w14:paraId="7E84C4D7" w14:textId="05C1A4F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009A1B1D">
              <w:rPr>
                <w:sz w:val="18"/>
                <w:szCs w:val="18"/>
              </w:rPr>
              <w:t>40</w:t>
            </w:r>
          </w:p>
        </w:tc>
        <w:tc>
          <w:tcPr>
            <w:tcW w:w="0" w:type="auto"/>
          </w:tcPr>
          <w:p w14:paraId="46807347" w14:textId="61F7B602" w:rsidR="00271850" w:rsidRPr="00C24F78" w:rsidRDefault="009A1B1D" w:rsidP="00F61E90">
            <w:pPr>
              <w:spacing w:after="0" w:line="240" w:lineRule="auto"/>
              <w:jc w:val="right"/>
              <w:rPr>
                <w:rFonts w:eastAsia="Times New Roman" w:cstheme="minorHAnsi"/>
                <w:sz w:val="18"/>
                <w:szCs w:val="18"/>
                <w:lang w:eastAsia="en-GB"/>
              </w:rPr>
            </w:pPr>
            <w:r>
              <w:rPr>
                <w:sz w:val="18"/>
                <w:szCs w:val="18"/>
              </w:rPr>
              <w:t>1</w:t>
            </w:r>
            <w:r w:rsidR="00271850">
              <w:rPr>
                <w:sz w:val="18"/>
                <w:szCs w:val="18"/>
              </w:rPr>
              <w:t>.</w:t>
            </w:r>
            <w:r>
              <w:rPr>
                <w:sz w:val="18"/>
                <w:szCs w:val="18"/>
              </w:rPr>
              <w:t>01</w:t>
            </w:r>
            <w:r w:rsidR="00271850" w:rsidRPr="00C24F78">
              <w:rPr>
                <w:sz w:val="18"/>
                <w:szCs w:val="18"/>
              </w:rPr>
              <w:t>-1</w:t>
            </w:r>
            <w:r w:rsidR="00271850">
              <w:rPr>
                <w:sz w:val="18"/>
                <w:szCs w:val="18"/>
              </w:rPr>
              <w:t>.</w:t>
            </w:r>
            <w:r w:rsidR="00271850" w:rsidRPr="00C24F78">
              <w:rPr>
                <w:sz w:val="18"/>
                <w:szCs w:val="18"/>
              </w:rPr>
              <w:t>9</w:t>
            </w:r>
            <w:r w:rsidR="003E421C">
              <w:rPr>
                <w:sz w:val="18"/>
                <w:szCs w:val="18"/>
              </w:rPr>
              <w:t>4</w:t>
            </w:r>
          </w:p>
        </w:tc>
        <w:tc>
          <w:tcPr>
            <w:tcW w:w="0" w:type="auto"/>
          </w:tcPr>
          <w:p w14:paraId="48D33858"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6A2561BB" w14:textId="770E4649"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1</w:t>
            </w:r>
            <w:r w:rsidR="003E421C">
              <w:rPr>
                <w:sz w:val="18"/>
                <w:szCs w:val="18"/>
              </w:rPr>
              <w:t>4</w:t>
            </w:r>
          </w:p>
        </w:tc>
        <w:tc>
          <w:tcPr>
            <w:tcW w:w="0" w:type="auto"/>
          </w:tcPr>
          <w:p w14:paraId="37233400" w14:textId="3E29F348"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3E421C">
              <w:rPr>
                <w:sz w:val="18"/>
                <w:szCs w:val="18"/>
              </w:rPr>
              <w:t>3</w:t>
            </w:r>
            <w:r w:rsidRPr="00C24F78">
              <w:rPr>
                <w:sz w:val="18"/>
                <w:szCs w:val="18"/>
              </w:rPr>
              <w:t>-1</w:t>
            </w:r>
            <w:r>
              <w:rPr>
                <w:sz w:val="18"/>
                <w:szCs w:val="18"/>
              </w:rPr>
              <w:t>.</w:t>
            </w:r>
            <w:r w:rsidRPr="00C24F78">
              <w:rPr>
                <w:sz w:val="18"/>
                <w:szCs w:val="18"/>
              </w:rPr>
              <w:t>5</w:t>
            </w:r>
            <w:r w:rsidR="003E421C">
              <w:rPr>
                <w:sz w:val="18"/>
                <w:szCs w:val="18"/>
              </w:rPr>
              <w:t>8</w:t>
            </w:r>
          </w:p>
        </w:tc>
        <w:tc>
          <w:tcPr>
            <w:tcW w:w="0" w:type="auto"/>
            <w:vAlign w:val="center"/>
          </w:tcPr>
          <w:p w14:paraId="5C8EC182"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6BA28C70"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55F29A53" w14:textId="6A66EF0A"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7</w:t>
            </w:r>
            <w:r w:rsidR="005520DD">
              <w:rPr>
                <w:sz w:val="18"/>
                <w:szCs w:val="18"/>
              </w:rPr>
              <w:t>7</w:t>
            </w:r>
          </w:p>
        </w:tc>
        <w:tc>
          <w:tcPr>
            <w:tcW w:w="0" w:type="auto"/>
          </w:tcPr>
          <w:p w14:paraId="571742E2" w14:textId="6E3CA82F"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5</w:t>
            </w:r>
            <w:r w:rsidR="005520DD">
              <w:rPr>
                <w:sz w:val="18"/>
                <w:szCs w:val="18"/>
              </w:rPr>
              <w:t>2</w:t>
            </w:r>
            <w:r w:rsidRPr="00C24F78">
              <w:rPr>
                <w:sz w:val="18"/>
                <w:szCs w:val="18"/>
              </w:rPr>
              <w:t>-1</w:t>
            </w:r>
            <w:r>
              <w:rPr>
                <w:sz w:val="18"/>
                <w:szCs w:val="18"/>
              </w:rPr>
              <w:t>.</w:t>
            </w:r>
            <w:r w:rsidRPr="00C24F78">
              <w:rPr>
                <w:sz w:val="18"/>
                <w:szCs w:val="18"/>
              </w:rPr>
              <w:t>1</w:t>
            </w:r>
            <w:r w:rsidR="005520DD">
              <w:rPr>
                <w:sz w:val="18"/>
                <w:szCs w:val="18"/>
              </w:rPr>
              <w:t>5</w:t>
            </w:r>
          </w:p>
        </w:tc>
        <w:tc>
          <w:tcPr>
            <w:tcW w:w="0" w:type="auto"/>
          </w:tcPr>
          <w:p w14:paraId="326DC50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382D3B3F"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3A46AA37"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45675BBC" w14:textId="77777777" w:rsidTr="00F61E90">
        <w:trPr>
          <w:tblCellSpacing w:w="15" w:type="dxa"/>
        </w:trPr>
        <w:tc>
          <w:tcPr>
            <w:tcW w:w="0" w:type="auto"/>
            <w:vAlign w:val="center"/>
            <w:hideMark/>
          </w:tcPr>
          <w:p w14:paraId="5751128B"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5C415242"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London </w:t>
            </w:r>
          </w:p>
        </w:tc>
        <w:tc>
          <w:tcPr>
            <w:tcW w:w="0" w:type="auto"/>
          </w:tcPr>
          <w:p w14:paraId="50FDA02B" w14:textId="280CF588"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0</w:t>
            </w:r>
            <w:r w:rsidR="009A1B1D">
              <w:rPr>
                <w:sz w:val="18"/>
                <w:szCs w:val="18"/>
              </w:rPr>
              <w:t>6</w:t>
            </w:r>
          </w:p>
        </w:tc>
        <w:tc>
          <w:tcPr>
            <w:tcW w:w="0" w:type="auto"/>
          </w:tcPr>
          <w:p w14:paraId="2CF66491" w14:textId="3120A3C5"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7</w:t>
            </w:r>
            <w:r w:rsidR="009A1B1D">
              <w:rPr>
                <w:sz w:val="18"/>
                <w:szCs w:val="18"/>
              </w:rPr>
              <w:t>7</w:t>
            </w:r>
            <w:r w:rsidRPr="00C24F78">
              <w:rPr>
                <w:sz w:val="18"/>
                <w:szCs w:val="18"/>
              </w:rPr>
              <w:t>-1</w:t>
            </w:r>
            <w:r>
              <w:rPr>
                <w:sz w:val="18"/>
                <w:szCs w:val="18"/>
              </w:rPr>
              <w:t>.</w:t>
            </w:r>
            <w:r w:rsidRPr="00C24F78">
              <w:rPr>
                <w:sz w:val="18"/>
                <w:szCs w:val="18"/>
              </w:rPr>
              <w:t>4</w:t>
            </w:r>
            <w:r w:rsidR="003E421C">
              <w:rPr>
                <w:sz w:val="18"/>
                <w:szCs w:val="18"/>
              </w:rPr>
              <w:t>6</w:t>
            </w:r>
          </w:p>
        </w:tc>
        <w:tc>
          <w:tcPr>
            <w:tcW w:w="0" w:type="auto"/>
          </w:tcPr>
          <w:p w14:paraId="037CEB71"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6A60FC94" w14:textId="4C378745"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0</w:t>
            </w:r>
            <w:r w:rsidR="003E421C">
              <w:rPr>
                <w:sz w:val="18"/>
                <w:szCs w:val="18"/>
              </w:rPr>
              <w:t>2</w:t>
            </w:r>
          </w:p>
        </w:tc>
        <w:tc>
          <w:tcPr>
            <w:tcW w:w="0" w:type="auto"/>
          </w:tcPr>
          <w:p w14:paraId="25C6B241" w14:textId="738CDE9D"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7</w:t>
            </w:r>
            <w:r w:rsidR="003E421C">
              <w:rPr>
                <w:sz w:val="18"/>
                <w:szCs w:val="18"/>
              </w:rPr>
              <w:t>4</w:t>
            </w:r>
            <w:r w:rsidRPr="00C24F78">
              <w:rPr>
                <w:sz w:val="18"/>
                <w:szCs w:val="18"/>
              </w:rPr>
              <w:t>-1</w:t>
            </w:r>
            <w:r>
              <w:rPr>
                <w:sz w:val="18"/>
                <w:szCs w:val="18"/>
              </w:rPr>
              <w:t>.</w:t>
            </w:r>
            <w:r w:rsidR="003E421C">
              <w:rPr>
                <w:sz w:val="18"/>
                <w:szCs w:val="18"/>
              </w:rPr>
              <w:t>40</w:t>
            </w:r>
          </w:p>
        </w:tc>
        <w:tc>
          <w:tcPr>
            <w:tcW w:w="0" w:type="auto"/>
            <w:vAlign w:val="center"/>
          </w:tcPr>
          <w:p w14:paraId="52B11E16"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6FDC0DDA"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680C588F" w14:textId="7E4522AB"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6</w:t>
            </w:r>
            <w:r w:rsidR="005520DD">
              <w:rPr>
                <w:sz w:val="18"/>
                <w:szCs w:val="18"/>
              </w:rPr>
              <w:t>3</w:t>
            </w:r>
          </w:p>
        </w:tc>
        <w:tc>
          <w:tcPr>
            <w:tcW w:w="0" w:type="auto"/>
          </w:tcPr>
          <w:p w14:paraId="3CAE433C" w14:textId="414B8800"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4</w:t>
            </w:r>
            <w:r w:rsidR="005520DD">
              <w:rPr>
                <w:sz w:val="18"/>
                <w:szCs w:val="18"/>
              </w:rPr>
              <w:t>3</w:t>
            </w:r>
            <w:r w:rsidRPr="00C24F78">
              <w:rPr>
                <w:sz w:val="18"/>
                <w:szCs w:val="18"/>
              </w:rPr>
              <w:t>-0</w:t>
            </w:r>
            <w:r>
              <w:rPr>
                <w:sz w:val="18"/>
                <w:szCs w:val="18"/>
              </w:rPr>
              <w:t>.</w:t>
            </w:r>
            <w:r w:rsidRPr="00C24F78">
              <w:rPr>
                <w:sz w:val="18"/>
                <w:szCs w:val="18"/>
              </w:rPr>
              <w:t>9</w:t>
            </w:r>
            <w:r w:rsidR="005520DD">
              <w:rPr>
                <w:sz w:val="18"/>
                <w:szCs w:val="18"/>
              </w:rPr>
              <w:t>2</w:t>
            </w:r>
          </w:p>
        </w:tc>
        <w:tc>
          <w:tcPr>
            <w:tcW w:w="0" w:type="auto"/>
          </w:tcPr>
          <w:p w14:paraId="0456341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7A19CB71"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4A9EB3DF"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2FA178D9" w14:textId="77777777" w:rsidTr="00F61E90">
        <w:trPr>
          <w:tblCellSpacing w:w="15" w:type="dxa"/>
        </w:trPr>
        <w:tc>
          <w:tcPr>
            <w:tcW w:w="0" w:type="auto"/>
            <w:vAlign w:val="center"/>
            <w:hideMark/>
          </w:tcPr>
          <w:p w14:paraId="29372074"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hideMark/>
          </w:tcPr>
          <w:p w14:paraId="42E4BDDC"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South East Coast </w:t>
            </w:r>
          </w:p>
        </w:tc>
        <w:tc>
          <w:tcPr>
            <w:tcW w:w="0" w:type="auto"/>
          </w:tcPr>
          <w:p w14:paraId="5C5471D8" w14:textId="09AD4CDB"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009A1B1D">
              <w:rPr>
                <w:sz w:val="18"/>
                <w:szCs w:val="18"/>
              </w:rPr>
              <w:t>31</w:t>
            </w:r>
          </w:p>
        </w:tc>
        <w:tc>
          <w:tcPr>
            <w:tcW w:w="0" w:type="auto"/>
          </w:tcPr>
          <w:p w14:paraId="2EA04BE7" w14:textId="7D50C79B"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009A1B1D">
              <w:rPr>
                <w:sz w:val="18"/>
                <w:szCs w:val="18"/>
              </w:rPr>
              <w:t>93</w:t>
            </w:r>
            <w:r w:rsidRPr="00C24F78">
              <w:rPr>
                <w:sz w:val="18"/>
                <w:szCs w:val="18"/>
              </w:rPr>
              <w:t>-1</w:t>
            </w:r>
            <w:r>
              <w:rPr>
                <w:sz w:val="18"/>
                <w:szCs w:val="18"/>
              </w:rPr>
              <w:t>.</w:t>
            </w:r>
            <w:r w:rsidR="003E421C">
              <w:rPr>
                <w:sz w:val="18"/>
                <w:szCs w:val="18"/>
              </w:rPr>
              <w:t>86</w:t>
            </w:r>
          </w:p>
        </w:tc>
        <w:tc>
          <w:tcPr>
            <w:tcW w:w="0" w:type="auto"/>
          </w:tcPr>
          <w:p w14:paraId="568CADFD"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6DFBB147" w14:textId="1F068A9C"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003E421C">
              <w:rPr>
                <w:sz w:val="18"/>
                <w:szCs w:val="18"/>
              </w:rPr>
              <w:t>11</w:t>
            </w:r>
          </w:p>
        </w:tc>
        <w:tc>
          <w:tcPr>
            <w:tcW w:w="0" w:type="auto"/>
          </w:tcPr>
          <w:p w14:paraId="6BCCDFFC" w14:textId="78F91829"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7</w:t>
            </w:r>
            <w:r w:rsidR="003E421C">
              <w:rPr>
                <w:sz w:val="18"/>
                <w:szCs w:val="18"/>
              </w:rPr>
              <w:t>9</w:t>
            </w:r>
            <w:r w:rsidRPr="00C24F78">
              <w:rPr>
                <w:sz w:val="18"/>
                <w:szCs w:val="18"/>
              </w:rPr>
              <w:t>-1</w:t>
            </w:r>
            <w:r>
              <w:rPr>
                <w:sz w:val="18"/>
                <w:szCs w:val="18"/>
              </w:rPr>
              <w:t>.</w:t>
            </w:r>
            <w:r w:rsidRPr="00C24F78">
              <w:rPr>
                <w:sz w:val="18"/>
                <w:szCs w:val="18"/>
              </w:rPr>
              <w:t>5</w:t>
            </w:r>
            <w:r w:rsidR="003E421C">
              <w:rPr>
                <w:sz w:val="18"/>
                <w:szCs w:val="18"/>
              </w:rPr>
              <w:t>7</w:t>
            </w:r>
          </w:p>
        </w:tc>
        <w:tc>
          <w:tcPr>
            <w:tcW w:w="0" w:type="auto"/>
            <w:vAlign w:val="center"/>
          </w:tcPr>
          <w:p w14:paraId="2DB9B5AB"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487B22FC"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36F9EA6D" w14:textId="0720E6D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9</w:t>
            </w:r>
            <w:r w:rsidR="005520DD">
              <w:rPr>
                <w:sz w:val="18"/>
                <w:szCs w:val="18"/>
              </w:rPr>
              <w:t>4</w:t>
            </w:r>
          </w:p>
        </w:tc>
        <w:tc>
          <w:tcPr>
            <w:tcW w:w="0" w:type="auto"/>
          </w:tcPr>
          <w:p w14:paraId="2CA31903" w14:textId="24494029"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005520DD">
              <w:rPr>
                <w:sz w:val="18"/>
                <w:szCs w:val="18"/>
              </w:rPr>
              <w:t>62</w:t>
            </w:r>
            <w:r w:rsidRPr="00C24F78">
              <w:rPr>
                <w:sz w:val="18"/>
                <w:szCs w:val="18"/>
              </w:rPr>
              <w:t>-1</w:t>
            </w:r>
            <w:r>
              <w:rPr>
                <w:sz w:val="18"/>
                <w:szCs w:val="18"/>
              </w:rPr>
              <w:t>.</w:t>
            </w:r>
            <w:r w:rsidR="005520DD">
              <w:rPr>
                <w:sz w:val="18"/>
                <w:szCs w:val="18"/>
              </w:rPr>
              <w:t>43</w:t>
            </w:r>
          </w:p>
        </w:tc>
        <w:tc>
          <w:tcPr>
            <w:tcW w:w="0" w:type="auto"/>
          </w:tcPr>
          <w:p w14:paraId="0803518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025B357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Pr>
          <w:p w14:paraId="001E90B1"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79932CC6" w14:textId="77777777" w:rsidTr="00F61E90">
        <w:trPr>
          <w:tblCellSpacing w:w="15" w:type="dxa"/>
        </w:trPr>
        <w:tc>
          <w:tcPr>
            <w:tcW w:w="0" w:type="auto"/>
            <w:vAlign w:val="center"/>
          </w:tcPr>
          <w:p w14:paraId="60A5DD30"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IMD quintile</w:t>
            </w:r>
          </w:p>
        </w:tc>
        <w:tc>
          <w:tcPr>
            <w:tcW w:w="0" w:type="auto"/>
            <w:vAlign w:val="center"/>
          </w:tcPr>
          <w:p w14:paraId="56236B81"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1</w:t>
            </w:r>
          </w:p>
        </w:tc>
        <w:tc>
          <w:tcPr>
            <w:tcW w:w="0" w:type="auto"/>
            <w:vAlign w:val="center"/>
          </w:tcPr>
          <w:p w14:paraId="27E01160"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5A075DB9"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tcPr>
          <w:p w14:paraId="67A377D8"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vAlign w:val="center"/>
          </w:tcPr>
          <w:p w14:paraId="05397A0E"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vAlign w:val="center"/>
          </w:tcPr>
          <w:p w14:paraId="090C23BC" w14:textId="77777777" w:rsidR="00271850" w:rsidRPr="00C24F78" w:rsidRDefault="00271850" w:rsidP="00F61E90">
            <w:pPr>
              <w:spacing w:after="0" w:line="240" w:lineRule="auto"/>
              <w:jc w:val="right"/>
              <w:rPr>
                <w:rFonts w:eastAsia="Times New Roman" w:cstheme="minorHAnsi"/>
                <w:i/>
                <w:sz w:val="18"/>
                <w:szCs w:val="18"/>
                <w:lang w:eastAsia="en-GB"/>
              </w:rPr>
            </w:pPr>
            <w:r w:rsidRPr="00C24F78">
              <w:rPr>
                <w:rFonts w:eastAsia="Times New Roman" w:cstheme="minorHAnsi"/>
                <w:i/>
                <w:sz w:val="18"/>
                <w:szCs w:val="18"/>
                <w:lang w:eastAsia="en-GB"/>
              </w:rPr>
              <w:t>ref</w:t>
            </w:r>
          </w:p>
        </w:tc>
        <w:tc>
          <w:tcPr>
            <w:tcW w:w="0" w:type="auto"/>
            <w:vAlign w:val="center"/>
          </w:tcPr>
          <w:p w14:paraId="31C3A310" w14:textId="77777777" w:rsidR="00271850" w:rsidRPr="00C24F78" w:rsidRDefault="00271850" w:rsidP="00F61E90">
            <w:pPr>
              <w:spacing w:after="0" w:line="240" w:lineRule="auto"/>
              <w:jc w:val="right"/>
              <w:rPr>
                <w:rFonts w:eastAsia="Times New Roman" w:cstheme="minorHAnsi"/>
                <w:i/>
                <w:sz w:val="18"/>
                <w:szCs w:val="18"/>
                <w:lang w:eastAsia="en-GB"/>
              </w:rPr>
            </w:pPr>
          </w:p>
        </w:tc>
        <w:tc>
          <w:tcPr>
            <w:tcW w:w="0" w:type="auto"/>
          </w:tcPr>
          <w:p w14:paraId="39536665"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4F8BF267"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i/>
                <w:sz w:val="18"/>
                <w:szCs w:val="18"/>
                <w:lang w:eastAsia="en-GB"/>
              </w:rPr>
              <w:t>ref</w:t>
            </w:r>
          </w:p>
        </w:tc>
        <w:tc>
          <w:tcPr>
            <w:tcW w:w="0" w:type="auto"/>
          </w:tcPr>
          <w:p w14:paraId="46DF3EB9" w14:textId="1084389B" w:rsidR="00271850" w:rsidRPr="00C24F78" w:rsidRDefault="005520DD" w:rsidP="00F61E90">
            <w:pPr>
              <w:spacing w:after="0" w:line="240" w:lineRule="auto"/>
              <w:jc w:val="right"/>
              <w:rPr>
                <w:rFonts w:eastAsia="Times New Roman" w:cstheme="minorHAnsi"/>
                <w:sz w:val="18"/>
                <w:szCs w:val="18"/>
                <w:lang w:eastAsia="en-GB"/>
              </w:rPr>
            </w:pPr>
            <w:r w:rsidRPr="00C24F78">
              <w:rPr>
                <w:rFonts w:eastAsia="Times New Roman" w:cstheme="minorHAnsi"/>
                <w:i/>
                <w:sz w:val="18"/>
                <w:szCs w:val="18"/>
                <w:lang w:eastAsia="en-GB"/>
              </w:rPr>
              <w:t>R</w:t>
            </w:r>
            <w:r w:rsidR="00271850" w:rsidRPr="00C24F78">
              <w:rPr>
                <w:rFonts w:eastAsia="Times New Roman" w:cstheme="minorHAnsi"/>
                <w:i/>
                <w:sz w:val="18"/>
                <w:szCs w:val="18"/>
                <w:lang w:eastAsia="en-GB"/>
              </w:rPr>
              <w:t>ef</w:t>
            </w:r>
          </w:p>
        </w:tc>
        <w:tc>
          <w:tcPr>
            <w:tcW w:w="0" w:type="auto"/>
          </w:tcPr>
          <w:p w14:paraId="7D7608D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i/>
                <w:sz w:val="18"/>
                <w:szCs w:val="18"/>
                <w:lang w:eastAsia="en-GB"/>
              </w:rPr>
              <w:t>ref</w:t>
            </w:r>
          </w:p>
        </w:tc>
        <w:tc>
          <w:tcPr>
            <w:tcW w:w="0" w:type="auto"/>
          </w:tcPr>
          <w:p w14:paraId="343ECEF7" w14:textId="55ED2F07" w:rsidR="00271850" w:rsidRPr="00C24F78" w:rsidRDefault="005E71B7" w:rsidP="00F61E90">
            <w:pPr>
              <w:spacing w:after="0" w:line="240" w:lineRule="auto"/>
              <w:jc w:val="right"/>
              <w:rPr>
                <w:rFonts w:eastAsia="Times New Roman" w:cstheme="minorHAnsi"/>
                <w:sz w:val="18"/>
                <w:szCs w:val="18"/>
                <w:lang w:eastAsia="en-GB"/>
              </w:rPr>
            </w:pPr>
            <w:r w:rsidRPr="00C24F78">
              <w:rPr>
                <w:rFonts w:eastAsia="Times New Roman" w:cstheme="minorHAnsi"/>
                <w:i/>
                <w:sz w:val="18"/>
                <w:szCs w:val="18"/>
                <w:lang w:eastAsia="en-GB"/>
              </w:rPr>
              <w:t>R</w:t>
            </w:r>
            <w:r w:rsidR="00271850" w:rsidRPr="00C24F78">
              <w:rPr>
                <w:rFonts w:eastAsia="Times New Roman" w:cstheme="minorHAnsi"/>
                <w:i/>
                <w:sz w:val="18"/>
                <w:szCs w:val="18"/>
                <w:lang w:eastAsia="en-GB"/>
              </w:rPr>
              <w:t>ef</w:t>
            </w:r>
          </w:p>
        </w:tc>
        <w:tc>
          <w:tcPr>
            <w:tcW w:w="0" w:type="auto"/>
          </w:tcPr>
          <w:p w14:paraId="6896BB0F"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79BC3146" w14:textId="77777777" w:rsidTr="00F61E90">
        <w:trPr>
          <w:tblCellSpacing w:w="15" w:type="dxa"/>
        </w:trPr>
        <w:tc>
          <w:tcPr>
            <w:tcW w:w="0" w:type="auto"/>
            <w:vAlign w:val="center"/>
          </w:tcPr>
          <w:p w14:paraId="1E29B193"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408E21CE"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2</w:t>
            </w:r>
          </w:p>
        </w:tc>
        <w:tc>
          <w:tcPr>
            <w:tcW w:w="0" w:type="auto"/>
          </w:tcPr>
          <w:p w14:paraId="27B3A7AA"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96</w:t>
            </w:r>
          </w:p>
        </w:tc>
        <w:tc>
          <w:tcPr>
            <w:tcW w:w="0" w:type="auto"/>
          </w:tcPr>
          <w:p w14:paraId="3233F7B4" w14:textId="13B78D49"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9A1B1D">
              <w:rPr>
                <w:sz w:val="18"/>
                <w:szCs w:val="18"/>
              </w:rPr>
              <w:t>4</w:t>
            </w:r>
            <w:r w:rsidRPr="00C24F78">
              <w:rPr>
                <w:sz w:val="18"/>
                <w:szCs w:val="18"/>
              </w:rPr>
              <w:t>-1</w:t>
            </w:r>
            <w:r>
              <w:rPr>
                <w:sz w:val="18"/>
                <w:szCs w:val="18"/>
              </w:rPr>
              <w:t>.</w:t>
            </w:r>
            <w:r w:rsidRPr="00C24F78">
              <w:rPr>
                <w:sz w:val="18"/>
                <w:szCs w:val="18"/>
              </w:rPr>
              <w:t>1</w:t>
            </w:r>
            <w:r w:rsidR="009A1B1D">
              <w:rPr>
                <w:sz w:val="18"/>
                <w:szCs w:val="18"/>
              </w:rPr>
              <w:t>1</w:t>
            </w:r>
          </w:p>
        </w:tc>
        <w:tc>
          <w:tcPr>
            <w:tcW w:w="0" w:type="auto"/>
          </w:tcPr>
          <w:p w14:paraId="0EB29128"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73775A0F" w14:textId="03B3D25C"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9</w:t>
            </w:r>
            <w:r w:rsidR="009A1B1D">
              <w:rPr>
                <w:sz w:val="18"/>
                <w:szCs w:val="18"/>
              </w:rPr>
              <w:t>7</w:t>
            </w:r>
          </w:p>
        </w:tc>
        <w:tc>
          <w:tcPr>
            <w:tcW w:w="0" w:type="auto"/>
          </w:tcPr>
          <w:p w14:paraId="44C6E9EF" w14:textId="3A67979D"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9A1B1D">
              <w:rPr>
                <w:sz w:val="18"/>
                <w:szCs w:val="18"/>
              </w:rPr>
              <w:t>4</w:t>
            </w:r>
            <w:r w:rsidRPr="00C24F78">
              <w:rPr>
                <w:sz w:val="18"/>
                <w:szCs w:val="18"/>
              </w:rPr>
              <w:t>-1</w:t>
            </w:r>
            <w:r>
              <w:rPr>
                <w:sz w:val="18"/>
                <w:szCs w:val="18"/>
              </w:rPr>
              <w:t>.</w:t>
            </w:r>
            <w:r w:rsidRPr="00C24F78">
              <w:rPr>
                <w:sz w:val="18"/>
                <w:szCs w:val="18"/>
              </w:rPr>
              <w:t>1</w:t>
            </w:r>
            <w:r w:rsidR="009A1B1D">
              <w:rPr>
                <w:sz w:val="18"/>
                <w:szCs w:val="18"/>
              </w:rPr>
              <w:t>2</w:t>
            </w:r>
          </w:p>
        </w:tc>
        <w:tc>
          <w:tcPr>
            <w:tcW w:w="0" w:type="auto"/>
            <w:vAlign w:val="center"/>
          </w:tcPr>
          <w:p w14:paraId="1E0952AA"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66B4F941"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47CB26FA" w14:textId="333047CA"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005520DD">
              <w:rPr>
                <w:sz w:val="18"/>
                <w:szCs w:val="18"/>
              </w:rPr>
              <w:t>20</w:t>
            </w:r>
          </w:p>
        </w:tc>
        <w:tc>
          <w:tcPr>
            <w:tcW w:w="0" w:type="auto"/>
          </w:tcPr>
          <w:p w14:paraId="57A32208" w14:textId="2CC3B45E"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9</w:t>
            </w:r>
            <w:r w:rsidR="005520DD">
              <w:rPr>
                <w:sz w:val="18"/>
                <w:szCs w:val="18"/>
              </w:rPr>
              <w:t>6</w:t>
            </w:r>
            <w:r w:rsidRPr="00C24F78">
              <w:rPr>
                <w:sz w:val="18"/>
                <w:szCs w:val="18"/>
              </w:rPr>
              <w:t>-1</w:t>
            </w:r>
            <w:r>
              <w:rPr>
                <w:sz w:val="18"/>
                <w:szCs w:val="18"/>
              </w:rPr>
              <w:t>.</w:t>
            </w:r>
            <w:r w:rsidR="005520DD">
              <w:rPr>
                <w:sz w:val="18"/>
                <w:szCs w:val="18"/>
              </w:rPr>
              <w:t>51</w:t>
            </w:r>
          </w:p>
        </w:tc>
        <w:tc>
          <w:tcPr>
            <w:tcW w:w="0" w:type="auto"/>
          </w:tcPr>
          <w:p w14:paraId="285D6540" w14:textId="6AEB3736"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005520DD">
              <w:rPr>
                <w:sz w:val="18"/>
                <w:szCs w:val="18"/>
              </w:rPr>
              <w:t>20</w:t>
            </w:r>
          </w:p>
        </w:tc>
        <w:tc>
          <w:tcPr>
            <w:tcW w:w="0" w:type="auto"/>
          </w:tcPr>
          <w:p w14:paraId="220201A6" w14:textId="36BF71A8"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9</w:t>
            </w:r>
            <w:r w:rsidR="005520DD">
              <w:rPr>
                <w:sz w:val="18"/>
                <w:szCs w:val="18"/>
              </w:rPr>
              <w:t>6</w:t>
            </w:r>
            <w:r w:rsidRPr="00C24F78">
              <w:rPr>
                <w:sz w:val="18"/>
                <w:szCs w:val="18"/>
              </w:rPr>
              <w:t>-1</w:t>
            </w:r>
            <w:r>
              <w:rPr>
                <w:sz w:val="18"/>
                <w:szCs w:val="18"/>
              </w:rPr>
              <w:t>.</w:t>
            </w:r>
            <w:r w:rsidR="005520DD">
              <w:rPr>
                <w:sz w:val="18"/>
                <w:szCs w:val="18"/>
              </w:rPr>
              <w:t>51</w:t>
            </w:r>
          </w:p>
        </w:tc>
        <w:tc>
          <w:tcPr>
            <w:tcW w:w="0" w:type="auto"/>
          </w:tcPr>
          <w:p w14:paraId="4205F607"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121157F1" w14:textId="77777777" w:rsidTr="00F61E90">
        <w:trPr>
          <w:tblCellSpacing w:w="15" w:type="dxa"/>
        </w:trPr>
        <w:tc>
          <w:tcPr>
            <w:tcW w:w="0" w:type="auto"/>
            <w:vAlign w:val="center"/>
          </w:tcPr>
          <w:p w14:paraId="43BB3640"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001D1DC7"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3</w:t>
            </w:r>
          </w:p>
        </w:tc>
        <w:tc>
          <w:tcPr>
            <w:tcW w:w="0" w:type="auto"/>
          </w:tcPr>
          <w:p w14:paraId="780C1DAD" w14:textId="6977F96B"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9A1B1D">
              <w:rPr>
                <w:sz w:val="18"/>
                <w:szCs w:val="18"/>
              </w:rPr>
              <w:t>6</w:t>
            </w:r>
          </w:p>
        </w:tc>
        <w:tc>
          <w:tcPr>
            <w:tcW w:w="0" w:type="auto"/>
          </w:tcPr>
          <w:p w14:paraId="03DB7382" w14:textId="3AA87156"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75-1</w:t>
            </w:r>
            <w:r>
              <w:rPr>
                <w:sz w:val="18"/>
                <w:szCs w:val="18"/>
              </w:rPr>
              <w:t>.</w:t>
            </w:r>
            <w:r w:rsidRPr="00C24F78">
              <w:rPr>
                <w:sz w:val="18"/>
                <w:szCs w:val="18"/>
              </w:rPr>
              <w:t>0</w:t>
            </w:r>
            <w:r w:rsidR="009A1B1D">
              <w:rPr>
                <w:sz w:val="18"/>
                <w:szCs w:val="18"/>
              </w:rPr>
              <w:t>0</w:t>
            </w:r>
          </w:p>
        </w:tc>
        <w:tc>
          <w:tcPr>
            <w:tcW w:w="0" w:type="auto"/>
          </w:tcPr>
          <w:p w14:paraId="14EAF541"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14CF8CD7" w14:textId="6B10C68F"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9A1B1D">
              <w:rPr>
                <w:sz w:val="18"/>
                <w:szCs w:val="18"/>
              </w:rPr>
              <w:t>7</w:t>
            </w:r>
          </w:p>
        </w:tc>
        <w:tc>
          <w:tcPr>
            <w:tcW w:w="0" w:type="auto"/>
          </w:tcPr>
          <w:p w14:paraId="795ADFDB"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75-1</w:t>
            </w:r>
            <w:r>
              <w:rPr>
                <w:sz w:val="18"/>
                <w:szCs w:val="18"/>
              </w:rPr>
              <w:t>.</w:t>
            </w:r>
            <w:r w:rsidRPr="00C24F78">
              <w:rPr>
                <w:sz w:val="18"/>
                <w:szCs w:val="18"/>
              </w:rPr>
              <w:t>02</w:t>
            </w:r>
          </w:p>
        </w:tc>
        <w:tc>
          <w:tcPr>
            <w:tcW w:w="0" w:type="auto"/>
            <w:vAlign w:val="center"/>
          </w:tcPr>
          <w:p w14:paraId="2E4AC6E7"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05BD4697"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4949CAF3" w14:textId="7D9E3F60"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0</w:t>
            </w:r>
            <w:r w:rsidR="005520DD">
              <w:rPr>
                <w:sz w:val="18"/>
                <w:szCs w:val="18"/>
              </w:rPr>
              <w:t>5</w:t>
            </w:r>
          </w:p>
        </w:tc>
        <w:tc>
          <w:tcPr>
            <w:tcW w:w="0" w:type="auto"/>
          </w:tcPr>
          <w:p w14:paraId="2EFB99AE" w14:textId="7BB0BC6C"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5520DD">
              <w:rPr>
                <w:sz w:val="18"/>
                <w:szCs w:val="18"/>
              </w:rPr>
              <w:t>3</w:t>
            </w:r>
            <w:r w:rsidRPr="00C24F78">
              <w:rPr>
                <w:sz w:val="18"/>
                <w:szCs w:val="18"/>
              </w:rPr>
              <w:t>-1</w:t>
            </w:r>
            <w:r>
              <w:rPr>
                <w:sz w:val="18"/>
                <w:szCs w:val="18"/>
              </w:rPr>
              <w:t>.</w:t>
            </w:r>
            <w:r w:rsidRPr="00C24F78">
              <w:rPr>
                <w:sz w:val="18"/>
                <w:szCs w:val="18"/>
              </w:rPr>
              <w:t>3</w:t>
            </w:r>
            <w:r w:rsidR="005520DD">
              <w:rPr>
                <w:sz w:val="18"/>
                <w:szCs w:val="18"/>
              </w:rPr>
              <w:t>3</w:t>
            </w:r>
          </w:p>
        </w:tc>
        <w:tc>
          <w:tcPr>
            <w:tcW w:w="0" w:type="auto"/>
          </w:tcPr>
          <w:p w14:paraId="0543740B" w14:textId="46397C43"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0</w:t>
            </w:r>
            <w:r w:rsidR="005520DD">
              <w:rPr>
                <w:sz w:val="18"/>
                <w:szCs w:val="18"/>
              </w:rPr>
              <w:t>5</w:t>
            </w:r>
          </w:p>
        </w:tc>
        <w:tc>
          <w:tcPr>
            <w:tcW w:w="0" w:type="auto"/>
          </w:tcPr>
          <w:p w14:paraId="07C77695" w14:textId="6EB47459"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5520DD">
              <w:rPr>
                <w:sz w:val="18"/>
                <w:szCs w:val="18"/>
              </w:rPr>
              <w:t>3</w:t>
            </w:r>
            <w:r w:rsidRPr="00C24F78">
              <w:rPr>
                <w:sz w:val="18"/>
                <w:szCs w:val="18"/>
              </w:rPr>
              <w:t>-1</w:t>
            </w:r>
            <w:r>
              <w:rPr>
                <w:sz w:val="18"/>
                <w:szCs w:val="18"/>
              </w:rPr>
              <w:t>.</w:t>
            </w:r>
            <w:r w:rsidRPr="00C24F78">
              <w:rPr>
                <w:sz w:val="18"/>
                <w:szCs w:val="18"/>
              </w:rPr>
              <w:t>3</w:t>
            </w:r>
            <w:r w:rsidR="005520DD">
              <w:rPr>
                <w:sz w:val="18"/>
                <w:szCs w:val="18"/>
              </w:rPr>
              <w:t>3</w:t>
            </w:r>
          </w:p>
        </w:tc>
        <w:tc>
          <w:tcPr>
            <w:tcW w:w="0" w:type="auto"/>
          </w:tcPr>
          <w:p w14:paraId="0A1CE888"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599091BD" w14:textId="77777777" w:rsidTr="00F61E90">
        <w:trPr>
          <w:tblCellSpacing w:w="15" w:type="dxa"/>
        </w:trPr>
        <w:tc>
          <w:tcPr>
            <w:tcW w:w="0" w:type="auto"/>
            <w:vAlign w:val="center"/>
          </w:tcPr>
          <w:p w14:paraId="3E67644F"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1F80078A"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4</w:t>
            </w:r>
          </w:p>
        </w:tc>
        <w:tc>
          <w:tcPr>
            <w:tcW w:w="0" w:type="auto"/>
          </w:tcPr>
          <w:p w14:paraId="0DADEEA3" w14:textId="1BE06ACD"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7</w:t>
            </w:r>
            <w:r w:rsidR="009A1B1D">
              <w:rPr>
                <w:sz w:val="18"/>
                <w:szCs w:val="18"/>
              </w:rPr>
              <w:t>2</w:t>
            </w:r>
          </w:p>
        </w:tc>
        <w:tc>
          <w:tcPr>
            <w:tcW w:w="0" w:type="auto"/>
          </w:tcPr>
          <w:p w14:paraId="64A88ADA" w14:textId="0B6E06AE"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61-0</w:t>
            </w:r>
            <w:r>
              <w:rPr>
                <w:sz w:val="18"/>
                <w:szCs w:val="18"/>
              </w:rPr>
              <w:t>.</w:t>
            </w:r>
            <w:r w:rsidRPr="00C24F78">
              <w:rPr>
                <w:sz w:val="18"/>
                <w:szCs w:val="18"/>
              </w:rPr>
              <w:t>8</w:t>
            </w:r>
            <w:r w:rsidR="009A1B1D">
              <w:rPr>
                <w:sz w:val="18"/>
                <w:szCs w:val="18"/>
              </w:rPr>
              <w:t>4</w:t>
            </w:r>
          </w:p>
        </w:tc>
        <w:tc>
          <w:tcPr>
            <w:tcW w:w="0" w:type="auto"/>
          </w:tcPr>
          <w:p w14:paraId="30E3AA68"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290D3020" w14:textId="1702EA46"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7</w:t>
            </w:r>
            <w:r w:rsidR="009A1B1D">
              <w:rPr>
                <w:sz w:val="18"/>
                <w:szCs w:val="18"/>
              </w:rPr>
              <w:t>3</w:t>
            </w:r>
          </w:p>
        </w:tc>
        <w:tc>
          <w:tcPr>
            <w:tcW w:w="0" w:type="auto"/>
          </w:tcPr>
          <w:p w14:paraId="79FBF504" w14:textId="34E11C43"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6</w:t>
            </w:r>
            <w:r w:rsidR="009A1B1D">
              <w:rPr>
                <w:sz w:val="18"/>
                <w:szCs w:val="18"/>
              </w:rPr>
              <w:t>2</w:t>
            </w:r>
            <w:r w:rsidRPr="00C24F78">
              <w:rPr>
                <w:sz w:val="18"/>
                <w:szCs w:val="18"/>
              </w:rPr>
              <w:t>-0</w:t>
            </w:r>
            <w:r>
              <w:rPr>
                <w:sz w:val="18"/>
                <w:szCs w:val="18"/>
              </w:rPr>
              <w:t>.</w:t>
            </w:r>
            <w:r w:rsidRPr="00C24F78">
              <w:rPr>
                <w:sz w:val="18"/>
                <w:szCs w:val="18"/>
              </w:rPr>
              <w:t>8</w:t>
            </w:r>
            <w:r w:rsidR="009A1B1D">
              <w:rPr>
                <w:sz w:val="18"/>
                <w:szCs w:val="18"/>
              </w:rPr>
              <w:t>5</w:t>
            </w:r>
          </w:p>
        </w:tc>
        <w:tc>
          <w:tcPr>
            <w:tcW w:w="0" w:type="auto"/>
            <w:vAlign w:val="center"/>
          </w:tcPr>
          <w:p w14:paraId="51F39FE6"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0A4A27BB"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59E2D6FF" w14:textId="3B05F6DB"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1</w:t>
            </w:r>
            <w:r w:rsidR="005520DD">
              <w:rPr>
                <w:sz w:val="18"/>
                <w:szCs w:val="18"/>
              </w:rPr>
              <w:t>0</w:t>
            </w:r>
          </w:p>
        </w:tc>
        <w:tc>
          <w:tcPr>
            <w:tcW w:w="0" w:type="auto"/>
          </w:tcPr>
          <w:p w14:paraId="6E5ED8F7" w14:textId="06E367F3"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005520DD">
              <w:rPr>
                <w:sz w:val="18"/>
                <w:szCs w:val="18"/>
              </w:rPr>
              <w:t>87</w:t>
            </w:r>
            <w:r w:rsidRPr="00C24F78">
              <w:rPr>
                <w:sz w:val="18"/>
                <w:szCs w:val="18"/>
              </w:rPr>
              <w:t>-1</w:t>
            </w:r>
            <w:r>
              <w:rPr>
                <w:sz w:val="18"/>
                <w:szCs w:val="18"/>
              </w:rPr>
              <w:t>.</w:t>
            </w:r>
            <w:r w:rsidR="005520DD">
              <w:rPr>
                <w:sz w:val="18"/>
                <w:szCs w:val="18"/>
              </w:rPr>
              <w:t>38</w:t>
            </w:r>
          </w:p>
        </w:tc>
        <w:tc>
          <w:tcPr>
            <w:tcW w:w="0" w:type="auto"/>
          </w:tcPr>
          <w:p w14:paraId="47B65DE3" w14:textId="5D179809"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1</w:t>
            </w:r>
            <w:r w:rsidR="005520DD">
              <w:rPr>
                <w:sz w:val="18"/>
                <w:szCs w:val="18"/>
              </w:rPr>
              <w:t>0</w:t>
            </w:r>
          </w:p>
        </w:tc>
        <w:tc>
          <w:tcPr>
            <w:tcW w:w="0" w:type="auto"/>
          </w:tcPr>
          <w:p w14:paraId="3A3CA582" w14:textId="7A60CB1A"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005520DD">
              <w:rPr>
                <w:sz w:val="18"/>
                <w:szCs w:val="18"/>
              </w:rPr>
              <w:t>87</w:t>
            </w:r>
            <w:r w:rsidRPr="00C24F78">
              <w:rPr>
                <w:sz w:val="18"/>
                <w:szCs w:val="18"/>
              </w:rPr>
              <w:t>-1</w:t>
            </w:r>
            <w:r>
              <w:rPr>
                <w:sz w:val="18"/>
                <w:szCs w:val="18"/>
              </w:rPr>
              <w:t>.</w:t>
            </w:r>
            <w:r w:rsidR="005520DD">
              <w:rPr>
                <w:sz w:val="18"/>
                <w:szCs w:val="18"/>
              </w:rPr>
              <w:t>39</w:t>
            </w:r>
          </w:p>
        </w:tc>
        <w:tc>
          <w:tcPr>
            <w:tcW w:w="0" w:type="auto"/>
          </w:tcPr>
          <w:p w14:paraId="43A6301D"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0B048C6B" w14:textId="77777777" w:rsidTr="00F61E90">
        <w:trPr>
          <w:tblCellSpacing w:w="15" w:type="dxa"/>
        </w:trPr>
        <w:tc>
          <w:tcPr>
            <w:tcW w:w="0" w:type="auto"/>
            <w:vAlign w:val="center"/>
          </w:tcPr>
          <w:p w14:paraId="1A33EB43"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vAlign w:val="center"/>
          </w:tcPr>
          <w:p w14:paraId="54D51685"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5</w:t>
            </w:r>
          </w:p>
        </w:tc>
        <w:tc>
          <w:tcPr>
            <w:tcW w:w="0" w:type="auto"/>
          </w:tcPr>
          <w:p w14:paraId="0DCDDA77"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58</w:t>
            </w:r>
          </w:p>
        </w:tc>
        <w:tc>
          <w:tcPr>
            <w:tcW w:w="0" w:type="auto"/>
          </w:tcPr>
          <w:p w14:paraId="2D42BB28"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50-0</w:t>
            </w:r>
            <w:r>
              <w:rPr>
                <w:sz w:val="18"/>
                <w:szCs w:val="18"/>
              </w:rPr>
              <w:t>.</w:t>
            </w:r>
            <w:r w:rsidRPr="00C24F78">
              <w:rPr>
                <w:sz w:val="18"/>
                <w:szCs w:val="18"/>
              </w:rPr>
              <w:t>68</w:t>
            </w:r>
          </w:p>
        </w:tc>
        <w:tc>
          <w:tcPr>
            <w:tcW w:w="0" w:type="auto"/>
          </w:tcPr>
          <w:p w14:paraId="7412C2A6"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0EC24156"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58</w:t>
            </w:r>
          </w:p>
        </w:tc>
        <w:tc>
          <w:tcPr>
            <w:tcW w:w="0" w:type="auto"/>
          </w:tcPr>
          <w:p w14:paraId="4D512A6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49-0</w:t>
            </w:r>
            <w:r>
              <w:rPr>
                <w:sz w:val="18"/>
                <w:szCs w:val="18"/>
              </w:rPr>
              <w:t>.</w:t>
            </w:r>
            <w:r w:rsidRPr="00C24F78">
              <w:rPr>
                <w:sz w:val="18"/>
                <w:szCs w:val="18"/>
              </w:rPr>
              <w:t>69</w:t>
            </w:r>
          </w:p>
        </w:tc>
        <w:tc>
          <w:tcPr>
            <w:tcW w:w="0" w:type="auto"/>
            <w:vAlign w:val="center"/>
          </w:tcPr>
          <w:p w14:paraId="3DD57B8D"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41F1B5E7"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Pr>
          <w:p w14:paraId="70DC250C" w14:textId="6E5C98CE"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0</w:t>
            </w:r>
            <w:r w:rsidR="005520DD">
              <w:rPr>
                <w:sz w:val="18"/>
                <w:szCs w:val="18"/>
              </w:rPr>
              <w:t>2</w:t>
            </w:r>
          </w:p>
        </w:tc>
        <w:tc>
          <w:tcPr>
            <w:tcW w:w="0" w:type="auto"/>
          </w:tcPr>
          <w:p w14:paraId="48863E29" w14:textId="6887E66E"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5520DD">
              <w:rPr>
                <w:sz w:val="18"/>
                <w:szCs w:val="18"/>
              </w:rPr>
              <w:t>1</w:t>
            </w:r>
            <w:r w:rsidRPr="00C24F78">
              <w:rPr>
                <w:sz w:val="18"/>
                <w:szCs w:val="18"/>
              </w:rPr>
              <w:t>-1</w:t>
            </w:r>
            <w:r>
              <w:rPr>
                <w:sz w:val="18"/>
                <w:szCs w:val="18"/>
              </w:rPr>
              <w:t>.</w:t>
            </w:r>
            <w:r w:rsidR="005520DD">
              <w:rPr>
                <w:sz w:val="18"/>
                <w:szCs w:val="18"/>
              </w:rPr>
              <w:t>29</w:t>
            </w:r>
          </w:p>
        </w:tc>
        <w:tc>
          <w:tcPr>
            <w:tcW w:w="0" w:type="auto"/>
          </w:tcPr>
          <w:p w14:paraId="610B8E06" w14:textId="409FECA4"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1</w:t>
            </w:r>
            <w:r>
              <w:rPr>
                <w:sz w:val="18"/>
                <w:szCs w:val="18"/>
              </w:rPr>
              <w:t>.</w:t>
            </w:r>
            <w:r w:rsidRPr="00C24F78">
              <w:rPr>
                <w:sz w:val="18"/>
                <w:szCs w:val="18"/>
              </w:rPr>
              <w:t>0</w:t>
            </w:r>
            <w:r w:rsidR="005520DD">
              <w:rPr>
                <w:sz w:val="18"/>
                <w:szCs w:val="18"/>
              </w:rPr>
              <w:t>2</w:t>
            </w:r>
          </w:p>
        </w:tc>
        <w:tc>
          <w:tcPr>
            <w:tcW w:w="0" w:type="auto"/>
          </w:tcPr>
          <w:p w14:paraId="135461EF" w14:textId="69F490ED" w:rsidR="00271850" w:rsidRPr="00C24F78" w:rsidRDefault="00271850" w:rsidP="00F61E90">
            <w:pPr>
              <w:spacing w:after="0" w:line="240" w:lineRule="auto"/>
              <w:jc w:val="right"/>
              <w:rPr>
                <w:rFonts w:eastAsia="Times New Roman" w:cstheme="minorHAnsi"/>
                <w:sz w:val="18"/>
                <w:szCs w:val="18"/>
                <w:lang w:eastAsia="en-GB"/>
              </w:rPr>
            </w:pPr>
            <w:r w:rsidRPr="00C24F78">
              <w:rPr>
                <w:sz w:val="18"/>
                <w:szCs w:val="18"/>
              </w:rPr>
              <w:t>0</w:t>
            </w:r>
            <w:r>
              <w:rPr>
                <w:sz w:val="18"/>
                <w:szCs w:val="18"/>
              </w:rPr>
              <w:t>.</w:t>
            </w:r>
            <w:r w:rsidRPr="00C24F78">
              <w:rPr>
                <w:sz w:val="18"/>
                <w:szCs w:val="18"/>
              </w:rPr>
              <w:t>8</w:t>
            </w:r>
            <w:r w:rsidR="005E71B7">
              <w:rPr>
                <w:sz w:val="18"/>
                <w:szCs w:val="18"/>
              </w:rPr>
              <w:t>1</w:t>
            </w:r>
            <w:r w:rsidRPr="00C24F78">
              <w:rPr>
                <w:sz w:val="18"/>
                <w:szCs w:val="18"/>
              </w:rPr>
              <w:t>-1</w:t>
            </w:r>
            <w:r>
              <w:rPr>
                <w:sz w:val="18"/>
                <w:szCs w:val="18"/>
              </w:rPr>
              <w:t>.</w:t>
            </w:r>
            <w:r w:rsidR="005E71B7">
              <w:rPr>
                <w:sz w:val="18"/>
                <w:szCs w:val="18"/>
              </w:rPr>
              <w:t>29</w:t>
            </w:r>
          </w:p>
        </w:tc>
        <w:tc>
          <w:tcPr>
            <w:tcW w:w="0" w:type="auto"/>
          </w:tcPr>
          <w:p w14:paraId="273DDAED" w14:textId="77777777" w:rsidR="00271850" w:rsidRPr="00C24F78" w:rsidRDefault="00271850" w:rsidP="00F61E90">
            <w:pPr>
              <w:spacing w:after="0" w:line="240" w:lineRule="auto"/>
              <w:jc w:val="right"/>
              <w:rPr>
                <w:rFonts w:eastAsia="Times New Roman" w:cstheme="minorHAnsi"/>
                <w:sz w:val="18"/>
                <w:szCs w:val="18"/>
                <w:lang w:eastAsia="en-GB"/>
              </w:rPr>
            </w:pPr>
          </w:p>
        </w:tc>
      </w:tr>
      <w:tr w:rsidR="005520DD" w:rsidRPr="00C24F78" w14:paraId="5327BB5C" w14:textId="77777777" w:rsidTr="00F61E90">
        <w:trPr>
          <w:tblCellSpacing w:w="15" w:type="dxa"/>
        </w:trPr>
        <w:tc>
          <w:tcPr>
            <w:tcW w:w="0" w:type="auto"/>
            <w:tcBorders>
              <w:bottom w:val="single" w:sz="12" w:space="0" w:color="auto"/>
            </w:tcBorders>
            <w:vAlign w:val="center"/>
            <w:hideMark/>
          </w:tcPr>
          <w:p w14:paraId="488BA1F0" w14:textId="77777777" w:rsidR="00271850" w:rsidRPr="00C24F78" w:rsidRDefault="00271850" w:rsidP="00F61E90">
            <w:pPr>
              <w:spacing w:after="0" w:line="240" w:lineRule="auto"/>
              <w:rPr>
                <w:rFonts w:eastAsia="Times New Roman" w:cstheme="minorHAnsi"/>
                <w:sz w:val="18"/>
                <w:szCs w:val="18"/>
                <w:lang w:eastAsia="en-GB"/>
              </w:rPr>
            </w:pPr>
            <w:r w:rsidRPr="00C24F78">
              <w:rPr>
                <w:rFonts w:eastAsia="Times New Roman" w:cstheme="minorHAnsi"/>
                <w:sz w:val="18"/>
                <w:szCs w:val="18"/>
                <w:lang w:eastAsia="en-GB"/>
              </w:rPr>
              <w:t xml:space="preserve">GP consultations per year </w:t>
            </w:r>
          </w:p>
        </w:tc>
        <w:tc>
          <w:tcPr>
            <w:tcW w:w="0" w:type="auto"/>
            <w:tcBorders>
              <w:bottom w:val="single" w:sz="12" w:space="0" w:color="auto"/>
            </w:tcBorders>
            <w:vAlign w:val="center"/>
            <w:hideMark/>
          </w:tcPr>
          <w:p w14:paraId="2FD04F74" w14:textId="77777777" w:rsidR="00271850" w:rsidRPr="00C24F78" w:rsidRDefault="00271850" w:rsidP="00F61E90">
            <w:pPr>
              <w:spacing w:after="0" w:line="240" w:lineRule="auto"/>
              <w:rPr>
                <w:rFonts w:eastAsia="Times New Roman" w:cstheme="minorHAnsi"/>
                <w:sz w:val="18"/>
                <w:szCs w:val="18"/>
                <w:lang w:eastAsia="en-GB"/>
              </w:rPr>
            </w:pPr>
          </w:p>
        </w:tc>
        <w:tc>
          <w:tcPr>
            <w:tcW w:w="0" w:type="auto"/>
            <w:tcBorders>
              <w:bottom w:val="single" w:sz="12" w:space="0" w:color="auto"/>
            </w:tcBorders>
            <w:vAlign w:val="center"/>
          </w:tcPr>
          <w:p w14:paraId="6584D1C1" w14:textId="6668CE8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2</w:t>
            </w:r>
            <w:r w:rsidR="009A1B1D">
              <w:rPr>
                <w:rFonts w:eastAsia="Times New Roman" w:cstheme="minorHAnsi"/>
                <w:sz w:val="18"/>
                <w:szCs w:val="18"/>
                <w:lang w:eastAsia="en-GB"/>
              </w:rPr>
              <w:t>4</w:t>
            </w:r>
          </w:p>
        </w:tc>
        <w:tc>
          <w:tcPr>
            <w:tcW w:w="0" w:type="auto"/>
            <w:tcBorders>
              <w:bottom w:val="single" w:sz="12" w:space="0" w:color="auto"/>
            </w:tcBorders>
            <w:vAlign w:val="center"/>
          </w:tcPr>
          <w:p w14:paraId="336FD74B" w14:textId="5DC8099A"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24-1</w:t>
            </w:r>
            <w:r>
              <w:rPr>
                <w:rFonts w:eastAsia="Times New Roman" w:cstheme="minorHAnsi"/>
                <w:sz w:val="18"/>
                <w:szCs w:val="18"/>
                <w:lang w:eastAsia="en-GB"/>
              </w:rPr>
              <w:t>.</w:t>
            </w:r>
            <w:r w:rsidRPr="00C24F78">
              <w:rPr>
                <w:rFonts w:eastAsia="Times New Roman" w:cstheme="minorHAnsi"/>
                <w:sz w:val="18"/>
                <w:szCs w:val="18"/>
                <w:lang w:eastAsia="en-GB"/>
              </w:rPr>
              <w:t>2</w:t>
            </w:r>
            <w:r w:rsidR="009A1B1D">
              <w:rPr>
                <w:rFonts w:eastAsia="Times New Roman" w:cstheme="minorHAnsi"/>
                <w:sz w:val="18"/>
                <w:szCs w:val="18"/>
                <w:lang w:eastAsia="en-GB"/>
              </w:rPr>
              <w:t>5</w:t>
            </w:r>
          </w:p>
        </w:tc>
        <w:tc>
          <w:tcPr>
            <w:tcW w:w="0" w:type="auto"/>
            <w:tcBorders>
              <w:bottom w:val="single" w:sz="12" w:space="0" w:color="auto"/>
            </w:tcBorders>
          </w:tcPr>
          <w:p w14:paraId="64A32D96"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Borders>
              <w:bottom w:val="single" w:sz="12" w:space="0" w:color="auto"/>
            </w:tcBorders>
            <w:vAlign w:val="center"/>
          </w:tcPr>
          <w:p w14:paraId="6318CF6C"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Borders>
              <w:bottom w:val="single" w:sz="12" w:space="0" w:color="auto"/>
            </w:tcBorders>
            <w:vAlign w:val="center"/>
          </w:tcPr>
          <w:p w14:paraId="49DA4CB5"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Borders>
              <w:bottom w:val="single" w:sz="12" w:space="0" w:color="auto"/>
            </w:tcBorders>
            <w:vAlign w:val="center"/>
          </w:tcPr>
          <w:p w14:paraId="56BD99D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Borders>
              <w:bottom w:val="single" w:sz="12" w:space="0" w:color="auto"/>
            </w:tcBorders>
          </w:tcPr>
          <w:p w14:paraId="42C49285" w14:textId="77777777" w:rsidR="00271850" w:rsidRPr="00C24F78" w:rsidRDefault="00271850" w:rsidP="00F61E90">
            <w:pPr>
              <w:spacing w:after="0" w:line="240" w:lineRule="auto"/>
              <w:jc w:val="right"/>
              <w:rPr>
                <w:rFonts w:eastAsia="Times New Roman" w:cstheme="minorHAnsi"/>
                <w:sz w:val="18"/>
                <w:szCs w:val="18"/>
                <w:lang w:eastAsia="en-GB"/>
              </w:rPr>
            </w:pPr>
          </w:p>
        </w:tc>
        <w:tc>
          <w:tcPr>
            <w:tcW w:w="0" w:type="auto"/>
            <w:tcBorders>
              <w:bottom w:val="single" w:sz="12" w:space="0" w:color="auto"/>
            </w:tcBorders>
          </w:tcPr>
          <w:p w14:paraId="0A35CCFD"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25</w:t>
            </w:r>
          </w:p>
        </w:tc>
        <w:tc>
          <w:tcPr>
            <w:tcW w:w="0" w:type="auto"/>
            <w:tcBorders>
              <w:bottom w:val="single" w:sz="12" w:space="0" w:color="auto"/>
            </w:tcBorders>
          </w:tcPr>
          <w:p w14:paraId="4D05C320" w14:textId="5E253CC0"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1</w:t>
            </w:r>
            <w:r>
              <w:rPr>
                <w:rFonts w:eastAsia="Times New Roman" w:cstheme="minorHAnsi"/>
                <w:sz w:val="18"/>
                <w:szCs w:val="18"/>
                <w:lang w:eastAsia="en-GB"/>
              </w:rPr>
              <w:t>.</w:t>
            </w:r>
            <w:r w:rsidRPr="00C24F78">
              <w:rPr>
                <w:rFonts w:eastAsia="Times New Roman" w:cstheme="minorHAnsi"/>
                <w:sz w:val="18"/>
                <w:szCs w:val="18"/>
                <w:lang w:eastAsia="en-GB"/>
              </w:rPr>
              <w:t>24-1</w:t>
            </w:r>
            <w:r>
              <w:rPr>
                <w:rFonts w:eastAsia="Times New Roman" w:cstheme="minorHAnsi"/>
                <w:sz w:val="18"/>
                <w:szCs w:val="18"/>
                <w:lang w:eastAsia="en-GB"/>
              </w:rPr>
              <w:t>.</w:t>
            </w:r>
            <w:r w:rsidRPr="00C24F78">
              <w:rPr>
                <w:rFonts w:eastAsia="Times New Roman" w:cstheme="minorHAnsi"/>
                <w:sz w:val="18"/>
                <w:szCs w:val="18"/>
                <w:lang w:eastAsia="en-GB"/>
              </w:rPr>
              <w:t>2</w:t>
            </w:r>
            <w:r w:rsidR="005520DD">
              <w:rPr>
                <w:rFonts w:eastAsia="Times New Roman" w:cstheme="minorHAnsi"/>
                <w:sz w:val="18"/>
                <w:szCs w:val="18"/>
                <w:lang w:eastAsia="en-GB"/>
              </w:rPr>
              <w:t>5</w:t>
            </w:r>
          </w:p>
        </w:tc>
        <w:tc>
          <w:tcPr>
            <w:tcW w:w="0" w:type="auto"/>
            <w:tcBorders>
              <w:bottom w:val="single" w:sz="12" w:space="0" w:color="auto"/>
            </w:tcBorders>
          </w:tcPr>
          <w:p w14:paraId="711B8BD2"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Borders>
              <w:bottom w:val="single" w:sz="12" w:space="0" w:color="auto"/>
            </w:tcBorders>
          </w:tcPr>
          <w:p w14:paraId="48CFF864" w14:textId="77777777" w:rsidR="00271850" w:rsidRPr="00C24F78" w:rsidRDefault="00271850" w:rsidP="00F61E90">
            <w:pPr>
              <w:spacing w:after="0" w:line="240" w:lineRule="auto"/>
              <w:jc w:val="right"/>
              <w:rPr>
                <w:rFonts w:eastAsia="Times New Roman" w:cstheme="minorHAnsi"/>
                <w:sz w:val="18"/>
                <w:szCs w:val="18"/>
                <w:lang w:eastAsia="en-GB"/>
              </w:rPr>
            </w:pPr>
            <w:r w:rsidRPr="00C24F78">
              <w:rPr>
                <w:rFonts w:eastAsia="Times New Roman" w:cstheme="minorHAnsi"/>
                <w:sz w:val="18"/>
                <w:szCs w:val="18"/>
                <w:lang w:eastAsia="en-GB"/>
              </w:rPr>
              <w:t>-</w:t>
            </w:r>
          </w:p>
        </w:tc>
        <w:tc>
          <w:tcPr>
            <w:tcW w:w="0" w:type="auto"/>
            <w:tcBorders>
              <w:bottom w:val="single" w:sz="12" w:space="0" w:color="auto"/>
            </w:tcBorders>
          </w:tcPr>
          <w:p w14:paraId="6D78ECF7" w14:textId="77777777" w:rsidR="00271850" w:rsidRPr="00C24F78" w:rsidRDefault="00271850" w:rsidP="00F61E90">
            <w:pPr>
              <w:spacing w:after="0" w:line="240" w:lineRule="auto"/>
              <w:jc w:val="right"/>
              <w:rPr>
                <w:rFonts w:eastAsia="Times New Roman" w:cstheme="minorHAnsi"/>
                <w:sz w:val="18"/>
                <w:szCs w:val="18"/>
                <w:lang w:eastAsia="en-GB"/>
              </w:rPr>
            </w:pPr>
          </w:p>
        </w:tc>
      </w:tr>
    </w:tbl>
    <w:p w14:paraId="364BAD89" w14:textId="77777777" w:rsidR="00271850" w:rsidRDefault="00271850" w:rsidP="00FF05F4">
      <w:pPr>
        <w:spacing w:after="0" w:line="480" w:lineRule="auto"/>
      </w:pPr>
    </w:p>
    <w:p w14:paraId="15FA2E98" w14:textId="77777777" w:rsidR="00271850" w:rsidRPr="00C24F78" w:rsidRDefault="00271850" w:rsidP="00FF05F4">
      <w:pPr>
        <w:spacing w:line="480" w:lineRule="auto"/>
        <w:rPr>
          <w:b/>
        </w:rPr>
      </w:pPr>
      <w:bookmarkStart w:id="10" w:name="_Toc50542573"/>
      <w:r w:rsidRPr="00C24F78">
        <w:rPr>
          <w:b/>
        </w:rPr>
        <w:t>Table 3: Association between rotavirus vaccination and CD disease under different sensitivity analysis conditions</w:t>
      </w:r>
      <w:bookmarkEnd w:id="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15"/>
        <w:gridCol w:w="415"/>
        <w:gridCol w:w="772"/>
        <w:gridCol w:w="415"/>
        <w:gridCol w:w="763"/>
        <w:gridCol w:w="66"/>
        <w:gridCol w:w="415"/>
        <w:gridCol w:w="772"/>
        <w:gridCol w:w="415"/>
        <w:gridCol w:w="778"/>
      </w:tblGrid>
      <w:tr w:rsidR="00271850" w:rsidRPr="00C24F78" w14:paraId="25E489B2" w14:textId="77777777" w:rsidTr="00F61E90">
        <w:trPr>
          <w:tblHeader/>
          <w:tblCellSpacing w:w="15" w:type="dxa"/>
        </w:trPr>
        <w:tc>
          <w:tcPr>
            <w:tcW w:w="0" w:type="auto"/>
            <w:tcBorders>
              <w:top w:val="single" w:sz="12" w:space="0" w:color="auto"/>
            </w:tcBorders>
            <w:vAlign w:val="center"/>
          </w:tcPr>
          <w:p w14:paraId="39DA4C45" w14:textId="77777777" w:rsidR="00271850" w:rsidRPr="00C24F78" w:rsidRDefault="00271850" w:rsidP="00F61E90">
            <w:pPr>
              <w:spacing w:after="0" w:line="240" w:lineRule="auto"/>
              <w:rPr>
                <w:rFonts w:eastAsia="Times New Roman" w:cstheme="minorHAnsi"/>
                <w:b/>
                <w:sz w:val="20"/>
                <w:szCs w:val="20"/>
                <w:lang w:eastAsia="en-GB"/>
              </w:rPr>
            </w:pPr>
          </w:p>
        </w:tc>
        <w:tc>
          <w:tcPr>
            <w:tcW w:w="0" w:type="auto"/>
            <w:gridSpan w:val="5"/>
            <w:tcBorders>
              <w:top w:val="single" w:sz="12" w:space="0" w:color="auto"/>
            </w:tcBorders>
            <w:vAlign w:val="center"/>
          </w:tcPr>
          <w:p w14:paraId="06ACBEBF" w14:textId="77777777" w:rsidR="00271850" w:rsidRPr="00C24F78" w:rsidRDefault="00271850" w:rsidP="00F61E90">
            <w:pPr>
              <w:spacing w:after="0" w:line="240" w:lineRule="auto"/>
              <w:jc w:val="center"/>
              <w:rPr>
                <w:rFonts w:eastAsia="Times New Roman" w:cstheme="minorHAnsi"/>
                <w:b/>
                <w:bCs/>
                <w:sz w:val="20"/>
                <w:szCs w:val="20"/>
                <w:lang w:eastAsia="en-GB"/>
              </w:rPr>
            </w:pPr>
            <w:r w:rsidRPr="00C24F78">
              <w:rPr>
                <w:rFonts w:eastAsia="Times New Roman" w:cstheme="minorHAnsi"/>
                <w:b/>
                <w:bCs/>
                <w:sz w:val="20"/>
                <w:szCs w:val="20"/>
                <w:lang w:eastAsia="en-GB"/>
              </w:rPr>
              <w:t>CD</w:t>
            </w:r>
          </w:p>
        </w:tc>
        <w:tc>
          <w:tcPr>
            <w:tcW w:w="0" w:type="auto"/>
            <w:gridSpan w:val="4"/>
            <w:tcBorders>
              <w:top w:val="single" w:sz="12" w:space="0" w:color="auto"/>
            </w:tcBorders>
          </w:tcPr>
          <w:p w14:paraId="2C1E6A66" w14:textId="77777777" w:rsidR="00271850" w:rsidRPr="00C24F78" w:rsidRDefault="00271850" w:rsidP="00F61E90">
            <w:pPr>
              <w:spacing w:after="0" w:line="240" w:lineRule="auto"/>
              <w:jc w:val="center"/>
              <w:rPr>
                <w:rFonts w:eastAsia="Times New Roman" w:cstheme="minorHAnsi"/>
                <w:b/>
                <w:bCs/>
                <w:sz w:val="20"/>
                <w:szCs w:val="20"/>
                <w:lang w:eastAsia="en-GB"/>
              </w:rPr>
            </w:pPr>
            <w:r w:rsidRPr="00C24F78">
              <w:rPr>
                <w:rFonts w:eastAsia="Times New Roman" w:cstheme="minorHAnsi"/>
                <w:b/>
                <w:bCs/>
                <w:sz w:val="20"/>
                <w:szCs w:val="20"/>
                <w:lang w:eastAsia="en-GB"/>
              </w:rPr>
              <w:t>T1D</w:t>
            </w:r>
          </w:p>
        </w:tc>
      </w:tr>
      <w:tr w:rsidR="005E71B7" w:rsidRPr="00C24F78" w14:paraId="45ADBA8A" w14:textId="77777777" w:rsidTr="00F61E90">
        <w:trPr>
          <w:tblHeader/>
          <w:tblCellSpacing w:w="15" w:type="dxa"/>
        </w:trPr>
        <w:tc>
          <w:tcPr>
            <w:tcW w:w="0" w:type="auto"/>
            <w:tcBorders>
              <w:top w:val="single" w:sz="12" w:space="0" w:color="auto"/>
            </w:tcBorders>
            <w:vAlign w:val="center"/>
            <w:hideMark/>
          </w:tcPr>
          <w:p w14:paraId="4B8345CF" w14:textId="77777777" w:rsidR="00271850" w:rsidRPr="00C24F78" w:rsidRDefault="00271850" w:rsidP="00F61E90">
            <w:pPr>
              <w:spacing w:after="0" w:line="240" w:lineRule="auto"/>
              <w:rPr>
                <w:rFonts w:eastAsia="Times New Roman" w:cstheme="minorHAnsi"/>
                <w:b/>
                <w:sz w:val="20"/>
                <w:szCs w:val="20"/>
                <w:lang w:eastAsia="en-GB"/>
              </w:rPr>
            </w:pPr>
            <w:r w:rsidRPr="00C24F78">
              <w:rPr>
                <w:rFonts w:eastAsia="Times New Roman" w:cstheme="minorHAnsi"/>
                <w:b/>
                <w:sz w:val="20"/>
                <w:szCs w:val="20"/>
                <w:lang w:eastAsia="en-GB"/>
              </w:rPr>
              <w:t>Sensitivity condition</w:t>
            </w:r>
          </w:p>
        </w:tc>
        <w:tc>
          <w:tcPr>
            <w:tcW w:w="0" w:type="auto"/>
            <w:gridSpan w:val="2"/>
            <w:tcBorders>
              <w:top w:val="single" w:sz="12" w:space="0" w:color="auto"/>
            </w:tcBorders>
            <w:vAlign w:val="center"/>
            <w:hideMark/>
          </w:tcPr>
          <w:p w14:paraId="0619EF5E" w14:textId="77777777" w:rsidR="00271850" w:rsidRPr="00C24F78" w:rsidRDefault="00271850" w:rsidP="00F61E90">
            <w:pPr>
              <w:spacing w:after="0" w:line="240" w:lineRule="auto"/>
              <w:rPr>
                <w:rFonts w:eastAsia="Times New Roman" w:cstheme="minorHAnsi"/>
                <w:b/>
                <w:bCs/>
                <w:sz w:val="20"/>
                <w:szCs w:val="20"/>
                <w:lang w:eastAsia="en-GB"/>
              </w:rPr>
            </w:pPr>
            <w:r w:rsidRPr="00C24F78">
              <w:rPr>
                <w:rFonts w:eastAsia="Times New Roman" w:cstheme="minorHAnsi"/>
                <w:b/>
                <w:bCs/>
                <w:sz w:val="20"/>
                <w:szCs w:val="20"/>
                <w:lang w:eastAsia="en-GB"/>
              </w:rPr>
              <w:t>Univariable</w:t>
            </w:r>
          </w:p>
        </w:tc>
        <w:tc>
          <w:tcPr>
            <w:tcW w:w="0" w:type="auto"/>
            <w:gridSpan w:val="3"/>
            <w:tcBorders>
              <w:top w:val="single" w:sz="12" w:space="0" w:color="auto"/>
            </w:tcBorders>
            <w:vAlign w:val="center"/>
          </w:tcPr>
          <w:p w14:paraId="2C00A278" w14:textId="77777777" w:rsidR="00271850" w:rsidRPr="00C24F78" w:rsidRDefault="00271850" w:rsidP="00F61E90">
            <w:pPr>
              <w:spacing w:after="0" w:line="240" w:lineRule="auto"/>
              <w:jc w:val="center"/>
              <w:rPr>
                <w:rFonts w:eastAsia="Times New Roman" w:cstheme="minorHAnsi"/>
                <w:b/>
                <w:bCs/>
                <w:sz w:val="20"/>
                <w:szCs w:val="20"/>
                <w:lang w:eastAsia="en-GB"/>
              </w:rPr>
            </w:pPr>
            <w:r w:rsidRPr="00C24F78">
              <w:rPr>
                <w:rFonts w:eastAsia="Times New Roman" w:cstheme="minorHAnsi"/>
                <w:b/>
                <w:bCs/>
                <w:sz w:val="20"/>
                <w:szCs w:val="20"/>
                <w:lang w:eastAsia="en-GB"/>
              </w:rPr>
              <w:t>Adjusted</w:t>
            </w:r>
          </w:p>
        </w:tc>
        <w:tc>
          <w:tcPr>
            <w:tcW w:w="0" w:type="auto"/>
            <w:gridSpan w:val="2"/>
            <w:tcBorders>
              <w:top w:val="single" w:sz="12" w:space="0" w:color="auto"/>
            </w:tcBorders>
          </w:tcPr>
          <w:p w14:paraId="2F65ADB6" w14:textId="77777777" w:rsidR="00271850" w:rsidRPr="00C24F78" w:rsidRDefault="00271850" w:rsidP="00F61E90">
            <w:pPr>
              <w:spacing w:after="0" w:line="240" w:lineRule="auto"/>
              <w:jc w:val="center"/>
              <w:rPr>
                <w:rFonts w:eastAsia="Times New Roman" w:cstheme="minorHAnsi"/>
                <w:b/>
                <w:bCs/>
                <w:sz w:val="20"/>
                <w:szCs w:val="20"/>
                <w:lang w:eastAsia="en-GB"/>
              </w:rPr>
            </w:pPr>
            <w:r w:rsidRPr="00C24F78">
              <w:rPr>
                <w:rFonts w:eastAsia="Times New Roman" w:cstheme="minorHAnsi"/>
                <w:b/>
                <w:bCs/>
                <w:sz w:val="20"/>
                <w:szCs w:val="20"/>
                <w:lang w:eastAsia="en-GB"/>
              </w:rPr>
              <w:t>Univariable</w:t>
            </w:r>
          </w:p>
        </w:tc>
        <w:tc>
          <w:tcPr>
            <w:tcW w:w="0" w:type="auto"/>
            <w:gridSpan w:val="2"/>
            <w:tcBorders>
              <w:top w:val="single" w:sz="12" w:space="0" w:color="auto"/>
            </w:tcBorders>
          </w:tcPr>
          <w:p w14:paraId="6AC5E9F8" w14:textId="77777777" w:rsidR="00271850" w:rsidRPr="00C24F78" w:rsidRDefault="00271850" w:rsidP="00F61E90">
            <w:pPr>
              <w:spacing w:after="0" w:line="240" w:lineRule="auto"/>
              <w:jc w:val="center"/>
              <w:rPr>
                <w:rFonts w:eastAsia="Times New Roman" w:cstheme="minorHAnsi"/>
                <w:b/>
                <w:bCs/>
                <w:sz w:val="20"/>
                <w:szCs w:val="20"/>
                <w:lang w:eastAsia="en-GB"/>
              </w:rPr>
            </w:pPr>
            <w:r w:rsidRPr="00C24F78">
              <w:rPr>
                <w:rFonts w:eastAsia="Times New Roman" w:cstheme="minorHAnsi"/>
                <w:b/>
                <w:bCs/>
                <w:sz w:val="20"/>
                <w:szCs w:val="20"/>
                <w:lang w:eastAsia="en-GB"/>
              </w:rPr>
              <w:t>Adjusted</w:t>
            </w:r>
          </w:p>
        </w:tc>
      </w:tr>
      <w:tr w:rsidR="005E71B7" w:rsidRPr="00C24F78" w14:paraId="278F3CBE" w14:textId="77777777" w:rsidTr="00F61E90">
        <w:trPr>
          <w:tblHeader/>
          <w:tblCellSpacing w:w="15" w:type="dxa"/>
        </w:trPr>
        <w:tc>
          <w:tcPr>
            <w:tcW w:w="0" w:type="auto"/>
            <w:tcBorders>
              <w:bottom w:val="single" w:sz="4" w:space="0" w:color="auto"/>
            </w:tcBorders>
            <w:vAlign w:val="center"/>
          </w:tcPr>
          <w:p w14:paraId="34DA2C41" w14:textId="77777777" w:rsidR="00271850" w:rsidRPr="00C24F78" w:rsidRDefault="00271850" w:rsidP="00F61E90">
            <w:pPr>
              <w:spacing w:after="0" w:line="240" w:lineRule="auto"/>
              <w:rPr>
                <w:rFonts w:eastAsia="Times New Roman" w:cstheme="minorHAnsi"/>
                <w:sz w:val="20"/>
                <w:szCs w:val="20"/>
                <w:lang w:eastAsia="en-GB"/>
              </w:rPr>
            </w:pPr>
          </w:p>
        </w:tc>
        <w:tc>
          <w:tcPr>
            <w:tcW w:w="0" w:type="auto"/>
            <w:tcBorders>
              <w:bottom w:val="single" w:sz="4" w:space="0" w:color="auto"/>
            </w:tcBorders>
            <w:vAlign w:val="center"/>
          </w:tcPr>
          <w:p w14:paraId="30E09793" w14:textId="77777777" w:rsidR="00271850" w:rsidRPr="00C24F78" w:rsidRDefault="00271850" w:rsidP="00F61E90">
            <w:pPr>
              <w:spacing w:after="0" w:line="240" w:lineRule="auto"/>
              <w:jc w:val="center"/>
              <w:rPr>
                <w:rFonts w:eastAsia="Times New Roman" w:cstheme="minorHAnsi"/>
                <w:b/>
                <w:bCs/>
                <w:sz w:val="20"/>
                <w:szCs w:val="20"/>
                <w:lang w:eastAsia="en-GB"/>
              </w:rPr>
            </w:pPr>
            <w:r w:rsidRPr="00C24F78">
              <w:rPr>
                <w:rFonts w:eastAsia="Times New Roman" w:cstheme="minorHAnsi"/>
                <w:b/>
                <w:bCs/>
                <w:sz w:val="20"/>
                <w:szCs w:val="20"/>
                <w:lang w:eastAsia="en-GB"/>
              </w:rPr>
              <w:t>HR</w:t>
            </w:r>
          </w:p>
        </w:tc>
        <w:tc>
          <w:tcPr>
            <w:tcW w:w="0" w:type="auto"/>
            <w:tcBorders>
              <w:bottom w:val="single" w:sz="4" w:space="0" w:color="auto"/>
            </w:tcBorders>
          </w:tcPr>
          <w:p w14:paraId="3323B3B3" w14:textId="77777777" w:rsidR="00271850" w:rsidRPr="00C24F78" w:rsidRDefault="00271850" w:rsidP="00F61E90">
            <w:pPr>
              <w:spacing w:after="0" w:line="240" w:lineRule="auto"/>
              <w:jc w:val="center"/>
              <w:rPr>
                <w:rFonts w:eastAsia="Times New Roman" w:cstheme="minorHAnsi"/>
                <w:b/>
                <w:bCs/>
                <w:i/>
                <w:sz w:val="20"/>
                <w:szCs w:val="20"/>
                <w:lang w:eastAsia="en-GB"/>
              </w:rPr>
            </w:pPr>
            <w:r w:rsidRPr="00C24F78">
              <w:rPr>
                <w:rFonts w:eastAsia="Times New Roman" w:cstheme="minorHAnsi"/>
                <w:b/>
                <w:bCs/>
                <w:i/>
                <w:sz w:val="20"/>
                <w:szCs w:val="20"/>
                <w:lang w:eastAsia="en-GB"/>
              </w:rPr>
              <w:t>95%CI</w:t>
            </w:r>
          </w:p>
        </w:tc>
        <w:tc>
          <w:tcPr>
            <w:tcW w:w="0" w:type="auto"/>
            <w:tcBorders>
              <w:bottom w:val="single" w:sz="4" w:space="0" w:color="auto"/>
            </w:tcBorders>
            <w:vAlign w:val="center"/>
          </w:tcPr>
          <w:p w14:paraId="7BB1B6EF" w14:textId="77777777" w:rsidR="00271850" w:rsidRPr="00C24F78" w:rsidRDefault="00271850" w:rsidP="00F61E90">
            <w:pPr>
              <w:spacing w:after="0" w:line="240" w:lineRule="auto"/>
              <w:jc w:val="center"/>
              <w:rPr>
                <w:rFonts w:eastAsia="Times New Roman" w:cstheme="minorHAnsi"/>
                <w:b/>
                <w:bCs/>
                <w:sz w:val="20"/>
                <w:szCs w:val="20"/>
                <w:lang w:eastAsia="en-GB"/>
              </w:rPr>
            </w:pPr>
            <w:r w:rsidRPr="00C24F78">
              <w:rPr>
                <w:rFonts w:eastAsia="Times New Roman" w:cstheme="minorHAnsi"/>
                <w:b/>
                <w:bCs/>
                <w:sz w:val="20"/>
                <w:szCs w:val="20"/>
                <w:lang w:eastAsia="en-GB"/>
              </w:rPr>
              <w:t>HR</w:t>
            </w:r>
          </w:p>
        </w:tc>
        <w:tc>
          <w:tcPr>
            <w:tcW w:w="0" w:type="auto"/>
            <w:tcBorders>
              <w:bottom w:val="single" w:sz="4" w:space="0" w:color="auto"/>
            </w:tcBorders>
          </w:tcPr>
          <w:p w14:paraId="6BC3F804" w14:textId="77777777" w:rsidR="00271850" w:rsidRPr="00C24F78" w:rsidRDefault="00271850" w:rsidP="00F61E90">
            <w:pPr>
              <w:spacing w:after="0" w:line="240" w:lineRule="auto"/>
              <w:jc w:val="center"/>
              <w:rPr>
                <w:rFonts w:eastAsia="Times New Roman" w:cstheme="minorHAnsi"/>
                <w:b/>
                <w:bCs/>
                <w:i/>
                <w:sz w:val="20"/>
                <w:szCs w:val="20"/>
                <w:lang w:eastAsia="en-GB"/>
              </w:rPr>
            </w:pPr>
            <w:r w:rsidRPr="00C24F78">
              <w:rPr>
                <w:rFonts w:eastAsia="Times New Roman" w:cstheme="minorHAnsi"/>
                <w:b/>
                <w:bCs/>
                <w:i/>
                <w:sz w:val="20"/>
                <w:szCs w:val="20"/>
                <w:lang w:eastAsia="en-GB"/>
              </w:rPr>
              <w:t>95%CI</w:t>
            </w:r>
          </w:p>
        </w:tc>
        <w:tc>
          <w:tcPr>
            <w:tcW w:w="0" w:type="auto"/>
            <w:tcBorders>
              <w:bottom w:val="single" w:sz="4" w:space="0" w:color="auto"/>
            </w:tcBorders>
          </w:tcPr>
          <w:p w14:paraId="580EA1C5" w14:textId="77777777" w:rsidR="00271850" w:rsidRPr="00C24F78" w:rsidRDefault="00271850" w:rsidP="00F61E90">
            <w:pPr>
              <w:spacing w:after="0" w:line="240" w:lineRule="auto"/>
              <w:rPr>
                <w:rFonts w:eastAsia="Times New Roman" w:cstheme="minorHAnsi"/>
                <w:b/>
                <w:bCs/>
                <w:sz w:val="20"/>
                <w:szCs w:val="20"/>
                <w:lang w:eastAsia="en-GB"/>
              </w:rPr>
            </w:pPr>
          </w:p>
        </w:tc>
        <w:tc>
          <w:tcPr>
            <w:tcW w:w="0" w:type="auto"/>
            <w:tcBorders>
              <w:bottom w:val="single" w:sz="4" w:space="0" w:color="auto"/>
            </w:tcBorders>
            <w:vAlign w:val="center"/>
          </w:tcPr>
          <w:p w14:paraId="4460E732" w14:textId="77777777" w:rsidR="00271850" w:rsidRPr="00C24F78" w:rsidRDefault="00271850" w:rsidP="00F61E90">
            <w:pPr>
              <w:spacing w:after="0" w:line="240" w:lineRule="auto"/>
              <w:jc w:val="right"/>
              <w:rPr>
                <w:rFonts w:eastAsia="Times New Roman" w:cstheme="minorHAnsi"/>
                <w:b/>
                <w:bCs/>
                <w:sz w:val="20"/>
                <w:szCs w:val="20"/>
                <w:lang w:eastAsia="en-GB"/>
              </w:rPr>
            </w:pPr>
            <w:r w:rsidRPr="00C24F78">
              <w:rPr>
                <w:rFonts w:eastAsia="Times New Roman" w:cstheme="minorHAnsi"/>
                <w:b/>
                <w:bCs/>
                <w:sz w:val="20"/>
                <w:szCs w:val="20"/>
                <w:lang w:eastAsia="en-GB"/>
              </w:rPr>
              <w:t>HR</w:t>
            </w:r>
          </w:p>
        </w:tc>
        <w:tc>
          <w:tcPr>
            <w:tcW w:w="0" w:type="auto"/>
            <w:tcBorders>
              <w:bottom w:val="single" w:sz="4" w:space="0" w:color="auto"/>
            </w:tcBorders>
            <w:vAlign w:val="center"/>
          </w:tcPr>
          <w:p w14:paraId="549240D4" w14:textId="77777777" w:rsidR="00271850" w:rsidRPr="00C24F78" w:rsidRDefault="00271850" w:rsidP="00F61E90">
            <w:pPr>
              <w:spacing w:after="0" w:line="240" w:lineRule="auto"/>
              <w:jc w:val="right"/>
              <w:rPr>
                <w:rFonts w:eastAsia="Times New Roman" w:cstheme="minorHAnsi"/>
                <w:b/>
                <w:bCs/>
                <w:i/>
                <w:sz w:val="20"/>
                <w:szCs w:val="20"/>
                <w:lang w:eastAsia="en-GB"/>
              </w:rPr>
            </w:pPr>
            <w:r w:rsidRPr="00C24F78">
              <w:rPr>
                <w:rFonts w:eastAsia="Times New Roman" w:cstheme="minorHAnsi"/>
                <w:b/>
                <w:bCs/>
                <w:i/>
                <w:sz w:val="20"/>
                <w:szCs w:val="20"/>
                <w:lang w:eastAsia="en-GB"/>
              </w:rPr>
              <w:t>95%CI</w:t>
            </w:r>
          </w:p>
        </w:tc>
        <w:tc>
          <w:tcPr>
            <w:tcW w:w="0" w:type="auto"/>
            <w:tcBorders>
              <w:bottom w:val="single" w:sz="4" w:space="0" w:color="auto"/>
            </w:tcBorders>
            <w:vAlign w:val="center"/>
          </w:tcPr>
          <w:p w14:paraId="09CDF2CA" w14:textId="77777777" w:rsidR="00271850" w:rsidRPr="00C24F78" w:rsidRDefault="00271850" w:rsidP="00F61E90">
            <w:pPr>
              <w:spacing w:after="0" w:line="240" w:lineRule="auto"/>
              <w:jc w:val="right"/>
              <w:rPr>
                <w:rFonts w:eastAsia="Times New Roman" w:cstheme="minorHAnsi"/>
                <w:b/>
                <w:bCs/>
                <w:sz w:val="20"/>
                <w:szCs w:val="20"/>
                <w:lang w:eastAsia="en-GB"/>
              </w:rPr>
            </w:pPr>
            <w:r w:rsidRPr="00C24F78">
              <w:rPr>
                <w:rFonts w:eastAsia="Times New Roman" w:cstheme="minorHAnsi"/>
                <w:b/>
                <w:bCs/>
                <w:sz w:val="20"/>
                <w:szCs w:val="20"/>
                <w:lang w:eastAsia="en-GB"/>
              </w:rPr>
              <w:t>HR</w:t>
            </w:r>
          </w:p>
        </w:tc>
        <w:tc>
          <w:tcPr>
            <w:tcW w:w="0" w:type="auto"/>
            <w:tcBorders>
              <w:bottom w:val="single" w:sz="4" w:space="0" w:color="auto"/>
            </w:tcBorders>
            <w:vAlign w:val="center"/>
          </w:tcPr>
          <w:p w14:paraId="3CE7E6D5" w14:textId="77777777" w:rsidR="00271850" w:rsidRPr="00C24F78" w:rsidRDefault="00271850" w:rsidP="00F61E90">
            <w:pPr>
              <w:spacing w:after="0" w:line="240" w:lineRule="auto"/>
              <w:jc w:val="right"/>
              <w:rPr>
                <w:rFonts w:eastAsia="Times New Roman" w:cstheme="minorHAnsi"/>
                <w:b/>
                <w:bCs/>
                <w:i/>
                <w:sz w:val="20"/>
                <w:szCs w:val="20"/>
                <w:lang w:eastAsia="en-GB"/>
              </w:rPr>
            </w:pPr>
            <w:r w:rsidRPr="00C24F78">
              <w:rPr>
                <w:rFonts w:eastAsia="Times New Roman" w:cstheme="minorHAnsi"/>
                <w:b/>
                <w:bCs/>
                <w:i/>
                <w:sz w:val="20"/>
                <w:szCs w:val="20"/>
                <w:lang w:eastAsia="en-GB"/>
              </w:rPr>
              <w:t>95%CI</w:t>
            </w:r>
          </w:p>
        </w:tc>
      </w:tr>
      <w:tr w:rsidR="005E71B7" w:rsidRPr="00C24F78" w14:paraId="3989F76B" w14:textId="77777777" w:rsidTr="00F61E90">
        <w:trPr>
          <w:tblCellSpacing w:w="15" w:type="dxa"/>
        </w:trPr>
        <w:tc>
          <w:tcPr>
            <w:tcW w:w="0" w:type="auto"/>
            <w:vAlign w:val="center"/>
          </w:tcPr>
          <w:p w14:paraId="3D1A03D0" w14:textId="77777777" w:rsidR="00271850" w:rsidRPr="00C24F78" w:rsidRDefault="00271850" w:rsidP="00F61E90">
            <w:pPr>
              <w:spacing w:after="0" w:line="240" w:lineRule="auto"/>
              <w:rPr>
                <w:rFonts w:eastAsia="Times New Roman" w:cstheme="minorHAnsi"/>
                <w:sz w:val="20"/>
                <w:szCs w:val="20"/>
                <w:lang w:eastAsia="en-GB"/>
              </w:rPr>
            </w:pPr>
            <w:r w:rsidRPr="00C24F78">
              <w:rPr>
                <w:rFonts w:eastAsia="Times New Roman" w:cstheme="minorHAnsi"/>
                <w:sz w:val="20"/>
                <w:szCs w:val="20"/>
                <w:lang w:eastAsia="en-GB"/>
              </w:rPr>
              <w:t>Original analysis</w:t>
            </w:r>
          </w:p>
        </w:tc>
        <w:tc>
          <w:tcPr>
            <w:tcW w:w="0" w:type="auto"/>
          </w:tcPr>
          <w:p w14:paraId="2A1124A5" w14:textId="5598697D" w:rsidR="00271850" w:rsidRPr="00C24F78" w:rsidRDefault="00271850" w:rsidP="00F61E90">
            <w:pPr>
              <w:spacing w:after="0" w:line="240" w:lineRule="auto"/>
              <w:jc w:val="right"/>
              <w:rPr>
                <w:rFonts w:eastAsia="Times New Roman" w:cstheme="minorHAnsi"/>
                <w:sz w:val="20"/>
                <w:szCs w:val="20"/>
                <w:lang w:eastAsia="en-GB"/>
              </w:rPr>
            </w:pPr>
            <w:r w:rsidRPr="00C24F78">
              <w:rPr>
                <w:sz w:val="20"/>
                <w:szCs w:val="20"/>
              </w:rPr>
              <w:t>0</w:t>
            </w:r>
            <w:r>
              <w:rPr>
                <w:sz w:val="20"/>
                <w:szCs w:val="20"/>
              </w:rPr>
              <w:t>.</w:t>
            </w:r>
            <w:r w:rsidRPr="00C24F78">
              <w:rPr>
                <w:sz w:val="20"/>
                <w:szCs w:val="20"/>
              </w:rPr>
              <w:t>9</w:t>
            </w:r>
            <w:r w:rsidR="003E421C">
              <w:rPr>
                <w:sz w:val="20"/>
                <w:szCs w:val="20"/>
              </w:rPr>
              <w:t>3</w:t>
            </w:r>
          </w:p>
        </w:tc>
        <w:tc>
          <w:tcPr>
            <w:tcW w:w="0" w:type="auto"/>
          </w:tcPr>
          <w:p w14:paraId="6EB79EDD" w14:textId="3AE4EC7F" w:rsidR="00271850" w:rsidRPr="00C24F78" w:rsidRDefault="00271850" w:rsidP="00F61E90">
            <w:pPr>
              <w:spacing w:after="0" w:line="240" w:lineRule="auto"/>
              <w:jc w:val="right"/>
              <w:rPr>
                <w:rFonts w:eastAsia="Times New Roman" w:cstheme="minorHAnsi"/>
                <w:sz w:val="20"/>
                <w:szCs w:val="20"/>
                <w:lang w:eastAsia="en-GB"/>
              </w:rPr>
            </w:pPr>
            <w:r w:rsidRPr="00C24F78">
              <w:rPr>
                <w:sz w:val="20"/>
                <w:szCs w:val="20"/>
              </w:rPr>
              <w:t>0</w:t>
            </w:r>
            <w:r>
              <w:rPr>
                <w:sz w:val="20"/>
                <w:szCs w:val="20"/>
              </w:rPr>
              <w:t>.</w:t>
            </w:r>
            <w:r w:rsidRPr="00C24F78">
              <w:rPr>
                <w:sz w:val="20"/>
                <w:szCs w:val="20"/>
              </w:rPr>
              <w:t>8</w:t>
            </w:r>
            <w:r w:rsidR="003E421C">
              <w:rPr>
                <w:sz w:val="20"/>
                <w:szCs w:val="20"/>
              </w:rPr>
              <w:t>4</w:t>
            </w:r>
            <w:r w:rsidRPr="00C24F78">
              <w:rPr>
                <w:sz w:val="20"/>
                <w:szCs w:val="20"/>
              </w:rPr>
              <w:t>-1</w:t>
            </w:r>
            <w:r>
              <w:rPr>
                <w:sz w:val="20"/>
                <w:szCs w:val="20"/>
              </w:rPr>
              <w:t>.</w:t>
            </w:r>
            <w:r w:rsidRPr="00C24F78">
              <w:rPr>
                <w:sz w:val="20"/>
                <w:szCs w:val="20"/>
              </w:rPr>
              <w:t>0</w:t>
            </w:r>
            <w:r w:rsidR="003E421C">
              <w:rPr>
                <w:sz w:val="20"/>
                <w:szCs w:val="20"/>
              </w:rPr>
              <w:t>4</w:t>
            </w:r>
          </w:p>
        </w:tc>
        <w:tc>
          <w:tcPr>
            <w:tcW w:w="0" w:type="auto"/>
          </w:tcPr>
          <w:p w14:paraId="155664B9" w14:textId="7B5187DE" w:rsidR="00271850" w:rsidRPr="00C24F78" w:rsidRDefault="00271850" w:rsidP="00F61E90">
            <w:pPr>
              <w:spacing w:after="0" w:line="240" w:lineRule="auto"/>
              <w:jc w:val="right"/>
              <w:rPr>
                <w:rFonts w:eastAsia="Times New Roman" w:cstheme="minorHAnsi"/>
                <w:sz w:val="20"/>
                <w:szCs w:val="20"/>
                <w:lang w:eastAsia="en-GB"/>
              </w:rPr>
            </w:pPr>
            <w:r w:rsidRPr="00C24F78">
              <w:rPr>
                <w:sz w:val="20"/>
                <w:szCs w:val="20"/>
              </w:rPr>
              <w:t>1</w:t>
            </w:r>
            <w:r>
              <w:rPr>
                <w:sz w:val="20"/>
                <w:szCs w:val="20"/>
              </w:rPr>
              <w:t>.</w:t>
            </w:r>
            <w:r w:rsidRPr="00C24F78">
              <w:rPr>
                <w:sz w:val="20"/>
                <w:szCs w:val="20"/>
              </w:rPr>
              <w:t>0</w:t>
            </w:r>
            <w:r w:rsidR="003E421C">
              <w:rPr>
                <w:sz w:val="20"/>
                <w:szCs w:val="20"/>
              </w:rPr>
              <w:t>5</w:t>
            </w:r>
          </w:p>
        </w:tc>
        <w:tc>
          <w:tcPr>
            <w:tcW w:w="0" w:type="auto"/>
          </w:tcPr>
          <w:p w14:paraId="2E62B7FE" w14:textId="16ED227F" w:rsidR="00271850" w:rsidRPr="00C24F78" w:rsidRDefault="00271850" w:rsidP="00F61E90">
            <w:pPr>
              <w:spacing w:after="0" w:line="240" w:lineRule="auto"/>
              <w:jc w:val="right"/>
              <w:rPr>
                <w:rFonts w:eastAsia="Times New Roman" w:cstheme="minorHAnsi"/>
                <w:sz w:val="20"/>
                <w:szCs w:val="20"/>
                <w:lang w:eastAsia="en-GB"/>
              </w:rPr>
            </w:pPr>
            <w:r w:rsidRPr="00C24F78">
              <w:rPr>
                <w:sz w:val="20"/>
                <w:szCs w:val="20"/>
              </w:rPr>
              <w:t>0</w:t>
            </w:r>
            <w:r>
              <w:rPr>
                <w:sz w:val="20"/>
                <w:szCs w:val="20"/>
              </w:rPr>
              <w:t>.</w:t>
            </w:r>
            <w:r w:rsidRPr="00C24F78">
              <w:rPr>
                <w:sz w:val="20"/>
                <w:szCs w:val="20"/>
              </w:rPr>
              <w:t>8</w:t>
            </w:r>
            <w:r w:rsidR="003E421C">
              <w:rPr>
                <w:sz w:val="20"/>
                <w:szCs w:val="20"/>
              </w:rPr>
              <w:t>6</w:t>
            </w:r>
            <w:r w:rsidRPr="00C24F78">
              <w:rPr>
                <w:sz w:val="20"/>
                <w:szCs w:val="20"/>
              </w:rPr>
              <w:t>-1</w:t>
            </w:r>
            <w:r>
              <w:rPr>
                <w:sz w:val="20"/>
                <w:szCs w:val="20"/>
              </w:rPr>
              <w:t>.</w:t>
            </w:r>
            <w:r w:rsidRPr="00C24F78">
              <w:rPr>
                <w:sz w:val="20"/>
                <w:szCs w:val="20"/>
              </w:rPr>
              <w:t>2</w:t>
            </w:r>
            <w:r w:rsidR="003E421C">
              <w:rPr>
                <w:sz w:val="20"/>
                <w:szCs w:val="20"/>
              </w:rPr>
              <w:t>8</w:t>
            </w:r>
          </w:p>
        </w:tc>
        <w:tc>
          <w:tcPr>
            <w:tcW w:w="0" w:type="auto"/>
            <w:vAlign w:val="center"/>
          </w:tcPr>
          <w:p w14:paraId="1C395A40" w14:textId="77777777" w:rsidR="00271850" w:rsidRPr="00C24F78" w:rsidRDefault="00271850" w:rsidP="00F61E90">
            <w:pPr>
              <w:spacing w:after="0" w:line="240" w:lineRule="auto"/>
              <w:jc w:val="right"/>
              <w:rPr>
                <w:rFonts w:eastAsia="Times New Roman" w:cstheme="minorHAnsi"/>
                <w:sz w:val="20"/>
                <w:szCs w:val="20"/>
                <w:lang w:eastAsia="en-GB"/>
              </w:rPr>
            </w:pPr>
          </w:p>
        </w:tc>
        <w:tc>
          <w:tcPr>
            <w:tcW w:w="0" w:type="auto"/>
          </w:tcPr>
          <w:p w14:paraId="5F480DF5" w14:textId="2251158B" w:rsidR="00271850" w:rsidRPr="00C24F78" w:rsidRDefault="00271850" w:rsidP="00F61E90">
            <w:pPr>
              <w:spacing w:after="0" w:line="240" w:lineRule="auto"/>
              <w:jc w:val="right"/>
              <w:rPr>
                <w:rFonts w:eastAsia="Times New Roman" w:cstheme="minorHAnsi"/>
                <w:sz w:val="20"/>
                <w:szCs w:val="20"/>
                <w:lang w:eastAsia="en-GB"/>
              </w:rPr>
            </w:pPr>
            <w:r w:rsidRPr="00C24F78">
              <w:rPr>
                <w:sz w:val="20"/>
                <w:szCs w:val="20"/>
              </w:rPr>
              <w:t>1</w:t>
            </w:r>
            <w:r>
              <w:rPr>
                <w:sz w:val="20"/>
                <w:szCs w:val="20"/>
              </w:rPr>
              <w:t>.</w:t>
            </w:r>
            <w:r w:rsidRPr="00C24F78">
              <w:rPr>
                <w:sz w:val="20"/>
                <w:szCs w:val="20"/>
              </w:rPr>
              <w:t>0</w:t>
            </w:r>
            <w:r w:rsidR="005E71B7">
              <w:rPr>
                <w:sz w:val="20"/>
                <w:szCs w:val="20"/>
              </w:rPr>
              <w:t>1</w:t>
            </w:r>
          </w:p>
        </w:tc>
        <w:tc>
          <w:tcPr>
            <w:tcW w:w="0" w:type="auto"/>
          </w:tcPr>
          <w:p w14:paraId="6A4C5F7F" w14:textId="1BB430D8" w:rsidR="00271850" w:rsidRPr="00C24F78" w:rsidRDefault="00271850" w:rsidP="00F61E90">
            <w:pPr>
              <w:spacing w:after="0" w:line="240" w:lineRule="auto"/>
              <w:jc w:val="right"/>
              <w:rPr>
                <w:rFonts w:eastAsia="Times New Roman" w:cstheme="minorHAnsi"/>
                <w:sz w:val="20"/>
                <w:szCs w:val="20"/>
                <w:lang w:eastAsia="en-GB"/>
              </w:rPr>
            </w:pPr>
            <w:r w:rsidRPr="00C24F78">
              <w:rPr>
                <w:sz w:val="20"/>
                <w:szCs w:val="20"/>
              </w:rPr>
              <w:t>0</w:t>
            </w:r>
            <w:r>
              <w:rPr>
                <w:sz w:val="20"/>
                <w:szCs w:val="20"/>
              </w:rPr>
              <w:t>.</w:t>
            </w:r>
            <w:r w:rsidRPr="00C24F78">
              <w:rPr>
                <w:sz w:val="20"/>
                <w:szCs w:val="20"/>
              </w:rPr>
              <w:t>87-1</w:t>
            </w:r>
            <w:r>
              <w:rPr>
                <w:sz w:val="20"/>
                <w:szCs w:val="20"/>
              </w:rPr>
              <w:t>.</w:t>
            </w:r>
            <w:r w:rsidR="005E71B7">
              <w:rPr>
                <w:sz w:val="20"/>
                <w:szCs w:val="20"/>
              </w:rPr>
              <w:t>19</w:t>
            </w:r>
          </w:p>
        </w:tc>
        <w:tc>
          <w:tcPr>
            <w:tcW w:w="0" w:type="auto"/>
          </w:tcPr>
          <w:p w14:paraId="0EF86FC5" w14:textId="6AC27C8C"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0</w:t>
            </w:r>
            <w:r>
              <w:rPr>
                <w:rFonts w:eastAsia="Times New Roman" w:cstheme="minorHAnsi"/>
                <w:sz w:val="20"/>
                <w:szCs w:val="20"/>
                <w:lang w:eastAsia="en-GB"/>
              </w:rPr>
              <w:t>.</w:t>
            </w:r>
            <w:r w:rsidR="005E71B7">
              <w:rPr>
                <w:rFonts w:eastAsia="Times New Roman" w:cstheme="minorHAnsi"/>
                <w:sz w:val="20"/>
                <w:szCs w:val="20"/>
                <w:lang w:eastAsia="en-GB"/>
              </w:rPr>
              <w:t>89</w:t>
            </w:r>
          </w:p>
        </w:tc>
        <w:tc>
          <w:tcPr>
            <w:tcW w:w="0" w:type="auto"/>
          </w:tcPr>
          <w:p w14:paraId="6BE489DE" w14:textId="6C3C75C0"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0</w:t>
            </w:r>
            <w:r>
              <w:rPr>
                <w:rFonts w:eastAsia="Times New Roman" w:cstheme="minorHAnsi"/>
                <w:sz w:val="20"/>
                <w:szCs w:val="20"/>
                <w:lang w:eastAsia="en-GB"/>
              </w:rPr>
              <w:t>.</w:t>
            </w:r>
            <w:r w:rsidRPr="00C24F78">
              <w:rPr>
                <w:rFonts w:eastAsia="Times New Roman" w:cstheme="minorHAnsi"/>
                <w:sz w:val="20"/>
                <w:szCs w:val="20"/>
                <w:lang w:eastAsia="en-GB"/>
              </w:rPr>
              <w:t>6</w:t>
            </w:r>
            <w:r w:rsidR="005E71B7">
              <w:rPr>
                <w:rFonts w:eastAsia="Times New Roman" w:cstheme="minorHAnsi"/>
                <w:sz w:val="20"/>
                <w:szCs w:val="20"/>
                <w:lang w:eastAsia="en-GB"/>
              </w:rPr>
              <w:t>8</w:t>
            </w:r>
            <w:r w:rsidRPr="00C24F78">
              <w:rPr>
                <w:rFonts w:eastAsia="Times New Roman" w:cstheme="minorHAnsi"/>
                <w:sz w:val="20"/>
                <w:szCs w:val="20"/>
                <w:lang w:eastAsia="en-GB"/>
              </w:rPr>
              <w:t>-1</w:t>
            </w:r>
            <w:r>
              <w:rPr>
                <w:rFonts w:eastAsia="Times New Roman" w:cstheme="minorHAnsi"/>
                <w:sz w:val="20"/>
                <w:szCs w:val="20"/>
                <w:lang w:eastAsia="en-GB"/>
              </w:rPr>
              <w:t>.</w:t>
            </w:r>
            <w:r w:rsidR="005E71B7">
              <w:rPr>
                <w:rFonts w:eastAsia="Times New Roman" w:cstheme="minorHAnsi"/>
                <w:sz w:val="20"/>
                <w:szCs w:val="20"/>
                <w:lang w:eastAsia="en-GB"/>
              </w:rPr>
              <w:t>19</w:t>
            </w:r>
          </w:p>
        </w:tc>
      </w:tr>
      <w:tr w:rsidR="005E71B7" w:rsidRPr="00C24F78" w14:paraId="02EDB112" w14:textId="77777777" w:rsidTr="00F61E90">
        <w:trPr>
          <w:tblCellSpacing w:w="15" w:type="dxa"/>
        </w:trPr>
        <w:tc>
          <w:tcPr>
            <w:tcW w:w="0" w:type="auto"/>
            <w:vAlign w:val="center"/>
          </w:tcPr>
          <w:p w14:paraId="7CE5A1C1" w14:textId="77777777" w:rsidR="00271850" w:rsidRPr="00C24F78" w:rsidRDefault="00271850" w:rsidP="00F61E90">
            <w:pPr>
              <w:spacing w:after="0" w:line="240" w:lineRule="auto"/>
              <w:rPr>
                <w:rFonts w:eastAsia="Times New Roman" w:cstheme="minorHAnsi"/>
                <w:sz w:val="20"/>
                <w:szCs w:val="20"/>
                <w:lang w:eastAsia="en-GB"/>
              </w:rPr>
            </w:pPr>
            <w:r w:rsidRPr="00C24F78">
              <w:rPr>
                <w:rFonts w:eastAsia="Times New Roman" w:cstheme="minorHAnsi"/>
                <w:sz w:val="20"/>
                <w:szCs w:val="20"/>
                <w:lang w:eastAsia="en-GB"/>
              </w:rPr>
              <w:t>Only including those born after introduction of rotavirus vaccine</w:t>
            </w:r>
          </w:p>
        </w:tc>
        <w:tc>
          <w:tcPr>
            <w:tcW w:w="0" w:type="auto"/>
            <w:vAlign w:val="center"/>
          </w:tcPr>
          <w:p w14:paraId="107B59CF" w14:textId="77777777"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1</w:t>
            </w:r>
            <w:r>
              <w:rPr>
                <w:rFonts w:eastAsia="Times New Roman" w:cstheme="minorHAnsi"/>
                <w:sz w:val="20"/>
                <w:szCs w:val="20"/>
                <w:lang w:eastAsia="en-GB"/>
              </w:rPr>
              <w:t>.</w:t>
            </w:r>
            <w:r w:rsidRPr="00C24F78">
              <w:rPr>
                <w:rFonts w:eastAsia="Times New Roman" w:cstheme="minorHAnsi"/>
                <w:sz w:val="20"/>
                <w:szCs w:val="20"/>
                <w:lang w:eastAsia="en-GB"/>
              </w:rPr>
              <w:t>16</w:t>
            </w:r>
          </w:p>
        </w:tc>
        <w:tc>
          <w:tcPr>
            <w:tcW w:w="0" w:type="auto"/>
            <w:vAlign w:val="center"/>
          </w:tcPr>
          <w:p w14:paraId="673114DE" w14:textId="77777777"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0</w:t>
            </w:r>
            <w:r>
              <w:rPr>
                <w:rFonts w:eastAsia="Times New Roman" w:cstheme="minorHAnsi"/>
                <w:sz w:val="20"/>
                <w:szCs w:val="20"/>
                <w:lang w:eastAsia="en-GB"/>
              </w:rPr>
              <w:t>.</w:t>
            </w:r>
            <w:r w:rsidRPr="00C24F78">
              <w:rPr>
                <w:rFonts w:eastAsia="Times New Roman" w:cstheme="minorHAnsi"/>
                <w:sz w:val="20"/>
                <w:szCs w:val="20"/>
                <w:lang w:eastAsia="en-GB"/>
              </w:rPr>
              <w:t>75-1</w:t>
            </w:r>
            <w:r>
              <w:rPr>
                <w:rFonts w:eastAsia="Times New Roman" w:cstheme="minorHAnsi"/>
                <w:sz w:val="20"/>
                <w:szCs w:val="20"/>
                <w:lang w:eastAsia="en-GB"/>
              </w:rPr>
              <w:t>.</w:t>
            </w:r>
            <w:r w:rsidRPr="00C24F78">
              <w:rPr>
                <w:rFonts w:eastAsia="Times New Roman" w:cstheme="minorHAnsi"/>
                <w:sz w:val="20"/>
                <w:szCs w:val="20"/>
                <w:lang w:eastAsia="en-GB"/>
              </w:rPr>
              <w:t>78</w:t>
            </w:r>
          </w:p>
        </w:tc>
        <w:tc>
          <w:tcPr>
            <w:tcW w:w="0" w:type="auto"/>
            <w:vAlign w:val="center"/>
          </w:tcPr>
          <w:p w14:paraId="60FA6B1A" w14:textId="667E46BA"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1</w:t>
            </w:r>
            <w:r>
              <w:rPr>
                <w:rFonts w:eastAsia="Times New Roman" w:cstheme="minorHAnsi"/>
                <w:sz w:val="20"/>
                <w:szCs w:val="20"/>
                <w:lang w:eastAsia="en-GB"/>
              </w:rPr>
              <w:t>.</w:t>
            </w:r>
            <w:r w:rsidR="003E421C">
              <w:rPr>
                <w:rFonts w:eastAsia="Times New Roman" w:cstheme="minorHAnsi"/>
                <w:sz w:val="20"/>
                <w:szCs w:val="20"/>
                <w:lang w:eastAsia="en-GB"/>
              </w:rPr>
              <w:t>09</w:t>
            </w:r>
          </w:p>
        </w:tc>
        <w:tc>
          <w:tcPr>
            <w:tcW w:w="0" w:type="auto"/>
            <w:vAlign w:val="center"/>
          </w:tcPr>
          <w:p w14:paraId="01EBB837" w14:textId="77777777"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0</w:t>
            </w:r>
            <w:r>
              <w:rPr>
                <w:rFonts w:eastAsia="Times New Roman" w:cstheme="minorHAnsi"/>
                <w:sz w:val="20"/>
                <w:szCs w:val="20"/>
                <w:lang w:eastAsia="en-GB"/>
              </w:rPr>
              <w:t>.</w:t>
            </w:r>
            <w:r w:rsidRPr="00C24F78">
              <w:rPr>
                <w:rFonts w:eastAsia="Times New Roman" w:cstheme="minorHAnsi"/>
                <w:sz w:val="20"/>
                <w:szCs w:val="20"/>
                <w:lang w:eastAsia="en-GB"/>
              </w:rPr>
              <w:t>71-1</w:t>
            </w:r>
            <w:r>
              <w:rPr>
                <w:rFonts w:eastAsia="Times New Roman" w:cstheme="minorHAnsi"/>
                <w:sz w:val="20"/>
                <w:szCs w:val="20"/>
                <w:lang w:eastAsia="en-GB"/>
              </w:rPr>
              <w:t>.</w:t>
            </w:r>
            <w:r w:rsidRPr="00C24F78">
              <w:rPr>
                <w:rFonts w:eastAsia="Times New Roman" w:cstheme="minorHAnsi"/>
                <w:sz w:val="20"/>
                <w:szCs w:val="20"/>
                <w:lang w:eastAsia="en-GB"/>
              </w:rPr>
              <w:t>69</w:t>
            </w:r>
          </w:p>
        </w:tc>
        <w:tc>
          <w:tcPr>
            <w:tcW w:w="0" w:type="auto"/>
            <w:vAlign w:val="center"/>
          </w:tcPr>
          <w:p w14:paraId="4B06BB72" w14:textId="77777777" w:rsidR="00271850" w:rsidRPr="00C24F78" w:rsidRDefault="00271850" w:rsidP="00F61E90">
            <w:pPr>
              <w:spacing w:after="0" w:line="240" w:lineRule="auto"/>
              <w:jc w:val="right"/>
              <w:rPr>
                <w:rFonts w:eastAsia="Times New Roman" w:cstheme="minorHAnsi"/>
                <w:sz w:val="20"/>
                <w:szCs w:val="20"/>
                <w:lang w:eastAsia="en-GB"/>
              </w:rPr>
            </w:pPr>
          </w:p>
        </w:tc>
        <w:tc>
          <w:tcPr>
            <w:tcW w:w="0" w:type="auto"/>
            <w:vAlign w:val="center"/>
          </w:tcPr>
          <w:p w14:paraId="5C51D75C" w14:textId="77777777"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0</w:t>
            </w:r>
            <w:r>
              <w:rPr>
                <w:rFonts w:eastAsia="Times New Roman" w:cstheme="minorHAnsi"/>
                <w:sz w:val="20"/>
                <w:szCs w:val="20"/>
                <w:lang w:eastAsia="en-GB"/>
              </w:rPr>
              <w:t>.</w:t>
            </w:r>
            <w:r w:rsidRPr="00C24F78">
              <w:rPr>
                <w:rFonts w:eastAsia="Times New Roman" w:cstheme="minorHAnsi"/>
                <w:sz w:val="20"/>
                <w:szCs w:val="20"/>
                <w:lang w:eastAsia="en-GB"/>
              </w:rPr>
              <w:t>76</w:t>
            </w:r>
          </w:p>
        </w:tc>
        <w:tc>
          <w:tcPr>
            <w:tcW w:w="0" w:type="auto"/>
            <w:vAlign w:val="center"/>
          </w:tcPr>
          <w:p w14:paraId="4ABFD830" w14:textId="156C30B4"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0</w:t>
            </w:r>
            <w:r>
              <w:rPr>
                <w:rFonts w:eastAsia="Times New Roman" w:cstheme="minorHAnsi"/>
                <w:sz w:val="20"/>
                <w:szCs w:val="20"/>
                <w:lang w:eastAsia="en-GB"/>
              </w:rPr>
              <w:t>.</w:t>
            </w:r>
            <w:r w:rsidRPr="00C24F78">
              <w:rPr>
                <w:rFonts w:eastAsia="Times New Roman" w:cstheme="minorHAnsi"/>
                <w:sz w:val="20"/>
                <w:szCs w:val="20"/>
                <w:lang w:eastAsia="en-GB"/>
              </w:rPr>
              <w:t>45-1</w:t>
            </w:r>
            <w:r>
              <w:rPr>
                <w:rFonts w:eastAsia="Times New Roman" w:cstheme="minorHAnsi"/>
                <w:sz w:val="20"/>
                <w:szCs w:val="20"/>
                <w:lang w:eastAsia="en-GB"/>
              </w:rPr>
              <w:t>.</w:t>
            </w:r>
            <w:r w:rsidR="005E71B7">
              <w:rPr>
                <w:rFonts w:eastAsia="Times New Roman" w:cstheme="minorHAnsi"/>
                <w:sz w:val="20"/>
                <w:szCs w:val="20"/>
                <w:lang w:eastAsia="en-GB"/>
              </w:rPr>
              <w:t>29</w:t>
            </w:r>
          </w:p>
        </w:tc>
        <w:tc>
          <w:tcPr>
            <w:tcW w:w="0" w:type="auto"/>
            <w:vAlign w:val="center"/>
          </w:tcPr>
          <w:p w14:paraId="3CD57544" w14:textId="729528C7"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0</w:t>
            </w:r>
            <w:r>
              <w:rPr>
                <w:rFonts w:eastAsia="Times New Roman" w:cstheme="minorHAnsi"/>
                <w:sz w:val="20"/>
                <w:szCs w:val="20"/>
                <w:lang w:eastAsia="en-GB"/>
              </w:rPr>
              <w:t>.</w:t>
            </w:r>
            <w:r w:rsidRPr="00C24F78">
              <w:rPr>
                <w:rFonts w:eastAsia="Times New Roman" w:cstheme="minorHAnsi"/>
                <w:sz w:val="20"/>
                <w:szCs w:val="20"/>
                <w:lang w:eastAsia="en-GB"/>
              </w:rPr>
              <w:t>7</w:t>
            </w:r>
            <w:r w:rsidR="005E71B7">
              <w:rPr>
                <w:rFonts w:eastAsia="Times New Roman" w:cstheme="minorHAnsi"/>
                <w:sz w:val="20"/>
                <w:szCs w:val="20"/>
                <w:lang w:eastAsia="en-GB"/>
              </w:rPr>
              <w:t>7</w:t>
            </w:r>
          </w:p>
        </w:tc>
        <w:tc>
          <w:tcPr>
            <w:tcW w:w="0" w:type="auto"/>
            <w:vAlign w:val="center"/>
          </w:tcPr>
          <w:p w14:paraId="640084A6" w14:textId="4095E1DF"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0</w:t>
            </w:r>
            <w:r>
              <w:rPr>
                <w:rFonts w:eastAsia="Times New Roman" w:cstheme="minorHAnsi"/>
                <w:sz w:val="20"/>
                <w:szCs w:val="20"/>
                <w:lang w:eastAsia="en-GB"/>
              </w:rPr>
              <w:t>.</w:t>
            </w:r>
            <w:r w:rsidRPr="00C24F78">
              <w:rPr>
                <w:rFonts w:eastAsia="Times New Roman" w:cstheme="minorHAnsi"/>
                <w:sz w:val="20"/>
                <w:szCs w:val="20"/>
                <w:lang w:eastAsia="en-GB"/>
              </w:rPr>
              <w:t>4</w:t>
            </w:r>
            <w:r w:rsidR="005E71B7">
              <w:rPr>
                <w:rFonts w:eastAsia="Times New Roman" w:cstheme="minorHAnsi"/>
                <w:sz w:val="20"/>
                <w:szCs w:val="20"/>
                <w:lang w:eastAsia="en-GB"/>
              </w:rPr>
              <w:t>5</w:t>
            </w:r>
            <w:r w:rsidRPr="00C24F78">
              <w:rPr>
                <w:rFonts w:eastAsia="Times New Roman" w:cstheme="minorHAnsi"/>
                <w:sz w:val="20"/>
                <w:szCs w:val="20"/>
                <w:lang w:eastAsia="en-GB"/>
              </w:rPr>
              <w:t>-1</w:t>
            </w:r>
            <w:r>
              <w:rPr>
                <w:rFonts w:eastAsia="Times New Roman" w:cstheme="minorHAnsi"/>
                <w:sz w:val="20"/>
                <w:szCs w:val="20"/>
                <w:lang w:eastAsia="en-GB"/>
              </w:rPr>
              <w:t>.</w:t>
            </w:r>
            <w:r w:rsidRPr="00C24F78">
              <w:rPr>
                <w:rFonts w:eastAsia="Times New Roman" w:cstheme="minorHAnsi"/>
                <w:sz w:val="20"/>
                <w:szCs w:val="20"/>
                <w:lang w:eastAsia="en-GB"/>
              </w:rPr>
              <w:t>3</w:t>
            </w:r>
            <w:r w:rsidR="005E71B7">
              <w:rPr>
                <w:rFonts w:eastAsia="Times New Roman" w:cstheme="minorHAnsi"/>
                <w:sz w:val="20"/>
                <w:szCs w:val="20"/>
                <w:lang w:eastAsia="en-GB"/>
              </w:rPr>
              <w:t>1</w:t>
            </w:r>
          </w:p>
        </w:tc>
      </w:tr>
      <w:tr w:rsidR="005E71B7" w:rsidRPr="00C24F78" w14:paraId="46854DB6" w14:textId="77777777" w:rsidTr="00F61E90">
        <w:trPr>
          <w:tblCellSpacing w:w="15" w:type="dxa"/>
        </w:trPr>
        <w:tc>
          <w:tcPr>
            <w:tcW w:w="0" w:type="auto"/>
            <w:tcBorders>
              <w:bottom w:val="single" w:sz="12" w:space="0" w:color="auto"/>
            </w:tcBorders>
            <w:vAlign w:val="center"/>
            <w:hideMark/>
          </w:tcPr>
          <w:p w14:paraId="73AEAE11" w14:textId="77777777" w:rsidR="00271850" w:rsidRPr="00C24F78" w:rsidRDefault="00271850" w:rsidP="00F61E90">
            <w:pPr>
              <w:spacing w:after="0" w:line="240" w:lineRule="auto"/>
              <w:rPr>
                <w:rFonts w:eastAsia="Times New Roman" w:cstheme="minorHAnsi"/>
                <w:sz w:val="20"/>
                <w:szCs w:val="20"/>
                <w:lang w:eastAsia="en-GB"/>
              </w:rPr>
            </w:pPr>
            <w:r w:rsidRPr="00C24F78">
              <w:rPr>
                <w:rFonts w:eastAsia="Times New Roman" w:cstheme="minorHAnsi"/>
                <w:sz w:val="20"/>
                <w:szCs w:val="20"/>
                <w:lang w:eastAsia="en-GB"/>
              </w:rPr>
              <w:t>Removing censoring at seventh birthday</w:t>
            </w:r>
          </w:p>
        </w:tc>
        <w:tc>
          <w:tcPr>
            <w:tcW w:w="0" w:type="auto"/>
            <w:tcBorders>
              <w:bottom w:val="single" w:sz="12" w:space="0" w:color="auto"/>
            </w:tcBorders>
            <w:vAlign w:val="center"/>
          </w:tcPr>
          <w:p w14:paraId="0F58BAAB" w14:textId="77777777"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0</w:t>
            </w:r>
            <w:r>
              <w:rPr>
                <w:rFonts w:eastAsia="Times New Roman" w:cstheme="minorHAnsi"/>
                <w:sz w:val="20"/>
                <w:szCs w:val="20"/>
                <w:lang w:eastAsia="en-GB"/>
              </w:rPr>
              <w:t>.</w:t>
            </w:r>
            <w:r w:rsidRPr="00C24F78">
              <w:rPr>
                <w:rFonts w:eastAsia="Times New Roman" w:cstheme="minorHAnsi"/>
                <w:sz w:val="20"/>
                <w:szCs w:val="20"/>
                <w:lang w:eastAsia="en-GB"/>
              </w:rPr>
              <w:t>92</w:t>
            </w:r>
          </w:p>
        </w:tc>
        <w:tc>
          <w:tcPr>
            <w:tcW w:w="0" w:type="auto"/>
            <w:tcBorders>
              <w:bottom w:val="single" w:sz="12" w:space="0" w:color="auto"/>
            </w:tcBorders>
            <w:vAlign w:val="center"/>
          </w:tcPr>
          <w:p w14:paraId="59FDD94F" w14:textId="5106EC0C"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0</w:t>
            </w:r>
            <w:r>
              <w:rPr>
                <w:rFonts w:eastAsia="Times New Roman" w:cstheme="minorHAnsi"/>
                <w:sz w:val="20"/>
                <w:szCs w:val="20"/>
                <w:lang w:eastAsia="en-GB"/>
              </w:rPr>
              <w:t>.</w:t>
            </w:r>
            <w:r w:rsidRPr="00C24F78">
              <w:rPr>
                <w:rFonts w:eastAsia="Times New Roman" w:cstheme="minorHAnsi"/>
                <w:sz w:val="20"/>
                <w:szCs w:val="20"/>
                <w:lang w:eastAsia="en-GB"/>
              </w:rPr>
              <w:t>83-1</w:t>
            </w:r>
            <w:r>
              <w:rPr>
                <w:rFonts w:eastAsia="Times New Roman" w:cstheme="minorHAnsi"/>
                <w:sz w:val="20"/>
                <w:szCs w:val="20"/>
                <w:lang w:eastAsia="en-GB"/>
              </w:rPr>
              <w:t>.</w:t>
            </w:r>
            <w:r w:rsidRPr="00C24F78">
              <w:rPr>
                <w:rFonts w:eastAsia="Times New Roman" w:cstheme="minorHAnsi"/>
                <w:sz w:val="20"/>
                <w:szCs w:val="20"/>
                <w:lang w:eastAsia="en-GB"/>
              </w:rPr>
              <w:t>0</w:t>
            </w:r>
            <w:r w:rsidR="003E421C">
              <w:rPr>
                <w:rFonts w:eastAsia="Times New Roman" w:cstheme="minorHAnsi"/>
                <w:sz w:val="20"/>
                <w:szCs w:val="20"/>
                <w:lang w:eastAsia="en-GB"/>
              </w:rPr>
              <w:t>3</w:t>
            </w:r>
          </w:p>
        </w:tc>
        <w:tc>
          <w:tcPr>
            <w:tcW w:w="0" w:type="auto"/>
            <w:tcBorders>
              <w:bottom w:val="single" w:sz="12" w:space="0" w:color="auto"/>
            </w:tcBorders>
            <w:vAlign w:val="center"/>
          </w:tcPr>
          <w:p w14:paraId="7A868576" w14:textId="77777777"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1</w:t>
            </w:r>
            <w:r>
              <w:rPr>
                <w:rFonts w:eastAsia="Times New Roman" w:cstheme="minorHAnsi"/>
                <w:sz w:val="20"/>
                <w:szCs w:val="20"/>
                <w:lang w:eastAsia="en-GB"/>
              </w:rPr>
              <w:t>.</w:t>
            </w:r>
            <w:r w:rsidRPr="00C24F78">
              <w:rPr>
                <w:rFonts w:eastAsia="Times New Roman" w:cstheme="minorHAnsi"/>
                <w:sz w:val="20"/>
                <w:szCs w:val="20"/>
                <w:lang w:eastAsia="en-GB"/>
              </w:rPr>
              <w:t>03</w:t>
            </w:r>
          </w:p>
        </w:tc>
        <w:tc>
          <w:tcPr>
            <w:tcW w:w="0" w:type="auto"/>
            <w:tcBorders>
              <w:bottom w:val="single" w:sz="12" w:space="0" w:color="auto"/>
            </w:tcBorders>
            <w:vAlign w:val="center"/>
          </w:tcPr>
          <w:p w14:paraId="15BAF0F0" w14:textId="119A5F81" w:rsidR="00271850" w:rsidRPr="00C24F78" w:rsidRDefault="00271850" w:rsidP="00F61E90">
            <w:pPr>
              <w:spacing w:after="0" w:line="240" w:lineRule="auto"/>
              <w:jc w:val="right"/>
              <w:rPr>
                <w:rFonts w:eastAsia="Times New Roman" w:cstheme="minorHAnsi"/>
                <w:sz w:val="20"/>
                <w:szCs w:val="20"/>
                <w:lang w:eastAsia="en-GB"/>
              </w:rPr>
            </w:pPr>
            <w:r w:rsidRPr="00C24F78">
              <w:rPr>
                <w:rFonts w:eastAsia="Times New Roman" w:cstheme="minorHAnsi"/>
                <w:sz w:val="20"/>
                <w:szCs w:val="20"/>
                <w:lang w:eastAsia="en-GB"/>
              </w:rPr>
              <w:t>0</w:t>
            </w:r>
            <w:r>
              <w:rPr>
                <w:rFonts w:eastAsia="Times New Roman" w:cstheme="minorHAnsi"/>
                <w:sz w:val="20"/>
                <w:szCs w:val="20"/>
                <w:lang w:eastAsia="en-GB"/>
              </w:rPr>
              <w:t>.</w:t>
            </w:r>
            <w:r w:rsidRPr="00C24F78">
              <w:rPr>
                <w:rFonts w:eastAsia="Times New Roman" w:cstheme="minorHAnsi"/>
                <w:sz w:val="20"/>
                <w:szCs w:val="20"/>
                <w:lang w:eastAsia="en-GB"/>
              </w:rPr>
              <w:t>8</w:t>
            </w:r>
            <w:r w:rsidR="003E421C">
              <w:rPr>
                <w:rFonts w:eastAsia="Times New Roman" w:cstheme="minorHAnsi"/>
                <w:sz w:val="20"/>
                <w:szCs w:val="20"/>
                <w:lang w:eastAsia="en-GB"/>
              </w:rPr>
              <w:t>4</w:t>
            </w:r>
            <w:r w:rsidRPr="00C24F78">
              <w:rPr>
                <w:rFonts w:eastAsia="Times New Roman" w:cstheme="minorHAnsi"/>
                <w:sz w:val="20"/>
                <w:szCs w:val="20"/>
                <w:lang w:eastAsia="en-GB"/>
              </w:rPr>
              <w:t>-1</w:t>
            </w:r>
            <w:r>
              <w:rPr>
                <w:rFonts w:eastAsia="Times New Roman" w:cstheme="minorHAnsi"/>
                <w:sz w:val="20"/>
                <w:szCs w:val="20"/>
                <w:lang w:eastAsia="en-GB"/>
              </w:rPr>
              <w:t>.</w:t>
            </w:r>
            <w:r w:rsidRPr="00C24F78">
              <w:rPr>
                <w:rFonts w:eastAsia="Times New Roman" w:cstheme="minorHAnsi"/>
                <w:sz w:val="20"/>
                <w:szCs w:val="20"/>
                <w:lang w:eastAsia="en-GB"/>
              </w:rPr>
              <w:t>26</w:t>
            </w:r>
          </w:p>
        </w:tc>
        <w:tc>
          <w:tcPr>
            <w:tcW w:w="0" w:type="auto"/>
            <w:tcBorders>
              <w:bottom w:val="single" w:sz="12" w:space="0" w:color="auto"/>
            </w:tcBorders>
            <w:vAlign w:val="center"/>
          </w:tcPr>
          <w:p w14:paraId="3FB9DE69" w14:textId="77777777" w:rsidR="00271850" w:rsidRPr="00C24F78" w:rsidRDefault="00271850" w:rsidP="00F61E90">
            <w:pPr>
              <w:spacing w:after="0" w:line="240" w:lineRule="auto"/>
              <w:jc w:val="right"/>
              <w:rPr>
                <w:rFonts w:eastAsia="Times New Roman" w:cstheme="minorHAnsi"/>
                <w:sz w:val="20"/>
                <w:szCs w:val="20"/>
                <w:lang w:eastAsia="en-GB"/>
              </w:rPr>
            </w:pPr>
          </w:p>
        </w:tc>
        <w:tc>
          <w:tcPr>
            <w:tcW w:w="0" w:type="auto"/>
            <w:tcBorders>
              <w:bottom w:val="single" w:sz="12" w:space="0" w:color="auto"/>
            </w:tcBorders>
            <w:vAlign w:val="center"/>
          </w:tcPr>
          <w:p w14:paraId="589636F6" w14:textId="63B169DA" w:rsidR="00271850" w:rsidRPr="00C24F78" w:rsidRDefault="005E71B7" w:rsidP="00F61E90">
            <w:pPr>
              <w:spacing w:after="0" w:line="240" w:lineRule="auto"/>
              <w:jc w:val="right"/>
              <w:rPr>
                <w:rFonts w:eastAsia="Times New Roman" w:cstheme="minorHAnsi"/>
                <w:sz w:val="20"/>
                <w:szCs w:val="20"/>
                <w:lang w:eastAsia="en-GB"/>
              </w:rPr>
            </w:pPr>
            <w:r>
              <w:rPr>
                <w:rFonts w:eastAsia="Times New Roman" w:cstheme="minorHAnsi"/>
                <w:sz w:val="20"/>
                <w:szCs w:val="20"/>
                <w:lang w:eastAsia="en-GB"/>
              </w:rPr>
              <w:t>1</w:t>
            </w:r>
            <w:r w:rsidR="00271850">
              <w:rPr>
                <w:rFonts w:eastAsia="Times New Roman" w:cstheme="minorHAnsi"/>
                <w:sz w:val="20"/>
                <w:szCs w:val="20"/>
                <w:lang w:eastAsia="en-GB"/>
              </w:rPr>
              <w:t>.</w:t>
            </w:r>
            <w:r>
              <w:rPr>
                <w:rFonts w:eastAsia="Times New Roman" w:cstheme="minorHAnsi"/>
                <w:sz w:val="20"/>
                <w:szCs w:val="20"/>
                <w:lang w:eastAsia="en-GB"/>
              </w:rPr>
              <w:t>01</w:t>
            </w:r>
          </w:p>
        </w:tc>
        <w:tc>
          <w:tcPr>
            <w:tcW w:w="0" w:type="auto"/>
            <w:tcBorders>
              <w:bottom w:val="single" w:sz="12" w:space="0" w:color="auto"/>
            </w:tcBorders>
            <w:vAlign w:val="center"/>
          </w:tcPr>
          <w:p w14:paraId="15C76CE3" w14:textId="2D4409AB" w:rsidR="00271850" w:rsidRPr="00C24F78" w:rsidRDefault="005E71B7" w:rsidP="00F61E90">
            <w:pPr>
              <w:spacing w:after="0" w:line="240" w:lineRule="auto"/>
              <w:jc w:val="right"/>
              <w:rPr>
                <w:rFonts w:eastAsia="Times New Roman" w:cstheme="minorHAnsi"/>
                <w:sz w:val="20"/>
                <w:szCs w:val="20"/>
                <w:lang w:eastAsia="en-GB"/>
              </w:rPr>
            </w:pPr>
            <w:r>
              <w:rPr>
                <w:rFonts w:eastAsia="Times New Roman" w:cstheme="minorHAnsi"/>
                <w:sz w:val="20"/>
                <w:szCs w:val="20"/>
                <w:lang w:eastAsia="en-GB"/>
              </w:rPr>
              <w:t>0</w:t>
            </w:r>
            <w:r w:rsidR="00271850">
              <w:rPr>
                <w:rFonts w:eastAsia="Times New Roman" w:cstheme="minorHAnsi"/>
                <w:sz w:val="20"/>
                <w:szCs w:val="20"/>
                <w:lang w:eastAsia="en-GB"/>
              </w:rPr>
              <w:t>.</w:t>
            </w:r>
            <w:r>
              <w:rPr>
                <w:rFonts w:eastAsia="Times New Roman" w:cstheme="minorHAnsi"/>
                <w:sz w:val="20"/>
                <w:szCs w:val="20"/>
                <w:lang w:eastAsia="en-GB"/>
              </w:rPr>
              <w:t>8</w:t>
            </w:r>
            <w:r w:rsidR="00271850" w:rsidRPr="00C24F78">
              <w:rPr>
                <w:rFonts w:eastAsia="Times New Roman" w:cstheme="minorHAnsi"/>
                <w:sz w:val="20"/>
                <w:szCs w:val="20"/>
                <w:lang w:eastAsia="en-GB"/>
              </w:rPr>
              <w:t>6-</w:t>
            </w:r>
            <w:r>
              <w:rPr>
                <w:rFonts w:eastAsia="Times New Roman" w:cstheme="minorHAnsi"/>
                <w:sz w:val="20"/>
                <w:szCs w:val="20"/>
                <w:lang w:eastAsia="en-GB"/>
              </w:rPr>
              <w:t>1</w:t>
            </w:r>
            <w:r w:rsidR="00271850">
              <w:rPr>
                <w:rFonts w:eastAsia="Times New Roman" w:cstheme="minorHAnsi"/>
                <w:sz w:val="20"/>
                <w:szCs w:val="20"/>
                <w:lang w:eastAsia="en-GB"/>
              </w:rPr>
              <w:t>.</w:t>
            </w:r>
            <w:r>
              <w:rPr>
                <w:rFonts w:eastAsia="Times New Roman" w:cstheme="minorHAnsi"/>
                <w:sz w:val="20"/>
                <w:szCs w:val="20"/>
                <w:lang w:eastAsia="en-GB"/>
              </w:rPr>
              <w:t>19</w:t>
            </w:r>
          </w:p>
        </w:tc>
        <w:tc>
          <w:tcPr>
            <w:tcW w:w="0" w:type="auto"/>
            <w:tcBorders>
              <w:bottom w:val="single" w:sz="12" w:space="0" w:color="auto"/>
            </w:tcBorders>
            <w:vAlign w:val="center"/>
          </w:tcPr>
          <w:p w14:paraId="1EA8FB10" w14:textId="26A83DC7" w:rsidR="00271850" w:rsidRPr="00C24F78" w:rsidRDefault="005E71B7" w:rsidP="00F61E90">
            <w:pPr>
              <w:spacing w:after="0" w:line="240" w:lineRule="auto"/>
              <w:jc w:val="right"/>
              <w:rPr>
                <w:rFonts w:eastAsia="Times New Roman" w:cstheme="minorHAnsi"/>
                <w:sz w:val="20"/>
                <w:szCs w:val="20"/>
                <w:lang w:eastAsia="en-GB"/>
              </w:rPr>
            </w:pPr>
            <w:r>
              <w:rPr>
                <w:rFonts w:eastAsia="Times New Roman" w:cstheme="minorHAnsi"/>
                <w:sz w:val="20"/>
                <w:szCs w:val="20"/>
                <w:lang w:eastAsia="en-GB"/>
              </w:rPr>
              <w:t>0</w:t>
            </w:r>
            <w:r w:rsidR="00271850">
              <w:rPr>
                <w:rFonts w:eastAsia="Times New Roman" w:cstheme="minorHAnsi"/>
                <w:sz w:val="20"/>
                <w:szCs w:val="20"/>
                <w:lang w:eastAsia="en-GB"/>
              </w:rPr>
              <w:t>.</w:t>
            </w:r>
            <w:r>
              <w:rPr>
                <w:rFonts w:eastAsia="Times New Roman" w:cstheme="minorHAnsi"/>
                <w:sz w:val="20"/>
                <w:szCs w:val="20"/>
                <w:lang w:eastAsia="en-GB"/>
              </w:rPr>
              <w:t>90</w:t>
            </w:r>
          </w:p>
        </w:tc>
        <w:tc>
          <w:tcPr>
            <w:tcW w:w="0" w:type="auto"/>
            <w:tcBorders>
              <w:bottom w:val="single" w:sz="12" w:space="0" w:color="auto"/>
            </w:tcBorders>
            <w:vAlign w:val="center"/>
          </w:tcPr>
          <w:p w14:paraId="53B449F0" w14:textId="643F2E4C" w:rsidR="00271850" w:rsidRPr="00C24F78" w:rsidRDefault="005E71B7" w:rsidP="00F61E90">
            <w:pPr>
              <w:spacing w:after="0" w:line="240" w:lineRule="auto"/>
              <w:jc w:val="right"/>
              <w:rPr>
                <w:rFonts w:eastAsia="Times New Roman" w:cstheme="minorHAnsi"/>
                <w:sz w:val="20"/>
                <w:szCs w:val="20"/>
                <w:lang w:eastAsia="en-GB"/>
              </w:rPr>
            </w:pPr>
            <w:r>
              <w:rPr>
                <w:rFonts w:eastAsia="Times New Roman" w:cstheme="minorHAnsi"/>
                <w:sz w:val="20"/>
                <w:szCs w:val="20"/>
                <w:lang w:eastAsia="en-GB"/>
              </w:rPr>
              <w:t>0</w:t>
            </w:r>
            <w:r w:rsidR="00271850">
              <w:rPr>
                <w:rFonts w:eastAsia="Times New Roman" w:cstheme="minorHAnsi"/>
                <w:sz w:val="20"/>
                <w:szCs w:val="20"/>
                <w:lang w:eastAsia="en-GB"/>
              </w:rPr>
              <w:t>.</w:t>
            </w:r>
            <w:r>
              <w:rPr>
                <w:rFonts w:eastAsia="Times New Roman" w:cstheme="minorHAnsi"/>
                <w:sz w:val="20"/>
                <w:szCs w:val="20"/>
                <w:lang w:eastAsia="en-GB"/>
              </w:rPr>
              <w:t>68</w:t>
            </w:r>
            <w:r w:rsidR="00271850" w:rsidRPr="00C24F78">
              <w:rPr>
                <w:rFonts w:eastAsia="Times New Roman" w:cstheme="minorHAnsi"/>
                <w:sz w:val="20"/>
                <w:szCs w:val="20"/>
                <w:lang w:eastAsia="en-GB"/>
              </w:rPr>
              <w:t>-1</w:t>
            </w:r>
            <w:r w:rsidR="00271850">
              <w:rPr>
                <w:rFonts w:eastAsia="Times New Roman" w:cstheme="minorHAnsi"/>
                <w:sz w:val="20"/>
                <w:szCs w:val="20"/>
                <w:lang w:eastAsia="en-GB"/>
              </w:rPr>
              <w:t>.</w:t>
            </w:r>
            <w:r>
              <w:rPr>
                <w:rFonts w:eastAsia="Times New Roman" w:cstheme="minorHAnsi"/>
                <w:sz w:val="20"/>
                <w:szCs w:val="20"/>
                <w:lang w:eastAsia="en-GB"/>
              </w:rPr>
              <w:t>18</w:t>
            </w:r>
          </w:p>
        </w:tc>
      </w:tr>
    </w:tbl>
    <w:p w14:paraId="09BC90DB" w14:textId="2EB903D4" w:rsidR="00E651BA" w:rsidRDefault="00E651BA" w:rsidP="00FF05F4">
      <w:pPr>
        <w:spacing w:after="0" w:line="480" w:lineRule="auto"/>
      </w:pPr>
    </w:p>
    <w:p w14:paraId="5BAD40B0" w14:textId="77777777" w:rsidR="00271850" w:rsidRDefault="00271850"/>
    <w:p w14:paraId="641A98A9" w14:textId="7269F457" w:rsidR="00827748" w:rsidRDefault="00827748" w:rsidP="00E37576">
      <w:pPr>
        <w:rPr>
          <w:b/>
        </w:rPr>
      </w:pPr>
      <w:bookmarkStart w:id="11" w:name="_Toc50542556"/>
      <w:r w:rsidRPr="00E37576">
        <w:rPr>
          <w:b/>
        </w:rPr>
        <w:t>Discussion</w:t>
      </w:r>
      <w:bookmarkEnd w:id="11"/>
    </w:p>
    <w:p w14:paraId="686AF2F8" w14:textId="081E7591" w:rsidR="007C37B0" w:rsidRDefault="00487DE3" w:rsidP="00C43C7E">
      <w:pPr>
        <w:spacing w:after="0" w:line="480" w:lineRule="auto"/>
      </w:pPr>
      <w:r>
        <w:t>In this analysis</w:t>
      </w:r>
      <w:r w:rsidR="0024484E">
        <w:t xml:space="preserve"> of a large general practice cohort of children</w:t>
      </w:r>
      <w:r w:rsidR="00A5521D">
        <w:t xml:space="preserve"> followed up for a mean of 5.1 years</w:t>
      </w:r>
      <w:r>
        <w:t>,</w:t>
      </w:r>
      <w:r w:rsidR="004D0789">
        <w:t xml:space="preserve"> </w:t>
      </w:r>
      <w:r w:rsidR="0024484E">
        <w:t>we</w:t>
      </w:r>
      <w:r w:rsidR="004D0789">
        <w:t xml:space="preserve"> found no evidence </w:t>
      </w:r>
      <w:r w:rsidR="00A5521D">
        <w:t>of</w:t>
      </w:r>
      <w:r w:rsidR="004D0789">
        <w:t xml:space="preserve"> a protective or negative effect of rotavirus vaccination on</w:t>
      </w:r>
      <w:r w:rsidR="0024484E">
        <w:t xml:space="preserve"> either </w:t>
      </w:r>
      <w:r w:rsidR="004D0789">
        <w:t>CD</w:t>
      </w:r>
      <w:r w:rsidR="0024484E">
        <w:t xml:space="preserve"> or T1D</w:t>
      </w:r>
      <w:r w:rsidR="004D0789">
        <w:t>.</w:t>
      </w:r>
      <w:r>
        <w:t xml:space="preserve"> </w:t>
      </w:r>
    </w:p>
    <w:p w14:paraId="6CEA7C62" w14:textId="77777777" w:rsidR="007C37B0" w:rsidRDefault="007C37B0" w:rsidP="00C43C7E">
      <w:pPr>
        <w:spacing w:after="0" w:line="480" w:lineRule="auto"/>
      </w:pPr>
    </w:p>
    <w:p w14:paraId="5C42B19D" w14:textId="6A57C0AF" w:rsidR="004B640E" w:rsidRDefault="004B640E" w:rsidP="004B640E">
      <w:pPr>
        <w:spacing w:after="0" w:line="480" w:lineRule="auto"/>
      </w:pPr>
      <w:r>
        <w:lastRenderedPageBreak/>
        <w:t xml:space="preserve">The </w:t>
      </w:r>
      <w:r w:rsidR="00D97F66">
        <w:t xml:space="preserve">study </w:t>
      </w:r>
      <w:r>
        <w:t>findings</w:t>
      </w:r>
      <w:r w:rsidR="00E03AE0">
        <w:t xml:space="preserve"> regarding the association with CD</w:t>
      </w:r>
      <w:r>
        <w:t xml:space="preserve"> are broadly compatible with those previous studies in other settings. Two small cohort studies previously found a protective effect of rotavirus vaccination on CD, although these studies were low-quality on the Newcastle-Ottawa scale with unclear adjustment for confounders.</w:t>
      </w:r>
      <w:r>
        <w:fldChar w:fldCharType="begin"/>
      </w:r>
      <w:r w:rsidR="00A4266C">
        <w:instrText xml:space="preserve"> ADDIN ZOTERO_ITEM CSL_CITATION {"citationID":"UeaOCDCX","properties":{"formattedCitation":"[25, 30]","plainCitation":"[25, 30]","noteIndex":0},"citationItems":[{"id":"f5DPIqS8/4f5QBrMR","uris":["http://zotero.org/users/5856738/items/GC7STZS6"],"uri":["http://zotero.org/users/5856738/items/GC7STZS6"],"itemData":{"id":1775,"type":"article-journal","abstract":"Background:Rotavirus (RV) infection has been proposed to trigger type 1 diabetes mellitus (DM1) and celiac disease (CD) by molecular mimicry in genetically susceptible children. If so, a live attenuated oral RV vaccine could also trigger these autoimmune diseases, or else, prevent the effect of wild","container-title":"The Pediatric Infectious Disease Journal","DOI":"10.1097/INF.0000000000002281","ISSN":"0891-3668","issue":"5","language":"ENGLISH","note":"PMID: 30986791","page":"539-541","source":"insights.ovid.com","title":"Rotavirus Vaccination Does Not Increase Type 1 Diabetes and May Decrease Celiac Disease in Children and Adolescents","volume":"38","author":[{"family":"Hemming-Harlo","given":"Maria"},{"family":"Lähdeaho","given":"Marja-Leena"},{"family":"Mäki","given":"Markku"},{"family":"Vesikari","given":"Timo"}],"issued":{"date-parts":[["2019",5]]}}},{"id":"f5DPIqS8/QViCKaPe","uris":["http://zotero.org/users/5856738/items/KD4B776P"],"uri":["http://zotero.org/users/5856738/items/KD4B776P"],"itemData":{"id":1786,"type":"article-journal","abstract":"Background &amp; Aims\nLittle is known about the pathogenic mechanisms of gluten immunogenicity in patients with celiac disease. We studied temporal associations between infections and the development of celiac disease autoimmunity, and examined effects of HLA alleles, rotavirus vaccination status, and infant feeding.\nMethods\nWe monitored 6327 children in the United States and Europe carrying HLA risk genotypes for celiac disease from 1 to 4 years of age for presence of tissue transglutaminase autoantibodies (the definition of celiac disease autoimmunity), until March 31, 2015. Parental reports of gastrointestinal and respiratory infections were collected every third month from birth. We analyzed time-varying relationships among reported infections, rotavirus vaccination status, time to first introduction of gluten, breastfeeding, and risk of celiac disease autoimmunity using proportional hazard models.\nResults\nWe identified 13,881 gastrointestinal infectious episodes (GIE) and 79,816 respiratory infectious episodes. During the follow-up period, 732 of 6327 (11.6%) children developed celiac disease autoimmunity. A GIE increased the risk of celiac disease autoimmunity within the following 3 months by 33% (hazard ratio [HR], 1.33; 95% confidence interval [CI], 1.11–1.59). This risk increased 2-fold among children born in winter and introduced to gluten before age 6 months (HR, 2.08; 95% CI, 1.46–2.98), and increased 10-fold among children without HLA-DQ2 alleles and breastfed for fewer than 4 months (HR, 9.76; 95% CI, 3.87–24.8). Risk of celiac disease autoimmunity was reduced in children vaccinated against rotavirus and introduced to gluten before age 6 months (HR, 0.57; 95% CI, 0.36–0.88).\nConclusions\nGastrointestinal infections increase the risk of celiac disease autoimmunity in children with genetic susceptibility to this autoimmune disorder. The risk is modified by HLA genotype, infant gluten consumption, breastfeeding, and rotavirus vaccination, indicating complex interactions among infections, genetic factors, and diet in the etiology of celiac disease in early childhood.","container-title":"Clinical Gastroenterology and Hepatology","DOI":"10.1016/j.cgh.2016.10.033","ISSN":"1542-3565","issue":"5","journalAbbreviation":"Clinical Gastroenterology and Hepatology","language":"en","page":"694-702.e5","source":"ScienceDirect","title":"Factors That Increase Risk of Celiac Disease Autoimmunity After a Gastrointestinal Infection in Early Life","volume":"15","author":[{"family":"Kemppainen","given":"Kaisa M."},{"family":"Lynch","given":"Kristian F."},{"family":"Liu","given":"Edwin"},{"family":"Lönnrot","given":"Maria"},{"family":"Simell","given":"Ville"},{"family":"Briese","given":"Thomas"},{"family":"Koletzko","given":"Sibylle"},{"family":"Hagopian","given":"William"},{"family":"Rewers","given":"Marian"},{"family":"She","given":"Jin-Xiong"},{"family":"Simell","given":"Olli"},{"family":"Toppari","given":"Jorma"},{"family":"Ziegler","given":"Anette-G."},{"family":"Akolkar","given":"Beena"},{"family":"Krischer","given":"Jeffrey P."},{"family":"Lernmark","given":"Åke"},{"family":"Hyöty","given":"Heikki"},{"family":"Triplett","given":"Eric W."},{"family":"Agardh","given":"Daniel"}],"issued":{"date-parts":[["2017",5,1]]}}}],"schema":"https://github.com/citation-style-language/schema/raw/master/csl-citation.json"} </w:instrText>
      </w:r>
      <w:r>
        <w:fldChar w:fldCharType="separate"/>
      </w:r>
      <w:r w:rsidR="001B04AA" w:rsidRPr="001B04AA">
        <w:rPr>
          <w:rFonts w:ascii="Calibri" w:hAnsi="Calibri" w:cs="Calibri"/>
        </w:rPr>
        <w:t>[25, 30]</w:t>
      </w:r>
      <w:r>
        <w:fldChar w:fldCharType="end"/>
      </w:r>
      <w:r>
        <w:t xml:space="preserve"> The largest cohort study, following 121</w:t>
      </w:r>
      <w:r w:rsidR="00C54E40">
        <w:t>,</w:t>
      </w:r>
      <w:r>
        <w:t>650 Finnish children over five years found a protective effect, but this was not significant.</w:t>
      </w:r>
      <w:r>
        <w:fldChar w:fldCharType="begin"/>
      </w:r>
      <w:r w:rsidR="00A4266C">
        <w:instrText xml:space="preserve"> ADDIN ZOTERO_ITEM CSL_CITATION {"citationID":"twulSIFN","properties":{"formattedCitation":"[31]","plainCitation":"[31]","noteIndex":0},"citationItems":[{"id":"f5DPIqS8/4eC1pkJZ","uris":["http://zotero.org/users/5856738/items/YQ76BFDN"],"uri":["http://zotero.org/users/5856738/items/YQ76BFDN"],"itemData":{"id":1783,"type":"article-journal","abstract":"Background:Rotavirus infection has been suggested as a trigger of type 1 diabetes (T1D)-related autoimmunity and celiac disease (CD)-related autoimmunity.Methods:We carried out a nationwide, population-based cohort study evaluating whether prevention of rotavirus infection with vaccination affects t","container-title":"The Pediatric Infectious Disease Journal","DOI":"10.1097/INF.0000000000001600","ISSN":"0891-3668","issue":"7","language":"ENGLISH","note":"PMID: 28399059","page":"674-675","source":"insights.ovid.com","title":"Rotavirus Vaccination and the Risk of Celiac Disease or Type 1 Diabetes in Finnish Children at Early Life","volume":"36","author":[{"family":"Vaarala","given":"Outi"},{"family":"Jokinen","given":"Jukka"},{"family":"Lahdenkari","given":"Mika"},{"family":"Leino","given":"Tuija"}],"issued":{"date-parts":[["2017",7]]}}}],"schema":"https://github.com/citation-style-language/schema/raw/master/csl-citation.json"} </w:instrText>
      </w:r>
      <w:r>
        <w:fldChar w:fldCharType="separate"/>
      </w:r>
      <w:r w:rsidR="001B04AA" w:rsidRPr="001B04AA">
        <w:rPr>
          <w:rFonts w:ascii="Calibri" w:hAnsi="Calibri" w:cs="Calibri"/>
        </w:rPr>
        <w:t>[31]</w:t>
      </w:r>
      <w:r>
        <w:fldChar w:fldCharType="end"/>
      </w:r>
      <w:r>
        <w:t xml:space="preserve"> This lack of significant association from two cohort studies in different European countries adds consistency of evidence to reject a causal association between rotavirus vaccination and risk of CD.</w:t>
      </w:r>
    </w:p>
    <w:p w14:paraId="05A4B393" w14:textId="38264E4E" w:rsidR="004B640E" w:rsidRDefault="004B640E" w:rsidP="004B640E">
      <w:pPr>
        <w:spacing w:after="0" w:line="480" w:lineRule="auto"/>
      </w:pPr>
    </w:p>
    <w:p w14:paraId="5A3C2DA7" w14:textId="2E263B99" w:rsidR="00E03AE0" w:rsidRDefault="00E03AE0" w:rsidP="00E76835">
      <w:pPr>
        <w:spacing w:after="0" w:line="480" w:lineRule="auto"/>
      </w:pPr>
      <w:r>
        <w:t xml:space="preserve">Regarding the study results for the association between rotavirus vaccination and T1D, our findings </w:t>
      </w:r>
      <w:r w:rsidR="00E76835">
        <w:t>do not support those from an ecological study in Australia</w:t>
      </w:r>
      <w:r w:rsidR="00643238">
        <w:t>,</w:t>
      </w:r>
      <w:r w:rsidR="00E76835">
        <w:t xml:space="preserve"> which found that rotavirus vaccination had a protective effect on T1D</w:t>
      </w:r>
      <w:r w:rsidR="00643238">
        <w:t>,</w:t>
      </w:r>
      <w:r w:rsidR="00E76835">
        <w:fldChar w:fldCharType="begin"/>
      </w:r>
      <w:r w:rsidR="00A4266C">
        <w:instrText xml:space="preserve"> ADDIN ZOTERO_ITEM CSL_CITATION {"citationID":"cGgTgyRr","properties":{"formattedCitation":"[32]","plainCitation":"[32]","noteIndex":0},"citationItems":[{"id":"f5DPIqS8/Iagugu42","uris":["http://zotero.org/users/5856738/items/N5PWJATF"],"uri":["http://zotero.org/users/5856738/items/N5PWJATF"],"itemData":{"id":2701,"type":"article-journal","container-title":"JAMA pediatrics","DOI":"10.1001/jamapediatrics.2018.4578","ISSN":"2168-6211","issue":"3","journalAbbreviation":"JAMA Pediatr","language":"eng","note":"PMID: 30667473\nPMCID: PMC6439878","page":"280-282","source":"PubMed","title":"Association of Rotavirus Vaccination With the Incidence of Type 1 Diabetes in Children","volume":"173","author":[{"family":"Perrett","given":"Kirsten P."},{"family":"Jachno","given":"Kim"},{"family":"Nolan","given":"Terry M."},{"family":"Harrison","given":"Leonard C."}],"issued":{"date-parts":[["2019",3,1]]}}}],"schema":"https://github.com/citation-style-language/schema/raw/master/csl-citation.json"} </w:instrText>
      </w:r>
      <w:r w:rsidR="00E76835">
        <w:fldChar w:fldCharType="separate"/>
      </w:r>
      <w:r w:rsidR="001B04AA" w:rsidRPr="001B04AA">
        <w:rPr>
          <w:rFonts w:ascii="Calibri" w:hAnsi="Calibri" w:cs="Calibri"/>
        </w:rPr>
        <w:t>[32]</w:t>
      </w:r>
      <w:r w:rsidR="00E76835">
        <w:fldChar w:fldCharType="end"/>
      </w:r>
      <w:r w:rsidR="00E76835">
        <w:t xml:space="preserve"> and another from a United States cohort study based on medical insurance data.</w:t>
      </w:r>
      <w:r w:rsidR="00E76835">
        <w:fldChar w:fldCharType="begin"/>
      </w:r>
      <w:r w:rsidR="00A4266C">
        <w:instrText xml:space="preserve"> ADDIN ZOTERO_ITEM CSL_CITATION {"citationID":"fkjH1bWF","properties":{"formattedCitation":"[33]","plainCitation":"[33]","noteIndex":0},"citationItems":[{"id":"f5DPIqS8/nZkbiGoj","uris":["http://zotero.org/users/5856738/items/YA732XAK"],"uri":["http://zotero.org/users/5856738/items/YA732XAK"],"itemData":{"id":2703,"type":"article-journal","abstract":"We evaluated whether rotavirus vaccination is associated with the incidence of type 1 diabetes among children. We designed a cohort study of 1,474,535 infants in the United States from 2001–2017, using data from a nationwide health insurer. There was a 33% reduction in the risk of type 1 diabetes with completion of the rotavirus vaccine series compared to the unvaccinated (95% CI: 17%, 46%). Completion of the pentavalent vaccine series was associated with 37% lower risk of type 1 diabetes (95% CI: 22%, 50%). Partial vaccination (incompletion of the series) was not associated with the incidence of type 1 diabetes. There was a 31% reduction in hospitalizations in the 60-day period after vaccination (95% CI: 27%, 35%) compared to unvaccinated children. Overall, there was a 3.4% decrease in incidence annually in children ages 0–4 in the United States from 2006–2017 which coincides with the vaccine introduction in 2006. We conclude that rotavirus vaccination is associated with a reduced incidence of type 1 diabetes. Rotavirus vaccination may be the first practical measure that could play a role in the prevention of this disease.","container-title":"Scientific Reports","DOI":"10.1038/s41598-019-44193-4","ISSN":"2045-2322","issue":"1","language":"en","note":"number: 1\npublisher: Nature Publishing Group","page":"7727","source":"www.nature.com","title":"Lower Incidence Rate of Type 1 Diabetes after Receipt of the Rotavirus Vaccine in the United States, 2001–2017","volume":"9","author":[{"family":"Rogers","given":"Mary A. M."},{"family":"Basu","given":"Tanima"},{"family":"Kim","given":"Catherine"}],"issued":{"date-parts":[["2019",6,13]]}}}],"schema":"https://github.com/citation-style-language/schema/raw/master/csl-citation.json"} </w:instrText>
      </w:r>
      <w:r w:rsidR="00E76835">
        <w:fldChar w:fldCharType="separate"/>
      </w:r>
      <w:r w:rsidR="001B04AA" w:rsidRPr="001B04AA">
        <w:rPr>
          <w:rFonts w:ascii="Calibri" w:hAnsi="Calibri" w:cs="Calibri"/>
        </w:rPr>
        <w:t>[33]</w:t>
      </w:r>
      <w:r w:rsidR="00E76835">
        <w:fldChar w:fldCharType="end"/>
      </w:r>
      <w:r w:rsidR="00E76835">
        <w:t xml:space="preserve"> However, our results </w:t>
      </w:r>
      <w:r>
        <w:t xml:space="preserve">are </w:t>
      </w:r>
      <w:r w:rsidR="00E76835">
        <w:t xml:space="preserve">in agreement </w:t>
      </w:r>
      <w:r>
        <w:t>with</w:t>
      </w:r>
      <w:r w:rsidR="00E76835">
        <w:t xml:space="preserve"> several recent </w:t>
      </w:r>
      <w:r>
        <w:t>cohort studies</w:t>
      </w:r>
      <w:r w:rsidR="00E76835">
        <w:t>, two from the United States</w:t>
      </w:r>
      <w:r>
        <w:t xml:space="preserve"> and two </w:t>
      </w:r>
      <w:r w:rsidR="00E76835">
        <w:t>from Finland,</w:t>
      </w:r>
      <w:r>
        <w:t xml:space="preserve"> which found that v</w:t>
      </w:r>
      <w:r w:rsidRPr="00E03AE0">
        <w:t xml:space="preserve">accination against rotavirus </w:t>
      </w:r>
      <w:r>
        <w:t xml:space="preserve">was </w:t>
      </w:r>
      <w:r w:rsidRPr="00E03AE0">
        <w:t>not associated with T1D incidence in children</w:t>
      </w:r>
      <w:r>
        <w:t>.</w:t>
      </w:r>
      <w:r>
        <w:fldChar w:fldCharType="begin"/>
      </w:r>
      <w:r w:rsidR="00A4266C">
        <w:instrText xml:space="preserve"> ADDIN ZOTERO_ITEM CSL_CITATION {"citationID":"pD0dKhW6","properties":{"formattedCitation":"[25, 31, 34, 35]","plainCitation":"[25, 31, 34, 35]","noteIndex":0},"citationItems":[{"id":"f5DPIqS8/4f5QBrMR","uris":["http://zotero.org/users/5856738/items/GC7STZS6"],"uri":["http://zotero.org/users/5856738/items/GC7STZS6"],"itemData":{"id":1775,"type":"article-journal","abstract":"Background:Rotavirus (RV) infection has been proposed to trigger type 1 diabetes mellitus (DM1) and celiac disease (CD) by molecular mimicry in genetically susceptible children. If so, a live attenuated oral RV vaccine could also trigger these autoimmune diseases, or else, prevent the effect of wild","container-title":"The Pediatric Infectious Disease Journal","DOI":"10.1097/INF.0000000000002281","ISSN":"0891-3668","issue":"5","language":"ENGLISH","note":"PMID: 30986791","page":"539-541","source":"insights.ovid.com","title":"Rotavirus Vaccination Does Not Increase Type 1 Diabetes and May Decrease Celiac Disease in Children and Adolescents","volume":"38","author":[{"family":"Hemming-Harlo","given":"Maria"},{"family":"Lähdeaho","given":"Marja-Leena"},{"family":"Mäki","given":"Markku"},{"family":"Vesikari","given":"Timo"}],"issued":{"date-parts":[["2019",5]]}}},{"id":"f5DPIqS8/4eC1pkJZ","uris":["http://zotero.org/users/5856738/items/YQ76BFDN"],"uri":["http://zotero.org/users/5856738/items/YQ76BFDN"],"itemData":{"id":1783,"type":"article-journal","abstract":"Background:Rotavirus infection has been suggested as a trigger of type 1 diabetes (T1D)-related autoimmunity and celiac disease (CD)-related autoimmunity.Methods:We carried out a nationwide, population-based cohort study evaluating whether prevention of rotavirus infection with vaccination affects t","container-title":"The Pediatric Infectious Disease Journal","DOI":"10.1097/INF.0000000000001600","ISSN":"0891-3668","issue":"7","language":"ENGLISH","note":"PMID: 28399059","page":"674-675","source":"insights.ovid.com","title":"Rotavirus Vaccination and the Risk of Celiac Disease or Type 1 Diabetes in Finnish Children at Early Life","volume":"36","author":[{"family":"Vaarala","given":"Outi"},{"family":"Jokinen","given":"Jukka"},{"family":"Lahdenkari","given":"Mika"},{"family":"Leino","given":"Tuija"}],"issued":{"date-parts":[["2017",7]]}}},{"id":"f5DPIqS8/eWKrPTxG","uris":["http://zotero.org/users/5856738/items/Y6D3H89D"],"uri":["http://zotero.org/users/5856738/items/Y6D3H89D"],"itemData":{"id":2693,"type":"article-journal","abstract":"Importance: Because rotavirus infection is a hypothesized risk factor for type 1 diabetes, live attenuated rotavirus vaccination could increase or decrease the risk of type 1 diabetes in children.\nObjective: To examine whether there is an association between rotavirus vaccination and incidence of type 1 diabetes in children aged 8 months to 11 years.\nDesign, Setting, and Participants: A retrospective cohort study of 386 937 children born between January 1, 2006, and December 31, 2014, was conducted in 7 US health care organizations of the Vaccine Safety Datalink. Eligible children were followed up until a diagnosis of type 1 diabetes, disenrollment, or December 31, 2017.\nExposures: Rotavirus vaccination for children aged 2 to 8 months. Three exposure groups were created. The first group included children who received all recommended doses of rotavirus vaccine by 8 months of age (fully exposed to rotavirus vaccination). The second group had received some, but not all, recommended rotavirus vaccines (partially exposed to rotavirus vaccination). The third group did not receive any doses of rotavirus vaccines (unexposed to rotavirus vaccination).\nMain Outcomes and Measures: Incidence of type 1 diabetes among children aged 8 months to 11 years. Type 1 diabetes was identified by International Classification of Diseases codes: 250.x1, 250.x3, or E10.xx in the outpatient setting. Cox proportional hazards regression models were used to analyze time to type 1 diabetes incidence from 8 months to 11 years. Hazard ratios and 95% CIs were calculated. Models were adjusted for sex, race/ethnicity, birth year, mother's age, birth weight, gestational age, number of well-child visits, and Vaccine Safety Datalink site.\nResults: In a cohort of 386 937 children (51.1% boys and 41.9% non-Hispanic white), 360 169 (93.1%) were fully exposed to rotavirus vaccination, 15 765 (4.1%) were partially exposed to rotavirus vaccination, and 11 003 (2.8%) were unexposed to rotavirus vaccination. Children were followed up a median of 5.4 years (interquartile range, 3.8-7.8 years). The total person-time follow-up in the cohort was 2 253 879 years. There were 464 cases of type 1 diabetes in the cohort, with an incidence rate of 20.6 cases per 100 000 person-years. Compared with children unexposed to rotavirus vaccination, the adjusted hazard ratio was 1.03 (95% CI, 0.62-1.72) for children fully exposed to rotavirus vaccination and 1.50 (95% CI, 0.81-2.77) for children partially exposed to rotavirus vaccination.\nConclusions and Relevance: The findings of this study suggest that rotavirus vaccination does not appear to be associated with type 1 diabetes in children.","container-title":"JAMA pediatrics","DOI":"10.1001/jamapediatrics.2019.6324","ISSN":"2168-6211","issue":"5","journalAbbreviation":"JAMA Pediatr","language":"eng","note":"PMID: 32150236\nPMCID: PMC7063538","page":"455-462","source":"PubMed","title":"Association Between Rotavirus Vaccination and Type 1 Diabetes in Children","volume":"174","author":[{"family":"Glanz","given":"Jason M."},{"family":"Clarke","given":"Christina L."},{"family":"Xu","given":"Stanley"},{"family":"Daley","given":"Matthew F."},{"family":"Shoup","given":"Jo Ann"},{"family":"Schroeder","given":"Emily B."},{"family":"Lewin","given":"Bruno J."},{"family":"McClure","given":"David L."},{"family":"Kharbanda","given":"Elyse"},{"family":"Klein","given":"Nicola P."},{"family":"DeStefano","given":"Frank"}],"issued":{"date-parts":[["2020",5,1]]}}},{"id":"f5DPIqS8/SUk8Usqv","uris":["http://zotero.org/users/5856738/items/X5XCH6R4"],"uri":["http://zotero.org/users/5856738/items/X5XCH6R4"],"itemData":{"id":2712,"type":"article-journal","container-title":"JAMA pediatrics","DOI":"10.1001/jamapediatrics.2019.5513","ISSN":"2168-6211","issue":"4","journalAbbreviation":"JAMA Pediatr","language":"eng","note":"PMID: 31961393\nPMCID: PMC6990735","page":"383-385","source":"PubMed","title":"Rotavirus Vaccination and Type 1 Diabetes Risk Among US Children With Commercial Insurance","volume":"174","author":[{"family":"Burke","given":"Rachel M."},{"family":"Tate","given":"Jacqueline E."},{"family":"Dahl","given":"Rebecca M."},{"family":"Saydah","given":"Sharon"},{"family":"Imperatore","given":"Giuseppina"},{"family":"Gregg","given":"Edward W."},{"family":"Parashar","given":"Umesh D."}],"issued":{"date-parts":[["2020",4,1]]}}}],"schema":"https://github.com/citation-style-language/schema/raw/master/csl-citation.json"} </w:instrText>
      </w:r>
      <w:r>
        <w:fldChar w:fldCharType="separate"/>
      </w:r>
      <w:r w:rsidR="001B04AA" w:rsidRPr="001B04AA">
        <w:rPr>
          <w:rFonts w:ascii="Calibri" w:hAnsi="Calibri" w:cs="Calibri"/>
        </w:rPr>
        <w:t>[25, 31, 34, 35]</w:t>
      </w:r>
      <w:r>
        <w:fldChar w:fldCharType="end"/>
      </w:r>
      <w:r>
        <w:t xml:space="preserve"> </w:t>
      </w:r>
    </w:p>
    <w:p w14:paraId="72BF30F4" w14:textId="77777777" w:rsidR="00643238" w:rsidRDefault="00643238" w:rsidP="00E76835">
      <w:pPr>
        <w:spacing w:after="0" w:line="480" w:lineRule="auto"/>
      </w:pPr>
    </w:p>
    <w:p w14:paraId="62E1CE39" w14:textId="7036A8C8" w:rsidR="007A5476" w:rsidRDefault="001E6B15" w:rsidP="00C43C7E">
      <w:pPr>
        <w:spacing w:after="0" w:line="480" w:lineRule="auto"/>
      </w:pPr>
      <w:r>
        <w:t>Although no association between rotavirus vaccination and two off-target chronic diseases, CD and T1D</w:t>
      </w:r>
      <w:r w:rsidR="00AC1DE1">
        <w:t>,</w:t>
      </w:r>
      <w:r>
        <w:t xml:space="preserve"> were found in this study previous studies have shown evidence of the benefit of rotavirus vaccinations on other syndromes such as, childhood seizures and Kawasaki disease.</w:t>
      </w:r>
      <w:r>
        <w:fldChar w:fldCharType="begin"/>
      </w:r>
      <w:r w:rsidR="00A4266C">
        <w:instrText xml:space="preserve"> ADDIN ZOTERO_ITEM CSL_CITATION {"citationID":"tRxbAfQ2","properties":{"formattedCitation":"[15, 36, 37]","plainCitation":"[15, 36, 37]","noteIndex":0},"citationItems":[{"id":5310,"uris":["http://zotero.org/users/1755126/items/UE22M3MQ"],"uri":["http://zotero.org/users/1755126/items/UE22M3MQ"],"itemData":{"id":5310,"type":"article-journal","abstract":"Introduction The incidence of severe childhood diarrhoea has fallen substantially following the introduction of rotavirus vaccine in the UK in July 2013. Since children with rotavirus infection may experience febrile and afebrile seizures, we evaluated the impact of rotavirus vaccination on seizure hospitalisations in children in England.\nMethods Using data from Hospital Episode Statistics, we employed interrupted time-series analyses to assess changes in monthly hospital admissions for seizures among children aged &lt;5 years from July 2000 to June 2017. Outcome measures comprised all seizures and febrile seizures, with and without a co-diagnosis of acute gastroenteritis (AGE). Models were adjusted for pneumococcal conjugate vaccine (PCV) introduction. Change-point analysis was used to independently identify step-changes in the time-series.\nResults Among hospitalised children aged &lt;5 years, the incidence of any seizures and febrile seizures with AGE decreased post-vaccine introduction by 23% (95% CI: 11% to 33%) and 31% (95% CI: 19% to 41%), respectively. For febrile seizures with AGE, a single change-point was identified in July 2013 (95% CI: June 2013 to December 2013). Reductions in seizure incidence were higher during the rotavirus season (49%, 95% CI: 37% to 58%) compared with out-of-season (13%, 95% CI: −4 to 28%) and showed no relation to PCV introduction. There were small reductions in any seizures with any co-diagnosis (4%, 95% CI: 0% to 8%) and in febrile seizures with any co-diagnosis (10%, 95% CI: 2% to 16%).\nConclusion Rotavirus vaccination has reduced hospitalisations for seizures associated with AGE in England, providing additional evidence of population-level impact of rotavirus vaccination on seizure incidence in high-income countries.","container-title":"J Epidemiol Community Health","DOI":"10.1136/jech-2019-213055","ISSN":"0143-005X, 1470-2738","issue":"11","journalAbbreviation":"J Epidemiol Community Health","language":"en","note":"PMID: 31511311","page":"1020-1025","source":"jech-bmj-com.liverpool.idm.oclc.org","title":"Reduction in hospitalisations for acute gastroenteritis-associated childhood seizures since introduction of rotavirus vaccination: a time-series and change-point analysis of hospital admissions in England","title-short":"Reduction in hospitalisations for acute gastroenteritis-associated childhood seizures since introduction of rotavirus vaccination","volume":"73","author":[{"family":"Hungerford","given":"Daniel James"},{"family":"French","given":"Neil"},{"family":"Iturriza-Gómara","given":"Miren"},{"family":"Read","given":"Jonathan M."},{"family":"Cunliffe","given":"Nigel A."},{"family":"Vivancos","given":"Roberto"}],"issued":{"date-parts":[["2019",11,1]]}}},{"id":414,"uris":["http://zotero.org/users/1755126/items/G9PIPXFH"],"uri":["http://zotero.org/users/1755126/items/G9PIPXFH"],"itemData":{"id":414,"type":"article-journal","abstract":"Background. Rotavirus illness has been linked to childhood seizures. We investigated whether a protective association exists between receipt of rotavirus vaccine and being hospitalized or visiting the emergency department for seizures in the year after vaccination. Methods. We retrospectively analyzed a cohort of children born after 28 February 2006 (when rotavirus vaccine was licensed in the United States) and enrolled in the Vaccine Safety Datalink (VSD) through November 2009. Seizure rates from 4 to 55 weeks following last rotavirus vaccination were compared by vaccine exposure status (fully vaccinated and unvaccinated). A time-to-event analysis using a Cox proportional hazards model was performed, accounting for time-varying covariates. We calculated the relative incidence of seizure compared by vaccine exposure status during the postexposure interval. Results. Our cohort contained VSD data on 250 601 infants, including 186 502 children fully vaccinated (74.4%) and 64 099 (25.6%) not vaccinated with rotavirus vaccine. Rates of seizures were associated with rotavirus vaccination status. After adjusting for covariates (VSD site, age at last dose, sex, and calendar month of the index date), a statistically significant protective association was observed between a full course of rotavirus vaccination vs no vaccination for both first-ever seizures (risk ratio [RR] = 0.82; 95% confidence interval [CI], .73-.91) and all seizures (RR = 0.79; 95% CI, .71-.88). Conclusions. A full course of rotavirus vaccination was statistically associated with an 18%-21% reduction in risk of seizure requiring hospitalization or emergency department care in the year following vaccination, compared with unvaccinated children. This reduction in childhood seizures complements the well-documented vaccine-related benefit of preventing US diarrhea hospitalizations.","container-title":"Clinical Infectious Diseases","DOI":"10.1093/cid/cit671","ISSN":"1058-4838","issue":"2","journalAbbreviation":"Clin. Infect. Dis.","language":"English","note":"WOS:000329131300006","page":"173-177","source":"ISI Web of Knowledge","title":"Protective Association Between Rotavirus Vaccination and Childhood Seizures in the Year Following Vaccination in US Children","volume":"58","author":[{"family":"Payne","given":"Daniel C."},{"family":"Baggs","given":"James"},{"family":"Zerr","given":"Danielle M."},{"family":"Klein","given":"Nicola P."},{"family":"Yih","given":"Katherine"},{"family":"Glanz","given":"Jason"},{"family":"Curns","given":"Aaron T."},{"family":"Weintraub","given":"Eric"},{"family":"Parashar","given":"Umesh D."}],"issued":{"date-parts":[["2014",1,15]]}}},{"id":7780,"uris":["http://zotero.org/users/1755126/items/EDI3TLZU"],"uri":["http://zotero.org/users/1755126/items/EDI3TLZU"],"itemData":{"id":7780,"type":"article-journal","abstract":"Background: The vaccine against the rotavirus is an effective measure in reducing hospitalizations and mortality caused by the virus. However, its use can result in serious adverse effects. The available evidence on Kawasaki disease has not yet been reported in the literature. This study investigated the risk of developing Kawasaki disease with the use of rotavirus vaccines in children., \nMethods: This is a systematic review of data collected from studies retrieved on the following databases: Cochrane, MEDLINE, Embase, CINAHL, Scopus, Web of Science, HealthSTAR, Lilacs, Clinical trial.gov, and International Clinical Trials Registry Platform, up to the 15th of August 2018, with no restrictions on language or date of publication. The outcomes measured were incidence of Kawasaki disease, risk of developing the disease, and rate of discontinuation of the vaccination schedule. Four reviewers independently selected the studies, performed data extraction, and assessed the quality of evidence. A meta-analysis of random effects was performed., \nResults: A total of 13 publications were included, with a population of 164,434 children included in the meta-analysis. The incidence of Kawasaki disease (24 cases per 100,000, 95% CI = 11.98–48.26) in the vaccinated children was low. No difference between the vaccines was found in the prevalence rate of adverse effects (RR = 1.55, 95% CI = 0.41–5.93). Use of the vaccines was not associated with risk of developing Kawasaki disease (low-quality evidence). None of the studies reported the rate of discontinuation of the vaccination schedule., \nConclusions: The vaccines were associated with a low incidence of developing Kawasaki disease, showing no association with this serious adverse effect.","container-title":"Frontiers in Pharmacology","DOI":"10.3389/fphar.2019.01075","ISSN":"1663-9812","journalAbbreviation":"Front Pharmacol","note":"PMID: 31616298\nPMCID: PMC6768949","source":"PubMed Central","title":"Kawasaki Disease and the Use of the Rotavirus Vaccine in Children: A Systematic Review and Meta-Analysis","title-short":"Kawasaki Disease and the Use of the Rotavirus Vaccine in Children","URL":"https://www.ncbi.nlm.nih.gov/pmc/articles/PMC6768949/","volume":"10","author":[{"family":"Mellone","given":"Natália Gibim"},{"family":"Silva","given":"Marcus Tolentino"},{"family":"Paglia","given":"Mariana Del Grossi"},{"family":"Lopes","given":"Luciane Cruz"},{"family":"Barberato-Filho","given":"Sílvio"},{"family":"Del Fiol","given":"Fernando de Sá"},{"family":"Bergamaschi","given":"Cristiane de Cássia"}],"accessed":{"date-parts":[["2021",1,28]]},"issued":{"date-parts":[["2019",9,24]]}}}],"schema":"https://github.com/citation-style-language/schema/raw/master/csl-citation.json"} </w:instrText>
      </w:r>
      <w:r>
        <w:fldChar w:fldCharType="separate"/>
      </w:r>
      <w:r w:rsidR="001B04AA" w:rsidRPr="001B04AA">
        <w:rPr>
          <w:rFonts w:ascii="Calibri" w:hAnsi="Calibri" w:cs="Calibri"/>
        </w:rPr>
        <w:t>[15, 36, 37]</w:t>
      </w:r>
      <w:r>
        <w:fldChar w:fldCharType="end"/>
      </w:r>
      <w:r>
        <w:t xml:space="preserve"> </w:t>
      </w:r>
      <w:r w:rsidR="00AC1DE1">
        <w:t>This s</w:t>
      </w:r>
      <w:r>
        <w:t>uggest</w:t>
      </w:r>
      <w:r w:rsidR="00AC1DE1">
        <w:t>s</w:t>
      </w:r>
      <w:r>
        <w:t xml:space="preserve"> that continued investigation into off-target effects of rotavirus vaccination is of scientific and public health value. </w:t>
      </w:r>
    </w:p>
    <w:p w14:paraId="2BC5F71B" w14:textId="77777777" w:rsidR="00643238" w:rsidRDefault="00643238" w:rsidP="00C43C7E">
      <w:pPr>
        <w:spacing w:after="0" w:line="480" w:lineRule="auto"/>
      </w:pPr>
    </w:p>
    <w:p w14:paraId="0BB15F57" w14:textId="5FB15815" w:rsidR="009C454F" w:rsidRPr="00365D2C" w:rsidRDefault="009C454F" w:rsidP="0024484E">
      <w:pPr>
        <w:rPr>
          <w:i/>
        </w:rPr>
      </w:pPr>
      <w:bookmarkStart w:id="12" w:name="_Toc50542558"/>
      <w:r w:rsidRPr="00365D2C">
        <w:rPr>
          <w:i/>
        </w:rPr>
        <w:t>Study strengths</w:t>
      </w:r>
      <w:bookmarkEnd w:id="12"/>
    </w:p>
    <w:p w14:paraId="6890812B" w14:textId="26C46A9F" w:rsidR="00D10FD0" w:rsidRDefault="00D10FD0" w:rsidP="00C43C7E">
      <w:pPr>
        <w:spacing w:after="0" w:line="480" w:lineRule="auto"/>
      </w:pPr>
      <w:r>
        <w:t xml:space="preserve">One of the key strengths of this study is that it uses </w:t>
      </w:r>
      <w:r w:rsidR="007F6CEC">
        <w:t xml:space="preserve">CPRD </w:t>
      </w:r>
      <w:r w:rsidR="00215631">
        <w:t xml:space="preserve">Aurum </w:t>
      </w:r>
      <w:r>
        <w:t>data. Patients at GP practices enrolled in CPRD are representative of the population in England with regard to age, gender, geographical spread and deprivation.</w:t>
      </w:r>
      <w:r>
        <w:fldChar w:fldCharType="begin"/>
      </w:r>
      <w:r w:rsidR="00A4266C">
        <w:instrText xml:space="preserve"> ADDIN ZOTERO_ITEM CSL_CITATION {"citationID":"QCk76JoM","properties":{"formattedCitation":"[19]","plainCitation":"[19]","noteIndex":0},"citationItems":[{"id":"f5DPIqS8/mnuieAFE","uris":["http://zotero.org/users/5856738/items/MI3P7MHN"],"uri":["http://zotero.org/users/5856738/items/MI3P7MHN"],"itemData":{"id":2633,"type":"article-journal","abstract":"Clinical Practice Research Datalink (CPRD) is a UK government, not-for-profit research service that has been supplying anonymized primary care data for public h","container-title":"International Journal of Epidemiology","DOI":"10.1093/ije/dyz034","ISSN":"0300-5771","issue":"6","journalAbbreviation":"Int J Epidemiol","language":"en","note":"publisher: Oxford Academic","page":"1740-1740g","source":"academic.oup.com","title":"Data resource profile: Clinical Practice Research Datalink (CPRD) Aurum","title-short":"Data resource profile","volume":"48","author":[{"family":"Wolf","given":"Achim"},{"family":"Dedman","given":"Daniel"},{"family":"Campbell","given":"Jennifer"},{"family":"Booth","given":"Helen"},{"family":"Lunn","given":"Darren"},{"family":"Chapman","given":"Jennifer"},{"family":"Myles","given":"Puja"}],"issued":{"date-parts":[["2019",12,1]]}}}],"schema":"https://github.com/citation-style-language/schema/raw/master/csl-citation.json"} </w:instrText>
      </w:r>
      <w:r>
        <w:fldChar w:fldCharType="separate"/>
      </w:r>
      <w:r w:rsidR="001B04AA" w:rsidRPr="001B04AA">
        <w:rPr>
          <w:rFonts w:ascii="Calibri" w:hAnsi="Calibri" w:cs="Calibri"/>
        </w:rPr>
        <w:t>[19]</w:t>
      </w:r>
      <w:r>
        <w:fldChar w:fldCharType="end"/>
      </w:r>
      <w:r>
        <w:t xml:space="preserve"> </w:t>
      </w:r>
      <w:r w:rsidR="009C696B">
        <w:t>Because this</w:t>
      </w:r>
      <w:r>
        <w:t xml:space="preserve"> sampling frame</w:t>
      </w:r>
      <w:r w:rsidR="009C696B">
        <w:t xml:space="preserve"> of CRPD </w:t>
      </w:r>
      <w:r w:rsidR="00215631">
        <w:t xml:space="preserve">Aurum </w:t>
      </w:r>
      <w:r w:rsidR="009C696B">
        <w:t xml:space="preserve">patients </w:t>
      </w:r>
      <w:r w:rsidR="00F33B6D">
        <w:t>i</w:t>
      </w:r>
      <w:r w:rsidR="009C696B">
        <w:t>s representative of the population of England</w:t>
      </w:r>
      <w:r>
        <w:t xml:space="preserve">, it would be reasonable to infer that the study findings </w:t>
      </w:r>
      <w:r>
        <w:lastRenderedPageBreak/>
        <w:t xml:space="preserve">are generalisable to the </w:t>
      </w:r>
      <w:r w:rsidR="00F33B6D">
        <w:t xml:space="preserve">wider </w:t>
      </w:r>
      <w:r>
        <w:t>population.</w:t>
      </w:r>
      <w:r w:rsidR="00F33B6D">
        <w:t xml:space="preserve"> </w:t>
      </w:r>
      <w:r w:rsidR="00B0774B">
        <w:t xml:space="preserve">The </w:t>
      </w:r>
      <w:r w:rsidR="007A5975">
        <w:t>size of</w:t>
      </w:r>
      <w:r w:rsidR="00B0774B">
        <w:t xml:space="preserve"> </w:t>
      </w:r>
      <w:r w:rsidR="007A5975">
        <w:t xml:space="preserve">the </w:t>
      </w:r>
      <w:r w:rsidR="00B0774B">
        <w:t>CPRD</w:t>
      </w:r>
      <w:r w:rsidR="007A5975">
        <w:t xml:space="preserve"> </w:t>
      </w:r>
      <w:r w:rsidR="00215631">
        <w:t xml:space="preserve">Aurum </w:t>
      </w:r>
      <w:r w:rsidR="007A5975">
        <w:t>dat</w:t>
      </w:r>
      <w:r w:rsidR="00D361C4">
        <w:t xml:space="preserve">abase meant that it was </w:t>
      </w:r>
      <w:r w:rsidR="00E63F7F">
        <w:t>feasible</w:t>
      </w:r>
      <w:r w:rsidR="00D361C4">
        <w:t xml:space="preserve"> to include over </w:t>
      </w:r>
      <w:r w:rsidR="00F33B6D">
        <w:t>880</w:t>
      </w:r>
      <w:r w:rsidR="00D361C4">
        <w:t xml:space="preserve">,000 </w:t>
      </w:r>
      <w:r w:rsidR="00E63F7F">
        <w:t>participants</w:t>
      </w:r>
      <w:r w:rsidR="009C696B">
        <w:t xml:space="preserve"> in this study</w:t>
      </w:r>
      <w:r w:rsidR="00F33B6D">
        <w:t>, exceeding the calculated sample size</w:t>
      </w:r>
      <w:r w:rsidR="00653C81">
        <w:t>.</w:t>
      </w:r>
    </w:p>
    <w:p w14:paraId="0AB84BAE" w14:textId="77777777" w:rsidR="00B0774B" w:rsidRDefault="00B0774B" w:rsidP="00C43C7E">
      <w:pPr>
        <w:spacing w:after="0" w:line="480" w:lineRule="auto"/>
      </w:pPr>
    </w:p>
    <w:p w14:paraId="5B3C0BC1" w14:textId="75889543" w:rsidR="00653C81" w:rsidRDefault="00653C81" w:rsidP="00C43C7E">
      <w:pPr>
        <w:spacing w:after="0" w:line="480" w:lineRule="auto"/>
      </w:pPr>
      <w:r>
        <w:t xml:space="preserve">Another strength of </w:t>
      </w:r>
      <w:r w:rsidR="00B86C2C">
        <w:t xml:space="preserve">using CPRD </w:t>
      </w:r>
      <w:r w:rsidR="00215631">
        <w:t xml:space="preserve">Aurum </w:t>
      </w:r>
      <w:r w:rsidR="00B86C2C">
        <w:t>data is the</w:t>
      </w:r>
      <w:r w:rsidR="004261BA">
        <w:t xml:space="preserve"> completeness and detail of information it contains</w:t>
      </w:r>
      <w:r w:rsidR="007F6CEC">
        <w:t xml:space="preserve">. </w:t>
      </w:r>
      <w:r w:rsidR="004261BA">
        <w:t>CPRD</w:t>
      </w:r>
      <w:r w:rsidR="00215631">
        <w:t xml:space="preserve"> Aurum</w:t>
      </w:r>
      <w:r w:rsidR="004261BA">
        <w:t xml:space="preserve"> routinely undertake</w:t>
      </w:r>
      <w:r w:rsidR="00B86C2C">
        <w:t xml:space="preserve"> data validation and quality assurance </w:t>
      </w:r>
      <w:r w:rsidR="004261BA">
        <w:t>work</w:t>
      </w:r>
      <w:r w:rsidR="00B86C2C">
        <w:t xml:space="preserve"> on their database.</w:t>
      </w:r>
      <w:r w:rsidR="00DF29F5">
        <w:fldChar w:fldCharType="begin"/>
      </w:r>
      <w:r w:rsidR="00A4266C">
        <w:instrText xml:space="preserve"> ADDIN ZOTERO_ITEM CSL_CITATION {"citationID":"znguhHXo","properties":{"formattedCitation":"[19]","plainCitation":"[19]","noteIndex":0},"citationItems":[{"id":"f5DPIqS8/mnuieAFE","uris":["http://zotero.org/users/5856738/items/MI3P7MHN"],"uri":["http://zotero.org/users/5856738/items/MI3P7MHN"],"itemData":{"id":2633,"type":"article-journal","abstract":"Clinical Practice Research Datalink (CPRD) is a UK government, not-for-profit research service that has been supplying anonymized primary care data for public h","container-title":"International Journal of Epidemiology","DOI":"10.1093/ije/dyz034","ISSN":"0300-5771","issue":"6","journalAbbreviation":"Int J Epidemiol","language":"en","note":"publisher: Oxford Academic","page":"1740-1740g","source":"academic.oup.com","title":"Data resource profile: Clinical Practice Research Datalink (CPRD) Aurum","title-short":"Data resource profile","volume":"48","author":[{"family":"Wolf","given":"Achim"},{"family":"Dedman","given":"Daniel"},{"family":"Campbell","given":"Jennifer"},{"family":"Booth","given":"Helen"},{"family":"Lunn","given":"Darren"},{"family":"Chapman","given":"Jennifer"},{"family":"Myles","given":"Puja"}],"issued":{"date-parts":[["2019",12,1]]}}}],"schema":"https://github.com/citation-style-language/schema/raw/master/csl-citation.json"} </w:instrText>
      </w:r>
      <w:r w:rsidR="00DF29F5">
        <w:fldChar w:fldCharType="separate"/>
      </w:r>
      <w:r w:rsidR="001B04AA" w:rsidRPr="001B04AA">
        <w:rPr>
          <w:rFonts w:ascii="Calibri" w:hAnsi="Calibri" w:cs="Calibri"/>
        </w:rPr>
        <w:t>[19]</w:t>
      </w:r>
      <w:r w:rsidR="00DF29F5">
        <w:fldChar w:fldCharType="end"/>
      </w:r>
      <w:r w:rsidR="00B86C2C">
        <w:t xml:space="preserve"> This meant that </w:t>
      </w:r>
      <w:r w:rsidR="00F33B6D">
        <w:t>we</w:t>
      </w:r>
      <w:r w:rsidR="00B86C2C">
        <w:t xml:space="preserve"> w</w:t>
      </w:r>
      <w:r w:rsidR="00F33B6D">
        <w:t>ere</w:t>
      </w:r>
      <w:r w:rsidR="00B86C2C">
        <w:t xml:space="preserve"> able to </w:t>
      </w:r>
      <w:r w:rsidR="00310EA7">
        <w:t>exclude potential participants w</w:t>
      </w:r>
      <w:r w:rsidR="0071536D">
        <w:t>here their</w:t>
      </w:r>
      <w:r w:rsidR="00310EA7">
        <w:t xml:space="preserve"> data did not meet </w:t>
      </w:r>
      <w:r w:rsidR="00310EA7" w:rsidRPr="00633839">
        <w:t>CPRD</w:t>
      </w:r>
      <w:r w:rsidR="00215631">
        <w:t xml:space="preserve"> Aurum</w:t>
      </w:r>
      <w:r w:rsidR="00310EA7" w:rsidRPr="00633839">
        <w:t xml:space="preserve"> quality sta</w:t>
      </w:r>
      <w:r w:rsidR="00310EA7">
        <w:t>ndards</w:t>
      </w:r>
      <w:r w:rsidR="00685CE8">
        <w:t xml:space="preserve">, </w:t>
      </w:r>
      <w:r w:rsidR="00F33B6D">
        <w:t>improving</w:t>
      </w:r>
      <w:r w:rsidR="00685CE8">
        <w:t xml:space="preserve"> confidence in the completeness and reliability of this data source</w:t>
      </w:r>
      <w:r w:rsidR="00310EA7">
        <w:t>.</w:t>
      </w:r>
      <w:r w:rsidR="0071536D">
        <w:t xml:space="preserve"> </w:t>
      </w:r>
    </w:p>
    <w:p w14:paraId="299BD823" w14:textId="77777777" w:rsidR="00653C81" w:rsidRDefault="00653C81" w:rsidP="00C43C7E">
      <w:pPr>
        <w:spacing w:after="0" w:line="480" w:lineRule="auto"/>
      </w:pPr>
    </w:p>
    <w:p w14:paraId="6982E846" w14:textId="665125EA" w:rsidR="0049105F" w:rsidRDefault="003A7E04" w:rsidP="00C43C7E">
      <w:pPr>
        <w:spacing w:after="0" w:line="480" w:lineRule="auto"/>
      </w:pPr>
      <w:r>
        <w:t>Regarding the use of CPRD</w:t>
      </w:r>
      <w:r w:rsidR="00215631">
        <w:t xml:space="preserve"> Aurum</w:t>
      </w:r>
      <w:r>
        <w:t xml:space="preserve"> records as a measure of CD </w:t>
      </w:r>
      <w:r w:rsidR="00372121">
        <w:t>and T1D d</w:t>
      </w:r>
      <w:r>
        <w:t>iagnoses, a similar approach of using diagnostic codes for CD in CPRD</w:t>
      </w:r>
      <w:r w:rsidR="00215631">
        <w:t xml:space="preserve"> Aurum</w:t>
      </w:r>
      <w:r>
        <w:t xml:space="preserve"> data </w:t>
      </w:r>
      <w:r w:rsidR="00685CE8">
        <w:t>was</w:t>
      </w:r>
      <w:r>
        <w:t xml:space="preserve"> used previously.</w:t>
      </w:r>
      <w:r>
        <w:fldChar w:fldCharType="begin"/>
      </w:r>
      <w:r w:rsidR="00A4266C">
        <w:instrText xml:space="preserve"> ADDIN ZOTERO_ITEM CSL_CITATION {"citationID":"CH8WvFLT","properties":{"formattedCitation":"[2]","plainCitation":"[2]","noteIndex":0},"citationItems":[{"id":"f5DPIqS8/R9isqeB7","uris":["http://zotero.org/users/5856738/items/6E9HDPQE"],"uri":["http://zotero.org/users/5856738/items/6E9HDPQE"],"itemData":{"id":2014,"type":"article-journal","abstract":"OBJECTIVES: Few studies have quantified the incidence and prevalence of celiac disease (CD) and dermatitis herpetiformis (DH) nationally and regionally by time and age groups. Understanding this epidemiology is crucial for hypothesizing about causes and quantifying the burden of disease.\nMETHODS: Patients with CD or DH were identified in the Clinical Practice Research Datalink between 1990 and 2011. Incidence rates and prevalence were calculated by age, sex, year, and region of residence. Incidence rate ratios (IRR) adjusted for age, sex, and region were calculated with Poisson regression.\nRESULTS: A total of 9,087 incident cases of CD and 809 incident cases of DH were identified. Between 1990 and 2011, the incidence rate of CD increased from 5.2 per 100,000 (95% confidence interval (CI), 3.8-6.8) to 19.1 per 100,000 person-years (95% CI, 17.8-20.5; IRR, 3.6; 95% CI, 2.7-4.8). The incidence of DH decreased over the same time period from 1.8 per 100,000 to 0.8 per 100,000 person-years (average annual IRR, 0.96; 95% CI, 0.94-0.97). The absolute incidence of CD per 100,000 person-years ranged from 22.3 in Northern Ireland to 10 in London. There were large regional variations in prevalence for CD but not DH.\nCONCLUSIONS: We found a fourfold increase in the incidence of CD in the United Kingdom over 22 years, with large regional variations in prevalence. This contrasted with a 4% annual decrease in the incidence of DH, with minimal regional variations in prevalence. These contrasts could reflect differences in diagnosis between CD (serological diagnosis and case finding) and DH (symptomatic presentation) or the possibility that diagnosing and treating CD prevents the development of DH.","container-title":"The American Journal of Gastroenterology","DOI":"10.1038/ajg.2014.55","ISSN":"1572-0241","issue":"5","journalAbbreviation":"Am. J. Gastroenterol.","language":"eng","note":"PMID: 24667576\nPMCID: PMC4012300","page":"757-768","source":"PubMed","title":"Incidence and prevalence of celiac disease and dermatitis herpetiformis in the UK over two decades: population-based study","title-short":"Incidence and prevalence of celiac disease and dermatitis herpetiformis in the UK over two decades","volume":"109","author":[{"family":"West","given":"Joe"},{"family":"Fleming","given":"Kate M."},{"family":"Tata","given":"Laila J."},{"family":"Card","given":"Timothy R."},{"family":"Crooks","given":"Colin J."}],"issued":{"date-parts":[["2014",5]]}}}],"schema":"https://github.com/citation-style-language/schema/raw/master/csl-citation.json"} </w:instrText>
      </w:r>
      <w:r>
        <w:fldChar w:fldCharType="separate"/>
      </w:r>
      <w:r w:rsidR="001B04AA" w:rsidRPr="001B04AA">
        <w:rPr>
          <w:rFonts w:ascii="Calibri" w:hAnsi="Calibri" w:cs="Calibri"/>
        </w:rPr>
        <w:t>[2]</w:t>
      </w:r>
      <w:r>
        <w:fldChar w:fldCharType="end"/>
      </w:r>
      <w:r>
        <w:t xml:space="preserve"> It is possible that this approach underestimate</w:t>
      </w:r>
      <w:r w:rsidR="00D10D73">
        <w:t>s</w:t>
      </w:r>
      <w:r>
        <w:t xml:space="preserve"> CD</w:t>
      </w:r>
      <w:r w:rsidR="00372121">
        <w:t xml:space="preserve"> and T1D</w:t>
      </w:r>
      <w:r>
        <w:t xml:space="preserve"> incidence by missing </w:t>
      </w:r>
      <w:r w:rsidR="00372121">
        <w:t>cases</w:t>
      </w:r>
      <w:r>
        <w:t xml:space="preserve"> diagnosed in secondary care and entered in GP notes as free text. However</w:t>
      </w:r>
      <w:r w:rsidR="00AC1DE1">
        <w:t xml:space="preserve"> as</w:t>
      </w:r>
      <w:r>
        <w:t xml:space="preserve"> participant-level free-text records were not available from CPRD</w:t>
      </w:r>
      <w:r w:rsidR="00215631">
        <w:t xml:space="preserve"> Aurum</w:t>
      </w:r>
      <w:r>
        <w:t xml:space="preserve"> due to privacy concerns, this meant that it was not possible to formally </w:t>
      </w:r>
      <w:r w:rsidR="00DF795C">
        <w:t>validate</w:t>
      </w:r>
      <w:r>
        <w:t xml:space="preserve"> this method</w:t>
      </w:r>
      <w:r w:rsidR="00DF795C">
        <w:t xml:space="preserve"> for </w:t>
      </w:r>
      <w:r w:rsidR="00372121">
        <w:t>our</w:t>
      </w:r>
      <w:r w:rsidR="00DF795C">
        <w:t xml:space="preserve"> diagnoses</w:t>
      </w:r>
      <w:r w:rsidR="00DA4C89">
        <w:t>.</w:t>
      </w:r>
    </w:p>
    <w:p w14:paraId="5E15A45D" w14:textId="77777777" w:rsidR="007A5975" w:rsidRDefault="007A5975" w:rsidP="00C43C7E">
      <w:pPr>
        <w:spacing w:after="0" w:line="480" w:lineRule="auto"/>
      </w:pPr>
    </w:p>
    <w:p w14:paraId="732B8DCF" w14:textId="46515197" w:rsidR="0082127A" w:rsidRDefault="007C403F" w:rsidP="00C43C7E">
      <w:pPr>
        <w:spacing w:after="0" w:line="480" w:lineRule="auto"/>
      </w:pPr>
      <w:r>
        <w:t>One trend which was relevant for this analysis is the</w:t>
      </w:r>
      <w:r w:rsidR="0082127A">
        <w:t xml:space="preserve"> increase in</w:t>
      </w:r>
      <w:r>
        <w:t xml:space="preserve"> the </w:t>
      </w:r>
      <w:r w:rsidR="00EE7109">
        <w:t>incidence</w:t>
      </w:r>
      <w:r>
        <w:t xml:space="preserve"> of </w:t>
      </w:r>
      <w:r w:rsidR="0082127A">
        <w:t>CD</w:t>
      </w:r>
      <w:r w:rsidR="00773E3C">
        <w:t xml:space="preserve"> </w:t>
      </w:r>
      <w:r w:rsidR="0082127A">
        <w:t>diagnoses over time in England</w:t>
      </w:r>
      <w:r>
        <w:t xml:space="preserve">; </w:t>
      </w:r>
      <w:r w:rsidR="00EE7109">
        <w:t xml:space="preserve">CD increased </w:t>
      </w:r>
      <w:r>
        <w:t xml:space="preserve">from </w:t>
      </w:r>
      <w:r w:rsidR="009841BF">
        <w:t>5</w:t>
      </w:r>
      <w:r w:rsidR="0085732A">
        <w:t>.</w:t>
      </w:r>
      <w:r w:rsidR="009841BF">
        <w:t>16 cases per 100</w:t>
      </w:r>
      <w:r w:rsidR="00C54E40">
        <w:t>,</w:t>
      </w:r>
      <w:r w:rsidR="009841BF">
        <w:t>000 in 1990 to 19</w:t>
      </w:r>
      <w:r w:rsidR="0085732A">
        <w:t>.</w:t>
      </w:r>
      <w:r w:rsidR="00840B42">
        <w:t>14 cases per 100</w:t>
      </w:r>
      <w:r w:rsidR="00C54E40">
        <w:t>,</w:t>
      </w:r>
      <w:r w:rsidR="00840B42">
        <w:t>000 in 2011</w:t>
      </w:r>
      <w:r w:rsidR="003038BA">
        <w:t>.</w:t>
      </w:r>
      <w:r w:rsidR="00840B42">
        <w:fldChar w:fldCharType="begin"/>
      </w:r>
      <w:r w:rsidR="00A4266C">
        <w:instrText xml:space="preserve"> ADDIN ZOTERO_ITEM CSL_CITATION {"citationID":"qIqzoKWe","properties":{"formattedCitation":"[2]","plainCitation":"[2]","noteIndex":0},"citationItems":[{"id":"f5DPIqS8/R9isqeB7","uris":["http://zotero.org/users/5856738/items/6E9HDPQE"],"uri":["http://zotero.org/users/5856738/items/6E9HDPQE"],"itemData":{"id":2014,"type":"article-journal","abstract":"OBJECTIVES: Few studies have quantified the incidence and prevalence of celiac disease (CD) and dermatitis herpetiformis (DH) nationally and regionally by time and age groups. Understanding this epidemiology is crucial for hypothesizing about causes and quantifying the burden of disease.\nMETHODS: Patients with CD or DH were identified in the Clinical Practice Research Datalink between 1990 and 2011. Incidence rates and prevalence were calculated by age, sex, year, and region of residence. Incidence rate ratios (IRR) adjusted for age, sex, and region were calculated with Poisson regression.\nRESULTS: A total of 9,087 incident cases of CD and 809 incident cases of DH were identified. Between 1990 and 2011, the incidence rate of CD increased from 5.2 per 100,000 (95% confidence interval (CI), 3.8-6.8) to 19.1 per 100,000 person-years (95% CI, 17.8-20.5; IRR, 3.6; 95% CI, 2.7-4.8). The incidence of DH decreased over the same time period from 1.8 per 100,000 to 0.8 per 100,000 person-years (average annual IRR, 0.96; 95% CI, 0.94-0.97). The absolute incidence of CD per 100,000 person-years ranged from 22.3 in Northern Ireland to 10 in London. There were large regional variations in prevalence for CD but not DH.\nCONCLUSIONS: We found a fourfold increase in the incidence of CD in the United Kingdom over 22 years, with large regional variations in prevalence. This contrasted with a 4% annual decrease in the incidence of DH, with minimal regional variations in prevalence. These contrasts could reflect differences in diagnosis between CD (serological diagnosis and case finding) and DH (symptomatic presentation) or the possibility that diagnosing and treating CD prevents the development of DH.","container-title":"The American Journal of Gastroenterology","DOI":"10.1038/ajg.2014.55","ISSN":"1572-0241","issue":"5","journalAbbreviation":"Am. J. Gastroenterol.","language":"eng","note":"PMID: 24667576\nPMCID: PMC4012300","page":"757-768","source":"PubMed","title":"Incidence and prevalence of celiac disease and dermatitis herpetiformis in the UK over two decades: population-based study","title-short":"Incidence and prevalence of celiac disease and dermatitis herpetiformis in the UK over two decades","volume":"109","author":[{"family":"West","given":"Joe"},{"family":"Fleming","given":"Kate M."},{"family":"Tata","given":"Laila J."},{"family":"Card","given":"Timothy R."},{"family":"Crooks","given":"Colin J."}],"issued":{"date-parts":[["2014",5]]}}}],"schema":"https://github.com/citation-style-language/schema/raw/master/csl-citation.json"} </w:instrText>
      </w:r>
      <w:r w:rsidR="00840B42">
        <w:fldChar w:fldCharType="separate"/>
      </w:r>
      <w:r w:rsidR="001B04AA" w:rsidRPr="001B04AA">
        <w:rPr>
          <w:rFonts w:ascii="Calibri" w:hAnsi="Calibri" w:cs="Calibri"/>
        </w:rPr>
        <w:t>[2]</w:t>
      </w:r>
      <w:r w:rsidR="00840B42">
        <w:fldChar w:fldCharType="end"/>
      </w:r>
      <w:r w:rsidR="009841BF">
        <w:t xml:space="preserve"> </w:t>
      </w:r>
      <w:r w:rsidR="00840B42">
        <w:t>Although these data do not cover most of the follow-up period in this study, from 2010 to 2020, it may be inferred that th</w:t>
      </w:r>
      <w:r w:rsidR="00773E3C">
        <w:t>e</w:t>
      </w:r>
      <w:r w:rsidR="00840B42">
        <w:t>s</w:t>
      </w:r>
      <w:r w:rsidR="00773E3C">
        <w:t>e</w:t>
      </w:r>
      <w:r w:rsidR="00840B42">
        <w:t xml:space="preserve"> trend</w:t>
      </w:r>
      <w:r w:rsidR="00773E3C">
        <w:t>s</w:t>
      </w:r>
      <w:r w:rsidR="00840B42">
        <w:t xml:space="preserve"> ha</w:t>
      </w:r>
      <w:r w:rsidR="00773E3C">
        <w:t>ve</w:t>
      </w:r>
      <w:r w:rsidR="00840B42">
        <w:t xml:space="preserve"> continued.</w:t>
      </w:r>
      <w:r w:rsidR="0082127A">
        <w:t xml:space="preserve"> </w:t>
      </w:r>
      <w:r w:rsidR="003038BA">
        <w:t>Compared to CD, T1D incidence in children in England has remained stable since 2013.</w:t>
      </w:r>
      <w:r w:rsidR="003038BA">
        <w:fldChar w:fldCharType="begin"/>
      </w:r>
      <w:r w:rsidR="00A4266C">
        <w:instrText xml:space="preserve"> ADDIN ZOTERO_ITEM CSL_CITATION {"citationID":"SJtRzXUY","properties":{"formattedCitation":"[4]","plainCitation":"[4]","noteIndex":0},"citationItems":[{"id":7716,"uris":["http://zotero.org/groups/2736408/items/TRU742C2"],"uri":["http://zotero.org/groups/2736408/items/TRU742C2"],"itemData":{"id":7716,"type":"article","publisher":"Royal College of Paediatrics and Child Health","title":"National Paediatric Diabetes Audit Annual Report 2018-19","URL":"https://www.rcpch.ac.uk/sites/default/files/2020-03/final_npda_core_report_2018-2019.pdf","author":[{"family":"National Paediatric Diabetes Audit","given":""}],"accessed":{"date-parts":[["2021",1,22]]},"issued":{"date-parts":[["2020",3,1]]}}}],"schema":"https://github.com/citation-style-language/schema/raw/master/csl-citation.json"} </w:instrText>
      </w:r>
      <w:r w:rsidR="003038BA">
        <w:fldChar w:fldCharType="separate"/>
      </w:r>
      <w:r w:rsidR="001B04AA" w:rsidRPr="001B04AA">
        <w:rPr>
          <w:rFonts w:ascii="Calibri" w:hAnsi="Calibri" w:cs="Calibri"/>
        </w:rPr>
        <w:t>[4]</w:t>
      </w:r>
      <w:r w:rsidR="003038BA">
        <w:fldChar w:fldCharType="end"/>
      </w:r>
      <w:r w:rsidR="003038BA">
        <w:t xml:space="preserve"> </w:t>
      </w:r>
      <w:r w:rsidR="0082127A">
        <w:t>Th</w:t>
      </w:r>
      <w:r w:rsidR="003038BA">
        <w:t>e</w:t>
      </w:r>
      <w:r w:rsidR="00840B42">
        <w:t xml:space="preserve"> increase in the rate of CD</w:t>
      </w:r>
      <w:r w:rsidR="00773E3C">
        <w:t xml:space="preserve"> </w:t>
      </w:r>
      <w:r w:rsidR="00840B42">
        <w:t>diagnoses</w:t>
      </w:r>
      <w:r w:rsidR="0082127A">
        <w:t xml:space="preserve"> may have affected the reliability of </w:t>
      </w:r>
      <w:r w:rsidR="00BF6451">
        <w:t>using CPRD</w:t>
      </w:r>
      <w:r w:rsidR="00215631">
        <w:t xml:space="preserve"> Aurum</w:t>
      </w:r>
      <w:r w:rsidR="00BF6451">
        <w:t xml:space="preserve"> </w:t>
      </w:r>
      <w:r w:rsidR="00773E3C">
        <w:t xml:space="preserve">as the </w:t>
      </w:r>
      <w:r w:rsidR="00BF6451">
        <w:t>record</w:t>
      </w:r>
      <w:r w:rsidR="00773E3C">
        <w:t>ing</w:t>
      </w:r>
      <w:r w:rsidR="00BF6451">
        <w:t xml:space="preserve"> as the</w:t>
      </w:r>
      <w:r w:rsidR="00773E3C">
        <w:t xml:space="preserve"> recording of these diseases</w:t>
      </w:r>
      <w:r w:rsidR="0082127A">
        <w:t xml:space="preserve"> may have</w:t>
      </w:r>
      <w:r w:rsidR="00BF6451">
        <w:t xml:space="preserve"> changed over time. This </w:t>
      </w:r>
      <w:r w:rsidR="00840B42">
        <w:t>may have created</w:t>
      </w:r>
      <w:r w:rsidR="00BF6451">
        <w:t xml:space="preserve"> a potentially confounding relationship as time was also associated with the probability of being vaccinated against rotavirus. </w:t>
      </w:r>
      <w:r w:rsidR="00840B42">
        <w:t xml:space="preserve">One of the strengths of this analysis was that </w:t>
      </w:r>
      <w:r w:rsidR="00773E3C">
        <w:t>we</w:t>
      </w:r>
      <w:r w:rsidR="00BF6451">
        <w:t xml:space="preserve"> attempted to adjust for this by including year of birth as an explanatory variable</w:t>
      </w:r>
      <w:r w:rsidR="00840B42">
        <w:t>;</w:t>
      </w:r>
      <w:r w:rsidR="00BF6451">
        <w:t xml:space="preserve"> however it is possible that some residual confounding remained.</w:t>
      </w:r>
    </w:p>
    <w:p w14:paraId="68EC2DFD" w14:textId="4332382D" w:rsidR="0082127A" w:rsidRDefault="0082127A" w:rsidP="00C43C7E">
      <w:pPr>
        <w:spacing w:after="0" w:line="480" w:lineRule="auto"/>
      </w:pPr>
    </w:p>
    <w:p w14:paraId="78A1E671" w14:textId="679FC795" w:rsidR="00152147" w:rsidRDefault="00152147" w:rsidP="00C43C7E">
      <w:pPr>
        <w:spacing w:after="0" w:line="480" w:lineRule="auto"/>
      </w:pPr>
      <w:r>
        <w:t>Another strength of the study was the inclusion of socio-economic deprivation data. This was</w:t>
      </w:r>
      <w:r w:rsidR="0091163C">
        <w:t xml:space="preserve"> an</w:t>
      </w:r>
      <w:r>
        <w:t xml:space="preserve"> important</w:t>
      </w:r>
      <w:r w:rsidR="0091163C">
        <w:t xml:space="preserve"> confounder</w:t>
      </w:r>
      <w:r>
        <w:t xml:space="preserve"> as rotavirus </w:t>
      </w:r>
      <w:r w:rsidR="00C06E5A">
        <w:t>vaccination coverage in the UK has been shown to be lower in more deprived socio-economic groups</w:t>
      </w:r>
      <w:r w:rsidR="0091163C">
        <w:t>,</w:t>
      </w:r>
      <w:r w:rsidR="0091163C">
        <w:fldChar w:fldCharType="begin"/>
      </w:r>
      <w:r w:rsidR="00A4266C">
        <w:instrText xml:space="preserve"> ADDIN ZOTERO_ITEM CSL_CITATION {"citationID":"wu9h7SkS","properties":{"formattedCitation":"[14]","plainCitation":"[14]","noteIndex":0},"citationItems":[{"id":"f5DPIqS8/6x0z7DXO","uris":["http://zotero.org/users/5856738/items/PZIA2DA7"],"uri":["http://zotero.org/users/5856738/items/PZIA2DA7"],"itemData":{"id":2661,"type":"article-journal","abstract":"Rotavirus causes severe gastroenteritis in infants and young children worldwide. The UK introduced the monovalent rotavirus vaccine (Rotarix®) in July 2013. Vaccination is free of charge to parents, with two doses delivered at 8 and 12 weeks of age. We evaluated vaccine impact across a health system in relation to socioeconomic deprivation.","container-title":"BMC Medicine","DOI":"10.1186/s12916-017-0989-z","ISSN":"1741-7015","issue":"1","journalAbbreviation":"BMC Med","language":"en","page":"10","source":"Springer Link","title":"Rotavirus vaccine impact and socioeconomic deprivation: an interrupted time-series analysis of gastrointestinal disease outcomes across primary and secondary care in the UK","title-short":"Rotavirus vaccine impact and socioeconomic deprivation","volume":"16","author":[{"family":"Hungerford","given":"Daniel"},{"family":"Vivancos","given":"Roberto"},{"family":"Read","given":"Jonathan M."},{"family":"Iturriza-Gόmara","given":"Miren"},{"family":"French","given":"Neil"},{"family":"Cunliffe","given":"Nigel A."}],"issued":{"date-parts":[["2018",1,29]]}}}],"schema":"https://github.com/citation-style-language/schema/raw/master/csl-citation.json"} </w:instrText>
      </w:r>
      <w:r w:rsidR="0091163C">
        <w:fldChar w:fldCharType="separate"/>
      </w:r>
      <w:r w:rsidR="001B04AA" w:rsidRPr="001B04AA">
        <w:rPr>
          <w:rFonts w:ascii="Calibri" w:hAnsi="Calibri" w:cs="Calibri"/>
        </w:rPr>
        <w:t>[14]</w:t>
      </w:r>
      <w:r w:rsidR="0091163C">
        <w:fldChar w:fldCharType="end"/>
      </w:r>
      <w:r w:rsidR="0091163C">
        <w:t xml:space="preserve"> and CD incidence has been found to be lower in the most deprived people.</w:t>
      </w:r>
      <w:r w:rsidR="0091163C">
        <w:fldChar w:fldCharType="begin"/>
      </w:r>
      <w:r w:rsidR="00A4266C">
        <w:instrText xml:space="preserve"> ADDIN ZOTERO_ITEM CSL_CITATION {"citationID":"ddD30neH","properties":{"formattedCitation":"[2]","plainCitation":"[2]","noteIndex":0},"citationItems":[{"id":"f5DPIqS8/R9isqeB7","uris":["http://zotero.org/users/5856738/items/6E9HDPQE"],"uri":["http://zotero.org/users/5856738/items/6E9HDPQE"],"itemData":{"id":2014,"type":"article-journal","abstract":"OBJECTIVES: Few studies have quantified the incidence and prevalence of celiac disease (CD) and dermatitis herpetiformis (DH) nationally and regionally by time and age groups. Understanding this epidemiology is crucial for hypothesizing about causes and quantifying the burden of disease.\nMETHODS: Patients with CD or DH were identified in the Clinical Practice Research Datalink between 1990 and 2011. Incidence rates and prevalence were calculated by age, sex, year, and region of residence. Incidence rate ratios (IRR) adjusted for age, sex, and region were calculated with Poisson regression.\nRESULTS: A total of 9,087 incident cases of CD and 809 incident cases of DH were identified. Between 1990 and 2011, the incidence rate of CD increased from 5.2 per 100,000 (95% confidence interval (CI), 3.8-6.8) to 19.1 per 100,000 person-years (95% CI, 17.8-20.5; IRR, 3.6; 95% CI, 2.7-4.8). The incidence of DH decreased over the same time period from 1.8 per 100,000 to 0.8 per 100,000 person-years (average annual IRR, 0.96; 95% CI, 0.94-0.97). The absolute incidence of CD per 100,000 person-years ranged from 22.3 in Northern Ireland to 10 in London. There were large regional variations in prevalence for CD but not DH.\nCONCLUSIONS: We found a fourfold increase in the incidence of CD in the United Kingdom over 22 years, with large regional variations in prevalence. This contrasted with a 4% annual decrease in the incidence of DH, with minimal regional variations in prevalence. These contrasts could reflect differences in diagnosis between CD (serological diagnosis and case finding) and DH (symptomatic presentation) or the possibility that diagnosing and treating CD prevents the development of DH.","container-title":"The American Journal of Gastroenterology","DOI":"10.1038/ajg.2014.55","ISSN":"1572-0241","issue":"5","journalAbbreviation":"Am. J. Gastroenterol.","language":"eng","note":"PMID: 24667576\nPMCID: PMC4012300","page":"757-768","source":"PubMed","title":"Incidence and prevalence of celiac disease and dermatitis herpetiformis in the UK over two decades: population-based study","title-short":"Incidence and prevalence of celiac disease and dermatitis herpetiformis in the UK over two decades","volume":"109","author":[{"family":"West","given":"Joe"},{"family":"Fleming","given":"Kate M."},{"family":"Tata","given":"Laila J."},{"family":"Card","given":"Timothy R."},{"family":"Crooks","given":"Colin J."}],"issued":{"date-parts":[["2014",5]]}}}],"schema":"https://github.com/citation-style-language/schema/raw/master/csl-citation.json"} </w:instrText>
      </w:r>
      <w:r w:rsidR="0091163C">
        <w:fldChar w:fldCharType="separate"/>
      </w:r>
      <w:r w:rsidR="001B04AA" w:rsidRPr="001B04AA">
        <w:rPr>
          <w:rFonts w:ascii="Calibri" w:hAnsi="Calibri" w:cs="Calibri"/>
        </w:rPr>
        <w:t>[2]</w:t>
      </w:r>
      <w:r w:rsidR="0091163C">
        <w:fldChar w:fldCharType="end"/>
      </w:r>
      <w:r w:rsidR="0091163C">
        <w:t xml:space="preserve"> This was consistent with our finding that the risk of CD was lower in those in IMD quintiles 4 and 5 (the most deprived).</w:t>
      </w:r>
    </w:p>
    <w:p w14:paraId="472F33A0" w14:textId="77777777" w:rsidR="00152147" w:rsidRDefault="00152147" w:rsidP="00C43C7E">
      <w:pPr>
        <w:spacing w:after="0" w:line="480" w:lineRule="auto"/>
      </w:pPr>
    </w:p>
    <w:p w14:paraId="47AD4369" w14:textId="5FA08458" w:rsidR="009C454F" w:rsidRPr="00EE7109" w:rsidRDefault="009C454F" w:rsidP="00EE7109">
      <w:pPr>
        <w:rPr>
          <w:i/>
        </w:rPr>
      </w:pPr>
      <w:bookmarkStart w:id="13" w:name="_Toc50542559"/>
      <w:r w:rsidRPr="00EE7109">
        <w:rPr>
          <w:i/>
        </w:rPr>
        <w:t>Study limitations</w:t>
      </w:r>
      <w:bookmarkEnd w:id="13"/>
    </w:p>
    <w:p w14:paraId="6C2B08DA" w14:textId="3F7E0DF5" w:rsidR="00DE6AD3" w:rsidRDefault="00B62854" w:rsidP="00C43C7E">
      <w:pPr>
        <w:spacing w:after="0" w:line="480" w:lineRule="auto"/>
      </w:pPr>
      <w:r>
        <w:t>A key</w:t>
      </w:r>
      <w:r w:rsidR="00DE6AD3">
        <w:t xml:space="preserve"> limitation of this study relates to the period of follow-up </w:t>
      </w:r>
      <w:r w:rsidR="003D4267">
        <w:t xml:space="preserve">in which </w:t>
      </w:r>
      <w:r>
        <w:t>we</w:t>
      </w:r>
      <w:r w:rsidR="003D4267">
        <w:t xml:space="preserve"> measured the diagnosis of </w:t>
      </w:r>
      <w:r>
        <w:t>CD and T1D</w:t>
      </w:r>
      <w:r w:rsidR="003D4267">
        <w:t>. In this study</w:t>
      </w:r>
      <w:r w:rsidR="00F112CD">
        <w:t>,</w:t>
      </w:r>
      <w:r w:rsidR="003D4267">
        <w:t xml:space="preserve"> </w:t>
      </w:r>
      <w:r w:rsidR="007F6CEC">
        <w:t>we</w:t>
      </w:r>
      <w:r w:rsidR="003D4267">
        <w:t xml:space="preserve"> used a seven</w:t>
      </w:r>
      <w:r w:rsidR="00F112CD">
        <w:t>-</w:t>
      </w:r>
      <w:r w:rsidR="003D4267">
        <w:t>year follow-up period</w:t>
      </w:r>
      <w:r w:rsidR="00B57033">
        <w:t xml:space="preserve">; this was the maximum period for those born since the introduction of routine rotavirus vaccination in </w:t>
      </w:r>
      <w:r w:rsidR="002E2D8A">
        <w:t>July 2013</w:t>
      </w:r>
      <w:r w:rsidR="00B57033">
        <w:t xml:space="preserve">. This was relevant because the incidence of </w:t>
      </w:r>
      <w:r w:rsidR="002E2D8A">
        <w:t>CD</w:t>
      </w:r>
      <w:r>
        <w:t xml:space="preserve"> and T1D</w:t>
      </w:r>
      <w:r w:rsidR="002E2D8A">
        <w:t xml:space="preserve"> changes with age</w:t>
      </w:r>
      <w:r>
        <w:t>.</w:t>
      </w:r>
      <w:r w:rsidR="002E2D8A">
        <w:t xml:space="preserve"> </w:t>
      </w:r>
      <w:r>
        <w:t xml:space="preserve">CD </w:t>
      </w:r>
      <w:r w:rsidR="002E2D8A">
        <w:t xml:space="preserve">is relatively higher in those under </w:t>
      </w:r>
      <w:r w:rsidR="00456CC8">
        <w:t>five</w:t>
      </w:r>
      <w:r w:rsidR="002E2D8A">
        <w:t xml:space="preserve">, then decreases and increases </w:t>
      </w:r>
      <w:r w:rsidR="00AC1DE1">
        <w:t xml:space="preserve">again </w:t>
      </w:r>
      <w:r w:rsidR="002E2D8A">
        <w:t>in those aged over 30.</w:t>
      </w:r>
      <w:r w:rsidR="002E2D8A">
        <w:fldChar w:fldCharType="begin"/>
      </w:r>
      <w:r w:rsidR="00A4266C">
        <w:instrText xml:space="preserve"> ADDIN ZOTERO_ITEM CSL_CITATION {"citationID":"9pSSkCiW","properties":{"formattedCitation":"[2]","plainCitation":"[2]","noteIndex":0},"citationItems":[{"id":"f5DPIqS8/R9isqeB7","uris":["http://zotero.org/users/5856738/items/6E9HDPQE"],"uri":["http://zotero.org/users/5856738/items/6E9HDPQE"],"itemData":{"id":2014,"type":"article-journal","abstract":"OBJECTIVES: Few studies have quantified the incidence and prevalence of celiac disease (CD) and dermatitis herpetiformis (DH) nationally and regionally by time and age groups. Understanding this epidemiology is crucial for hypothesizing about causes and quantifying the burden of disease.\nMETHODS: Patients with CD or DH were identified in the Clinical Practice Research Datalink between 1990 and 2011. Incidence rates and prevalence were calculated by age, sex, year, and region of residence. Incidence rate ratios (IRR) adjusted for age, sex, and region were calculated with Poisson regression.\nRESULTS: A total of 9,087 incident cases of CD and 809 incident cases of DH were identified. Between 1990 and 2011, the incidence rate of CD increased from 5.2 per 100,000 (95% confidence interval (CI), 3.8-6.8) to 19.1 per 100,000 person-years (95% CI, 17.8-20.5; IRR, 3.6; 95% CI, 2.7-4.8). The incidence of DH decreased over the same time period from 1.8 per 100,000 to 0.8 per 100,000 person-years (average annual IRR, 0.96; 95% CI, 0.94-0.97). The absolute incidence of CD per 100,000 person-years ranged from 22.3 in Northern Ireland to 10 in London. There were large regional variations in prevalence for CD but not DH.\nCONCLUSIONS: We found a fourfold increase in the incidence of CD in the United Kingdom over 22 years, with large regional variations in prevalence. This contrasted with a 4% annual decrease in the incidence of DH, with minimal regional variations in prevalence. These contrasts could reflect differences in diagnosis between CD (serological diagnosis and case finding) and DH (symptomatic presentation) or the possibility that diagnosing and treating CD prevents the development of DH.","container-title":"The American Journal of Gastroenterology","DOI":"10.1038/ajg.2014.55","ISSN":"1572-0241","issue":"5","journalAbbreviation":"Am. J. Gastroenterol.","language":"eng","note":"PMID: 24667576\nPMCID: PMC4012300","page":"757-768","source":"PubMed","title":"Incidence and prevalence of celiac disease and dermatitis herpetiformis in the UK over two decades: population-based study","title-short":"Incidence and prevalence of celiac disease and dermatitis herpetiformis in the UK over two decades","volume":"109","author":[{"family":"West","given":"Joe"},{"family":"Fleming","given":"Kate M."},{"family":"Tata","given":"Laila J."},{"family":"Card","given":"Timothy R."},{"family":"Crooks","given":"Colin J."}],"issued":{"date-parts":[["2014",5]]}}}],"schema":"https://github.com/citation-style-language/schema/raw/master/csl-citation.json"} </w:instrText>
      </w:r>
      <w:r w:rsidR="002E2D8A">
        <w:fldChar w:fldCharType="separate"/>
      </w:r>
      <w:r w:rsidR="001B04AA" w:rsidRPr="001B04AA">
        <w:rPr>
          <w:rFonts w:ascii="Calibri" w:hAnsi="Calibri" w:cs="Calibri"/>
        </w:rPr>
        <w:t>[2]</w:t>
      </w:r>
      <w:r w:rsidR="002E2D8A">
        <w:fldChar w:fldCharType="end"/>
      </w:r>
      <w:r>
        <w:t xml:space="preserve"> T1D i</w:t>
      </w:r>
      <w:r w:rsidR="009841BF">
        <w:t>ncidence is low in those under two years of age</w:t>
      </w:r>
      <w:r>
        <w:t xml:space="preserve">, then increases between </w:t>
      </w:r>
      <w:r w:rsidR="009841BF">
        <w:t>the ages of two and ten</w:t>
      </w:r>
      <w:r>
        <w:t>.</w:t>
      </w:r>
      <w:r>
        <w:fldChar w:fldCharType="begin"/>
      </w:r>
      <w:r w:rsidR="00A4266C">
        <w:instrText xml:space="preserve"> ADDIN ZOTERO_ITEM CSL_CITATION {"citationID":"tX0R5a0t","properties":{"formattedCitation":"[38]","plainCitation":"[38]","noteIndex":0},"citationItems":[{"id":"f5DPIqS8/fGpa8HrF","uris":["http://zotero.org/users/5856738/items/JAZ5DHDU"],"uri":["http://zotero.org/users/5856738/items/JAZ5DHDU"],"itemData":{"id":2692,"type":"article-journal","container-title":"The Lancet","issue":"9626","note":"ISBN: 0140-6736\npublisher: Elsevier","page":"1777-1782","title":"Time trends in the incidence of type 1 diabetes in Finnish children: a cohort study","volume":"371","author":[{"family":"Harjutsalo","given":"Valma"},{"family":"Sjöberg","given":"Lena"},{"family":"Tuomilehto","given":"Jaakko"}],"issued":{"date-parts":[["2008"]]}}}],"schema":"https://github.com/citation-style-language/schema/raw/master/csl-citation.json"} </w:instrText>
      </w:r>
      <w:r>
        <w:fldChar w:fldCharType="separate"/>
      </w:r>
      <w:r w:rsidR="001B04AA" w:rsidRPr="001B04AA">
        <w:rPr>
          <w:rFonts w:ascii="Calibri" w:hAnsi="Calibri" w:cs="Calibri"/>
        </w:rPr>
        <w:t>[38]</w:t>
      </w:r>
      <w:r>
        <w:fldChar w:fldCharType="end"/>
      </w:r>
      <w:r w:rsidR="002E2D8A">
        <w:t xml:space="preserve"> </w:t>
      </w:r>
      <w:r w:rsidR="00F02A85">
        <w:t>We</w:t>
      </w:r>
      <w:r w:rsidR="002E2D8A">
        <w:t xml:space="preserve"> used a sensitivity analysis to examine the impact of removing right-censoring at seven years, however as very few children born </w:t>
      </w:r>
      <w:r w:rsidR="00456CC8">
        <w:t>before</w:t>
      </w:r>
      <w:r w:rsidR="002E2D8A">
        <w:t xml:space="preserve"> July 2013 were exposed to rotavirus vaccine, </w:t>
      </w:r>
      <w:r w:rsidR="00F02A85">
        <w:t>t</w:t>
      </w:r>
      <w:r w:rsidR="002E2D8A">
        <w:t xml:space="preserve">his follow-up period of seven years limits the inference which could be made from this study on the association between rotavirus vaccination and </w:t>
      </w:r>
      <w:r w:rsidR="00F02A85">
        <w:t xml:space="preserve">both </w:t>
      </w:r>
      <w:r w:rsidR="002E2D8A">
        <w:t>CD</w:t>
      </w:r>
      <w:r w:rsidR="00F02A85">
        <w:t xml:space="preserve"> and T1D</w:t>
      </w:r>
      <w:r w:rsidR="002E2D8A">
        <w:t xml:space="preserve"> diagnosed later in life</w:t>
      </w:r>
      <w:r w:rsidR="00CA32F8">
        <w:t>.</w:t>
      </w:r>
      <w:r w:rsidR="007A428D">
        <w:t xml:space="preserve"> The impact of this seven-year follow-up period on the size and direction of results is uncertain. Should cases of CD and T1D continue to occur at similar proportions in older ages, these results would continue to apply. It could however be the case that a biological mechanism for rotavirus vaccination to protect against CD and/or T1D manifests later in life, and is not captured by this study. Subsequent follow-up of this cohort over a longer time period would be an effective method for addressing this issue.</w:t>
      </w:r>
    </w:p>
    <w:p w14:paraId="49FF83BD" w14:textId="77777777" w:rsidR="00D87738" w:rsidRDefault="00D87738" w:rsidP="00C43C7E">
      <w:pPr>
        <w:spacing w:after="0" w:line="480" w:lineRule="auto"/>
      </w:pPr>
    </w:p>
    <w:p w14:paraId="63A425FE" w14:textId="18C7FF4B" w:rsidR="009E2806" w:rsidRDefault="00B47B32" w:rsidP="00C43C7E">
      <w:pPr>
        <w:spacing w:after="0" w:line="480" w:lineRule="auto"/>
      </w:pPr>
      <w:r>
        <w:t xml:space="preserve">In this study </w:t>
      </w:r>
      <w:r w:rsidR="00F02A85">
        <w:t>we</w:t>
      </w:r>
      <w:r>
        <w:t xml:space="preserve"> analysed exposure as a binary variable; with exposure being based on having one or more rotavirus vaccinations. This is consistent with previous rotavirus research in England,</w:t>
      </w:r>
      <w:r>
        <w:fldChar w:fldCharType="begin"/>
      </w:r>
      <w:r w:rsidR="00A4266C">
        <w:instrText xml:space="preserve"> ADDIN ZOTERO_ITEM CSL_CITATION {"citationID":"0zdUM1RW","properties":{"formattedCitation":"[14]","plainCitation":"[14]","noteIndex":0},"citationItems":[{"id":"f5DPIqS8/6x0z7DXO","uris":["http://zotero.org/users/5856738/items/PZIA2DA7"],"uri":["http://zotero.org/users/5856738/items/PZIA2DA7"],"itemData":{"id":2661,"type":"article-journal","abstract":"Rotavirus causes severe gastroenteritis in infants and young children worldwide. The UK introduced the monovalent rotavirus vaccine (Rotarix®) in July 2013. Vaccination is free of charge to parents, with two doses delivered at 8 and 12 weeks of age. We evaluated vaccine impact across a health system in relation to socioeconomic deprivation.","container-title":"BMC Medicine","DOI":"10.1186/s12916-017-0989-z","ISSN":"1741-7015","issue":"1","journalAbbreviation":"BMC Med","language":"en","page":"10","source":"Springer Link","title":"Rotavirus vaccine impact and socioeconomic deprivation: an interrupted time-series analysis of gastrointestinal disease outcomes across primary and secondary care in the UK","title-short":"Rotavirus vaccine impact and socioeconomic deprivation","volume":"16","author":[{"family":"Hungerford","given":"Daniel"},{"family":"Vivancos","given":"Roberto"},{"family":"Read","given":"Jonathan M."},{"family":"Iturriza-Gόmara","given":"Miren"},{"family":"French","given":"Neil"},{"family":"Cunliffe","given":"Nigel A."}],"issued":{"date-parts":[["2018",1,29]]}}}],"schema":"https://github.com/citation-style-language/schema/raw/master/csl-citation.json"} </w:instrText>
      </w:r>
      <w:r>
        <w:fldChar w:fldCharType="separate"/>
      </w:r>
      <w:r w:rsidR="001B04AA" w:rsidRPr="001B04AA">
        <w:rPr>
          <w:rFonts w:ascii="Calibri" w:hAnsi="Calibri" w:cs="Calibri"/>
        </w:rPr>
        <w:t>[14]</w:t>
      </w:r>
      <w:r>
        <w:fldChar w:fldCharType="end"/>
      </w:r>
      <w:r>
        <w:t xml:space="preserve"> </w:t>
      </w:r>
      <w:r>
        <w:lastRenderedPageBreak/>
        <w:t xml:space="preserve">however there are two doses recommended in the routine schedule, so it could be viewed as a limitation that </w:t>
      </w:r>
      <w:r w:rsidR="00F02A85">
        <w:t>we</w:t>
      </w:r>
      <w:r>
        <w:t xml:space="preserve"> did not analyse the two “levels” of vaccination separately. </w:t>
      </w:r>
      <w:r w:rsidR="002C2C59">
        <w:t xml:space="preserve">Finding a dose-response relationship would have been valuable in providing evidence that a potential association is causal. However, in this study it was not possible to </w:t>
      </w:r>
      <w:r w:rsidR="007F6CEC">
        <w:t>analyse this as</w:t>
      </w:r>
      <w:r w:rsidR="002C2C59">
        <w:t xml:space="preserve"> </w:t>
      </w:r>
      <w:r w:rsidR="00F02A85">
        <w:t>the number of participants only receiving one dose</w:t>
      </w:r>
      <w:r w:rsidR="007F6CEC">
        <w:t xml:space="preserve"> was so small</w:t>
      </w:r>
      <w:r w:rsidR="00596B50">
        <w:t xml:space="preserve"> (5.7%)</w:t>
      </w:r>
      <w:r>
        <w:t>.</w:t>
      </w:r>
    </w:p>
    <w:p w14:paraId="4DC80EC9" w14:textId="77777777" w:rsidR="00EF5099" w:rsidRDefault="00EF5099" w:rsidP="00C43C7E">
      <w:pPr>
        <w:spacing w:after="0" w:line="480" w:lineRule="auto"/>
      </w:pPr>
    </w:p>
    <w:p w14:paraId="0EEC0738" w14:textId="161EF5F3" w:rsidR="00252CD4" w:rsidRPr="00B21568" w:rsidRDefault="00B21568" w:rsidP="001F55A8">
      <w:pPr>
        <w:rPr>
          <w:i/>
        </w:rPr>
      </w:pPr>
      <w:r>
        <w:rPr>
          <w:i/>
        </w:rPr>
        <w:t>Conclusions</w:t>
      </w:r>
    </w:p>
    <w:p w14:paraId="0E7124AC" w14:textId="68950A90" w:rsidR="009D7FE2" w:rsidRDefault="00B21568" w:rsidP="00C43C7E">
      <w:pPr>
        <w:spacing w:after="0" w:line="480" w:lineRule="auto"/>
      </w:pPr>
      <w:r>
        <w:t>Finding</w:t>
      </w:r>
      <w:r w:rsidR="00C864FF">
        <w:t xml:space="preserve"> a positive</w:t>
      </w:r>
      <w:r>
        <w:t xml:space="preserve"> non-rotavirus</w:t>
      </w:r>
      <w:r w:rsidR="00C864FF">
        <w:t xml:space="preserve"> health outcome from rotavirus vaccination would </w:t>
      </w:r>
      <w:r w:rsidR="00E76835">
        <w:t xml:space="preserve">further </w:t>
      </w:r>
      <w:r w:rsidR="00C864FF">
        <w:t>improve vaccine uptake, reducing health inequalities in the UK, and improve the economic case for introducing routine rotavirus vaccination in other European countries, reducing the burden of rotavirus morbidity in those populations.</w:t>
      </w:r>
      <w:r>
        <w:t xml:space="preserve"> However, i</w:t>
      </w:r>
      <w:r w:rsidR="0073482F">
        <w:t xml:space="preserve">n this </w:t>
      </w:r>
      <w:r>
        <w:t xml:space="preserve">large cohort </w:t>
      </w:r>
      <w:r w:rsidR="0073482F">
        <w:t xml:space="preserve">study, </w:t>
      </w:r>
      <w:r>
        <w:t>we</w:t>
      </w:r>
      <w:r w:rsidR="0073482F">
        <w:t xml:space="preserve"> did not find</w:t>
      </w:r>
      <w:r w:rsidR="0073482F" w:rsidRPr="0073482F">
        <w:t xml:space="preserve"> evidence that in children born in England between 2010 and 2015 </w:t>
      </w:r>
      <w:r>
        <w:t xml:space="preserve">given </w:t>
      </w:r>
      <w:r w:rsidR="0073482F" w:rsidRPr="0073482F">
        <w:t>rotavirus vaccination (Rotarix</w:t>
      </w:r>
      <w:r w:rsidR="00251BEC" w:rsidRPr="000B0C1F">
        <w:t>®</w:t>
      </w:r>
      <w:r w:rsidR="0073482F" w:rsidRPr="0073482F">
        <w:t>) have lower rate</w:t>
      </w:r>
      <w:r>
        <w:t>s</w:t>
      </w:r>
      <w:r w:rsidR="0073482F" w:rsidRPr="0073482F">
        <w:t xml:space="preserve"> of diagnosed CD</w:t>
      </w:r>
      <w:r>
        <w:t xml:space="preserve"> and T1D</w:t>
      </w:r>
      <w:r w:rsidR="0073482F" w:rsidRPr="0073482F">
        <w:t xml:space="preserve"> than those without this vaccination.</w:t>
      </w:r>
      <w:r w:rsidR="00B83425">
        <w:t xml:space="preserve"> However, it would be valuable to repeat this analysis </w:t>
      </w:r>
      <w:r w:rsidR="001C3DDA">
        <w:t>in the future to allow longer follow-up and understand the potential association in older children.</w:t>
      </w:r>
      <w:r w:rsidR="007F6CEC">
        <w:t xml:space="preserve"> </w:t>
      </w:r>
      <w:r w:rsidR="007F7CA5">
        <w:t xml:space="preserve">Importantly these findings provide further evidence of the safety of rotavirus vaccination in children. </w:t>
      </w:r>
      <w:r w:rsidR="001E6B15">
        <w:t>This study advocates for further observational studies investigating off-target effects of paediatric rotavirus vaccines in diverse settings</w:t>
      </w:r>
      <w:r w:rsidR="007F6CEC">
        <w:t>.</w:t>
      </w:r>
    </w:p>
    <w:p w14:paraId="19060CCB" w14:textId="77777777" w:rsidR="000E4C79" w:rsidRDefault="000E4C79" w:rsidP="00C43C7E">
      <w:pPr>
        <w:spacing w:after="0" w:line="480" w:lineRule="auto"/>
        <w:rPr>
          <w:b/>
        </w:rPr>
      </w:pPr>
    </w:p>
    <w:p w14:paraId="0F108F86" w14:textId="3A139302" w:rsidR="000E4C79" w:rsidRDefault="000E4C79" w:rsidP="00C43C7E">
      <w:pPr>
        <w:spacing w:after="0" w:line="480" w:lineRule="auto"/>
        <w:rPr>
          <w:b/>
        </w:rPr>
      </w:pPr>
      <w:r w:rsidRPr="000E4C79">
        <w:rPr>
          <w:b/>
        </w:rPr>
        <w:t>List of abbreviations</w:t>
      </w:r>
    </w:p>
    <w:p w14:paraId="5E00F269" w14:textId="65608993" w:rsidR="000E4C79" w:rsidRDefault="000E4C79" w:rsidP="00271850">
      <w:pPr>
        <w:spacing w:after="0" w:line="480" w:lineRule="auto"/>
      </w:pPr>
      <w:r>
        <w:t>AIC</w:t>
      </w:r>
      <w:r>
        <w:tab/>
        <w:t>Akaike Information C</w:t>
      </w:r>
      <w:r w:rsidRPr="001A25BD">
        <w:t>riterion</w:t>
      </w:r>
    </w:p>
    <w:p w14:paraId="229B4908" w14:textId="77777777" w:rsidR="00E16ED8" w:rsidRPr="000E4C79" w:rsidRDefault="00E16ED8" w:rsidP="00E16ED8">
      <w:pPr>
        <w:spacing w:after="0" w:line="480" w:lineRule="auto"/>
      </w:pPr>
      <w:r>
        <w:t>CPRD</w:t>
      </w:r>
      <w:r>
        <w:tab/>
      </w:r>
      <w:r w:rsidRPr="000E4C79">
        <w:t>Clinical Practice Research Datalink</w:t>
      </w:r>
    </w:p>
    <w:p w14:paraId="1BFB76B7" w14:textId="24AD58FA" w:rsidR="000E4C79" w:rsidRDefault="000E4C79" w:rsidP="00271850">
      <w:pPr>
        <w:spacing w:after="0" w:line="480" w:lineRule="auto"/>
      </w:pPr>
      <w:r w:rsidRPr="000E4C79">
        <w:t>CD</w:t>
      </w:r>
      <w:r w:rsidRPr="000E4C79">
        <w:tab/>
        <w:t>Coeliac disease</w:t>
      </w:r>
    </w:p>
    <w:p w14:paraId="0A9DF508" w14:textId="68CDF4F1" w:rsidR="000E4C79" w:rsidRDefault="000E4C79" w:rsidP="00271850">
      <w:pPr>
        <w:spacing w:after="0" w:line="480" w:lineRule="auto"/>
      </w:pPr>
      <w:r>
        <w:t>HR</w:t>
      </w:r>
      <w:r>
        <w:tab/>
        <w:t>Hazard ratio</w:t>
      </w:r>
    </w:p>
    <w:p w14:paraId="7DF108C5" w14:textId="77777777" w:rsidR="00E16ED8" w:rsidRDefault="00E16ED8" w:rsidP="00E16ED8">
      <w:pPr>
        <w:spacing w:after="0" w:line="480" w:lineRule="auto"/>
      </w:pPr>
      <w:r>
        <w:t>NHS</w:t>
      </w:r>
      <w:r>
        <w:tab/>
        <w:t>National Health Service</w:t>
      </w:r>
    </w:p>
    <w:p w14:paraId="6CA721CB" w14:textId="77777777" w:rsidR="00271850" w:rsidRDefault="00271850" w:rsidP="00271850">
      <w:pPr>
        <w:spacing w:after="0" w:line="480" w:lineRule="auto"/>
      </w:pPr>
      <w:r w:rsidRPr="002F2E5F">
        <w:rPr>
          <w:i/>
        </w:rPr>
        <w:t>SD</w:t>
      </w:r>
      <w:r>
        <w:tab/>
        <w:t>Standard deviation</w:t>
      </w:r>
    </w:p>
    <w:p w14:paraId="3B89C3C7" w14:textId="62C8655A" w:rsidR="000E4C79" w:rsidRDefault="000E4C79" w:rsidP="00271850">
      <w:pPr>
        <w:spacing w:after="0" w:line="480" w:lineRule="auto"/>
      </w:pPr>
      <w:r w:rsidRPr="000E4C79">
        <w:t>T1D</w:t>
      </w:r>
      <w:r w:rsidRPr="000E4C79">
        <w:tab/>
        <w:t>Type 1 diabetes</w:t>
      </w:r>
    </w:p>
    <w:p w14:paraId="293B3C00" w14:textId="607982EC" w:rsidR="000E4C79" w:rsidRPr="000E4C79" w:rsidRDefault="000E4C79" w:rsidP="00271850">
      <w:pPr>
        <w:spacing w:after="0" w:line="480" w:lineRule="auto"/>
      </w:pPr>
      <w:r>
        <w:lastRenderedPageBreak/>
        <w:t>UK</w:t>
      </w:r>
      <w:r>
        <w:tab/>
        <w:t>United Kingdom</w:t>
      </w:r>
    </w:p>
    <w:p w14:paraId="412176AD" w14:textId="77777777" w:rsidR="000E4C79" w:rsidRDefault="000E4C79" w:rsidP="00C43C7E">
      <w:pPr>
        <w:spacing w:after="0" w:line="480" w:lineRule="auto"/>
        <w:rPr>
          <w:b/>
        </w:rPr>
      </w:pPr>
    </w:p>
    <w:p w14:paraId="16B8D20A" w14:textId="7E2137CA" w:rsidR="00C24F78" w:rsidRPr="000E4C79" w:rsidRDefault="000E4C79" w:rsidP="00C43C7E">
      <w:pPr>
        <w:spacing w:after="0" w:line="480" w:lineRule="auto"/>
        <w:rPr>
          <w:b/>
        </w:rPr>
      </w:pPr>
      <w:r w:rsidRPr="000E4C79">
        <w:rPr>
          <w:b/>
        </w:rPr>
        <w:t>Declarations</w:t>
      </w:r>
    </w:p>
    <w:p w14:paraId="74A1E26E" w14:textId="357E7001" w:rsidR="002879E0" w:rsidRDefault="002879E0" w:rsidP="000E4C79">
      <w:pPr>
        <w:rPr>
          <w:i/>
        </w:rPr>
      </w:pPr>
      <w:r>
        <w:rPr>
          <w:i/>
        </w:rPr>
        <w:t>Acknowledgements</w:t>
      </w:r>
    </w:p>
    <w:p w14:paraId="359F25EB" w14:textId="557E95DD" w:rsidR="002879E0" w:rsidRDefault="002879E0" w:rsidP="00EB12C8">
      <w:pPr>
        <w:spacing w:line="480" w:lineRule="auto"/>
        <w:rPr>
          <w:i/>
        </w:rPr>
      </w:pPr>
      <w:r>
        <w:rPr>
          <w:i/>
        </w:rPr>
        <w:t xml:space="preserve">This study is </w:t>
      </w:r>
      <w:r w:rsidRPr="002879E0">
        <w:rPr>
          <w:i/>
        </w:rPr>
        <w:t>based on data from the Clinical Practice Research Datalink</w:t>
      </w:r>
      <w:r>
        <w:rPr>
          <w:i/>
        </w:rPr>
        <w:t xml:space="preserve"> (CPRD).</w:t>
      </w:r>
      <w:r w:rsidRPr="002879E0">
        <w:rPr>
          <w:i/>
        </w:rPr>
        <w:t xml:space="preserve"> CPRD is jointly sponsored by the Medicines and Healthcare products Regulatory Agency and the National Institute for Health Research (NIHR), as part of the Department of Health and Social Care.. </w:t>
      </w:r>
      <w:r w:rsidRPr="00AC1DE1">
        <w:t>This work uses data provided by patients and collected by the N</w:t>
      </w:r>
      <w:r>
        <w:t xml:space="preserve">ational </w:t>
      </w:r>
      <w:r w:rsidRPr="00AC1DE1">
        <w:t>H</w:t>
      </w:r>
      <w:r>
        <w:t xml:space="preserve">ealth </w:t>
      </w:r>
      <w:r w:rsidRPr="00AC1DE1">
        <w:t>S</w:t>
      </w:r>
      <w:r>
        <w:t>ervice</w:t>
      </w:r>
      <w:r w:rsidRPr="00AC1DE1">
        <w:t xml:space="preserve"> as part of their care and support</w:t>
      </w:r>
      <w:r>
        <w:rPr>
          <w:i/>
        </w:rPr>
        <w:t xml:space="preserve">. </w:t>
      </w:r>
      <w:r w:rsidRPr="002879E0">
        <w:rPr>
          <w:i/>
        </w:rPr>
        <w:t xml:space="preserve">We would like to acknowledge all the data providers and general </w:t>
      </w:r>
      <w:r>
        <w:rPr>
          <w:i/>
        </w:rPr>
        <w:t>practices that made the anonymis</w:t>
      </w:r>
      <w:r w:rsidRPr="002879E0">
        <w:rPr>
          <w:i/>
        </w:rPr>
        <w:t>ed data available for research.</w:t>
      </w:r>
    </w:p>
    <w:p w14:paraId="35B519B6" w14:textId="7448118E" w:rsidR="000E4C79" w:rsidRPr="00E27F9A" w:rsidRDefault="000E4C79" w:rsidP="000E4C79">
      <w:pPr>
        <w:rPr>
          <w:i/>
        </w:rPr>
      </w:pPr>
      <w:r w:rsidRPr="00E27F9A">
        <w:rPr>
          <w:i/>
        </w:rPr>
        <w:t>Ethic</w:t>
      </w:r>
      <w:r w:rsidR="00A4266C">
        <w:rPr>
          <w:i/>
        </w:rPr>
        <w:t>s</w:t>
      </w:r>
      <w:r w:rsidRPr="00E27F9A">
        <w:rPr>
          <w:i/>
        </w:rPr>
        <w:t xml:space="preserve"> approval</w:t>
      </w:r>
      <w:r w:rsidR="00A4266C">
        <w:rPr>
          <w:i/>
        </w:rPr>
        <w:t xml:space="preserve"> and consent to participate</w:t>
      </w:r>
    </w:p>
    <w:p w14:paraId="7FA8315B" w14:textId="77777777" w:rsidR="000E4C79" w:rsidRDefault="000E4C79" w:rsidP="000E4C79">
      <w:pPr>
        <w:spacing w:after="0" w:line="480" w:lineRule="auto"/>
      </w:pPr>
      <w:r>
        <w:t>Ethical a</w:t>
      </w:r>
      <w:r w:rsidRPr="00496AAA">
        <w:t>pproval</w:t>
      </w:r>
      <w:r>
        <w:t xml:space="preserve"> for this research</w:t>
      </w:r>
      <w:r w:rsidRPr="00496AAA">
        <w:t xml:space="preserve"> was given by the Independent Scientific and Ethical Committee</w:t>
      </w:r>
      <w:r>
        <w:t xml:space="preserve"> (ISAC)</w:t>
      </w:r>
      <w:r w:rsidRPr="00496AAA">
        <w:t xml:space="preserve"> of the CPRD (</w:t>
      </w:r>
      <w:r>
        <w:t xml:space="preserve">reference </w:t>
      </w:r>
      <w:r w:rsidRPr="005244DF">
        <w:t>20_024RA2</w:t>
      </w:r>
      <w:r w:rsidRPr="002B703E">
        <w:t>).</w:t>
      </w:r>
      <w:r>
        <w:t xml:space="preserve"> CPRD obtains annual rolling ethical approval (reference number 05/MRE04/87) and no additional ethical approval was required for this project which meets ISAC requirements. </w:t>
      </w:r>
    </w:p>
    <w:p w14:paraId="543F9EAB" w14:textId="27B6EDE6" w:rsidR="000E4C79" w:rsidRDefault="000E4C79" w:rsidP="000E4C79">
      <w:pPr>
        <w:spacing w:after="0" w:line="480" w:lineRule="auto"/>
        <w:rPr>
          <w:i/>
        </w:rPr>
      </w:pPr>
      <w:r w:rsidRPr="000E4C79">
        <w:rPr>
          <w:i/>
        </w:rPr>
        <w:t>Consent for publication</w:t>
      </w:r>
    </w:p>
    <w:p w14:paraId="0D75F2B0" w14:textId="6565D7B1" w:rsidR="000E4C79" w:rsidRPr="000E4C79" w:rsidRDefault="000E4C79" w:rsidP="000E4C79">
      <w:pPr>
        <w:spacing w:after="0" w:line="480" w:lineRule="auto"/>
        <w:rPr>
          <w:i/>
        </w:rPr>
      </w:pPr>
      <w:r>
        <w:t>Not applicable</w:t>
      </w:r>
    </w:p>
    <w:p w14:paraId="2B75B2D2" w14:textId="77777777" w:rsidR="000E4C79" w:rsidRDefault="000E4C79" w:rsidP="000E4C79">
      <w:pPr>
        <w:spacing w:after="0" w:line="480" w:lineRule="auto"/>
        <w:rPr>
          <w:i/>
        </w:rPr>
      </w:pPr>
      <w:r>
        <w:rPr>
          <w:i/>
        </w:rPr>
        <w:t>Availability of data and materials</w:t>
      </w:r>
    </w:p>
    <w:p w14:paraId="5D59E460" w14:textId="6ABFA735" w:rsidR="000E4C79" w:rsidRPr="00352643" w:rsidRDefault="000E4C79" w:rsidP="000E4C79">
      <w:pPr>
        <w:spacing w:after="0" w:line="480" w:lineRule="auto"/>
      </w:pPr>
      <w:r>
        <w:t>Data from this study is</w:t>
      </w:r>
      <w:r w:rsidRPr="00352643">
        <w:t xml:space="preserve"> not available from the authors. Study data is available through formal request from CPRD. </w:t>
      </w:r>
    </w:p>
    <w:p w14:paraId="7E6DE9F0" w14:textId="77777777" w:rsidR="000E4C79" w:rsidRPr="00476B2A" w:rsidRDefault="000E4C79" w:rsidP="000E4C79">
      <w:pPr>
        <w:spacing w:after="0" w:line="480" w:lineRule="auto"/>
        <w:rPr>
          <w:i/>
        </w:rPr>
      </w:pPr>
      <w:r w:rsidRPr="00476B2A">
        <w:rPr>
          <w:i/>
        </w:rPr>
        <w:t>Competing interests</w:t>
      </w:r>
    </w:p>
    <w:p w14:paraId="59B492E0" w14:textId="77777777" w:rsidR="000E4C79" w:rsidRDefault="000E4C79" w:rsidP="000E4C79">
      <w:pPr>
        <w:spacing w:after="0" w:line="480" w:lineRule="auto"/>
      </w:pPr>
      <w:r w:rsidRPr="00BE3B66">
        <w:t>DH and MIG report grants on the topic of rotavirus vaccines, outside of the submitted work, from GlaxoSmithKline Biologicals, Sanofi Pasteur and Merck and Co (Kenilworth, New Jersey, US) after the closure of Sanofi Pasteur-MSD in December 2016. MIG also reports personal fees for consultancy, outside the submitted work, from GlaxoSmithKline Biologicals. TI and KF have nothing to disclose.</w:t>
      </w:r>
    </w:p>
    <w:p w14:paraId="77F77A64" w14:textId="77777777" w:rsidR="00207B18" w:rsidRPr="005F2ECE" w:rsidRDefault="00207B18" w:rsidP="00207B18">
      <w:pPr>
        <w:spacing w:after="0" w:line="480" w:lineRule="auto"/>
        <w:rPr>
          <w:i/>
        </w:rPr>
      </w:pPr>
      <w:r w:rsidRPr="005F2ECE">
        <w:rPr>
          <w:i/>
        </w:rPr>
        <w:t>Funding</w:t>
      </w:r>
    </w:p>
    <w:p w14:paraId="0741837B" w14:textId="1D42A249" w:rsidR="000F2CA8" w:rsidRDefault="00EB1DB7" w:rsidP="00207B18">
      <w:pPr>
        <w:spacing w:after="0" w:line="480" w:lineRule="auto"/>
      </w:pPr>
      <w:r>
        <w:lastRenderedPageBreak/>
        <w:t>DH</w:t>
      </w:r>
      <w:r w:rsidR="00207B18">
        <w:t xml:space="preserve"> is funded by a National Institute for Health Research (NIHR) Post-doctoral Fellowship for this research project</w:t>
      </w:r>
      <w:r w:rsidR="006F512A">
        <w:t xml:space="preserve"> (</w:t>
      </w:r>
      <w:r w:rsidR="006F512A" w:rsidRPr="006F512A">
        <w:t>PDF-2018-11-ST2-006</w:t>
      </w:r>
      <w:r w:rsidR="006F512A">
        <w:t>)</w:t>
      </w:r>
      <w:r w:rsidR="00207B18">
        <w:t xml:space="preserve">. </w:t>
      </w:r>
      <w:r>
        <w:t>DH, MIG and TI</w:t>
      </w:r>
      <w:r w:rsidR="00207B18">
        <w:t xml:space="preserve"> are affiliated to the National Institute for Health Research Health Protection Research Unit (NIHR HPRU) in Gastrointestinal Infections at University of Liverpool in partnership with Public Health England (PHE), in collaboration with University of Warwick. </w:t>
      </w:r>
      <w:r w:rsidR="006F512A">
        <w:t>DH, MIG</w:t>
      </w:r>
      <w:r w:rsidR="00207B18">
        <w:t xml:space="preserve"> and </w:t>
      </w:r>
      <w:r w:rsidR="006F512A">
        <w:t>TI</w:t>
      </w:r>
      <w:r w:rsidR="00207B18">
        <w:t xml:space="preserve"> are based at the University of Liverpool. The views expressed are those of the author</w:t>
      </w:r>
      <w:r w:rsidR="002879E0">
        <w:t>s</w:t>
      </w:r>
      <w:r w:rsidR="00207B18">
        <w:t xml:space="preserve"> and not necessarily those of the NHS, the NIHR, the Department of Health and Social Care or Public Health England.</w:t>
      </w:r>
      <w:r w:rsidR="000F2CA8">
        <w:t xml:space="preserve"> The study funder had no role in study design, data collection, data analysis, data interpretation, or writing of the report. </w:t>
      </w:r>
    </w:p>
    <w:p w14:paraId="408A6A56" w14:textId="77777777" w:rsidR="000F2CA8" w:rsidRPr="005A4457" w:rsidRDefault="000F2CA8" w:rsidP="000F2CA8">
      <w:pPr>
        <w:spacing w:after="0" w:line="480" w:lineRule="auto"/>
        <w:rPr>
          <w:i/>
        </w:rPr>
      </w:pPr>
      <w:bookmarkStart w:id="14" w:name="_Toc50542552"/>
      <w:r w:rsidRPr="005A4457">
        <w:rPr>
          <w:i/>
        </w:rPr>
        <w:t>Author’s contribution</w:t>
      </w:r>
    </w:p>
    <w:p w14:paraId="191E4753" w14:textId="77777777" w:rsidR="000F2CA8" w:rsidRDefault="000F2CA8" w:rsidP="000F2CA8">
      <w:pPr>
        <w:spacing w:after="0" w:line="480" w:lineRule="auto"/>
      </w:pPr>
      <w:r w:rsidRPr="005A4457">
        <w:t>DH, KF and MIG conceptualised and designed the study and were responsible for supervision. TI, DH, KF were responsible for accessing and verifying the data. TI was responsible visualisation, formal analysis and for writing the original draft. All authors reviewed and edited the manuscript.</w:t>
      </w:r>
    </w:p>
    <w:bookmarkEnd w:id="14"/>
    <w:p w14:paraId="2B96D4D5" w14:textId="77777777" w:rsidR="00EF5600" w:rsidRDefault="00EF5600" w:rsidP="00F70E69">
      <w:pPr>
        <w:spacing w:after="0" w:line="480" w:lineRule="auto"/>
        <w:rPr>
          <w:rFonts w:cstheme="minorHAnsi"/>
          <w:b/>
        </w:rPr>
      </w:pPr>
    </w:p>
    <w:p w14:paraId="7F338C77" w14:textId="77777777" w:rsidR="00963CDA" w:rsidRPr="00F02A85" w:rsidRDefault="00055E48" w:rsidP="00F70E69">
      <w:pPr>
        <w:spacing w:after="0" w:line="480" w:lineRule="auto"/>
        <w:rPr>
          <w:rFonts w:cstheme="minorHAnsi"/>
          <w:b/>
        </w:rPr>
      </w:pPr>
      <w:r w:rsidRPr="00F02A85">
        <w:rPr>
          <w:rFonts w:cstheme="minorHAnsi"/>
          <w:b/>
        </w:rPr>
        <w:t>R</w:t>
      </w:r>
      <w:r w:rsidR="000600CD" w:rsidRPr="00F02A85">
        <w:rPr>
          <w:rFonts w:cstheme="minorHAnsi"/>
          <w:b/>
        </w:rPr>
        <w:t>eferences</w:t>
      </w:r>
    </w:p>
    <w:p w14:paraId="5CF3B5F8" w14:textId="77777777" w:rsidR="001B04AA" w:rsidRPr="001B04AA" w:rsidRDefault="007861D0" w:rsidP="001B04AA">
      <w:pPr>
        <w:pStyle w:val="Bibliography"/>
        <w:rPr>
          <w:rFonts w:ascii="Calibri" w:hAnsi="Calibri" w:cs="Calibri"/>
        </w:rPr>
      </w:pPr>
      <w:r>
        <w:fldChar w:fldCharType="begin"/>
      </w:r>
      <w:r w:rsidR="001B04AA">
        <w:instrText xml:space="preserve"> ADDIN ZOTERO_BIBL {"uncited":[],"omitted":[],"custom":[]} CSL_BIBLIOGRAPHY </w:instrText>
      </w:r>
      <w:r>
        <w:fldChar w:fldCharType="separate"/>
      </w:r>
      <w:r w:rsidR="001B04AA" w:rsidRPr="001B04AA">
        <w:rPr>
          <w:rFonts w:ascii="Calibri" w:hAnsi="Calibri" w:cs="Calibri"/>
        </w:rPr>
        <w:t>1. Singh P, Arora A, Strand TA, Leffler DA, Catassi C, Green PH, et al. Global Prevalence of Celiac Disease: Systematic Review and Meta-analysis. Clin Gastroenterol Hepatol. 2018;16:823-836.e2.</w:t>
      </w:r>
    </w:p>
    <w:p w14:paraId="0C98E588" w14:textId="77777777" w:rsidR="001B04AA" w:rsidRPr="001B04AA" w:rsidRDefault="001B04AA" w:rsidP="001B04AA">
      <w:pPr>
        <w:pStyle w:val="Bibliography"/>
        <w:rPr>
          <w:rFonts w:ascii="Calibri" w:hAnsi="Calibri" w:cs="Calibri"/>
        </w:rPr>
      </w:pPr>
      <w:r w:rsidRPr="001B04AA">
        <w:rPr>
          <w:rFonts w:ascii="Calibri" w:hAnsi="Calibri" w:cs="Calibri"/>
        </w:rPr>
        <w:t>2. West J, Fleming KM, Tata LJ, Card TR, Crooks CJ. Incidence and prevalence of celiac disease and dermatitis herpetiformis in the UK over two decades: population-based study. Am J Gastroenterol. 2014;109:757–68.</w:t>
      </w:r>
    </w:p>
    <w:p w14:paraId="60AA3E3D" w14:textId="77777777" w:rsidR="001B04AA" w:rsidRPr="001B04AA" w:rsidRDefault="001B04AA" w:rsidP="001B04AA">
      <w:pPr>
        <w:pStyle w:val="Bibliography"/>
        <w:rPr>
          <w:rFonts w:ascii="Calibri" w:hAnsi="Calibri" w:cs="Calibri"/>
        </w:rPr>
      </w:pPr>
      <w:r w:rsidRPr="001B04AA">
        <w:rPr>
          <w:rFonts w:ascii="Calibri" w:hAnsi="Calibri" w:cs="Calibri"/>
        </w:rPr>
        <w:t>3. Katsarou A, Gudbjörnsdottir S, Rawshani A, Dabelea D, Bonifacio E, Anderson BJ, et al. Type 1 diabetes mellitus. Nat Rev Dis Primer. 2017;3:1–17.</w:t>
      </w:r>
    </w:p>
    <w:p w14:paraId="7E228DF6" w14:textId="77777777" w:rsidR="001B04AA" w:rsidRPr="001B04AA" w:rsidRDefault="001B04AA" w:rsidP="001B04AA">
      <w:pPr>
        <w:pStyle w:val="Bibliography"/>
        <w:rPr>
          <w:rFonts w:ascii="Calibri" w:hAnsi="Calibri" w:cs="Calibri"/>
        </w:rPr>
      </w:pPr>
      <w:r w:rsidRPr="001B04AA">
        <w:rPr>
          <w:rFonts w:ascii="Calibri" w:hAnsi="Calibri" w:cs="Calibri"/>
        </w:rPr>
        <w:t>4. National Paediatric Diabetes Audit. National Paediatric Diabetes Audit Annual Report 2018-19. 2020. https://www.rcpch.ac.uk/sites/default/files/2020-03/final_npda_core_report_2018-2019.pdf. Accessed 22 Jan 2021.</w:t>
      </w:r>
    </w:p>
    <w:p w14:paraId="0EAD147A" w14:textId="77777777" w:rsidR="001B04AA" w:rsidRPr="001B04AA" w:rsidRDefault="001B04AA" w:rsidP="001B04AA">
      <w:pPr>
        <w:pStyle w:val="Bibliography"/>
        <w:rPr>
          <w:rFonts w:ascii="Calibri" w:hAnsi="Calibri" w:cs="Calibri"/>
        </w:rPr>
      </w:pPr>
      <w:r w:rsidRPr="001B04AA">
        <w:rPr>
          <w:rFonts w:ascii="Calibri" w:hAnsi="Calibri" w:cs="Calibri"/>
        </w:rPr>
        <w:t>5. National Institute for Health and Care Excellence. Type 1 diabetes in adults: diagnosis and management [NG17]. 2015. https://www.nice.org.uk/guidance/ng17/evidence/full-guideline-pdf-435400241. Accessed 29 Apr 2021.</w:t>
      </w:r>
    </w:p>
    <w:p w14:paraId="20F73469" w14:textId="77777777" w:rsidR="001B04AA" w:rsidRPr="001B04AA" w:rsidRDefault="001B04AA" w:rsidP="001B04AA">
      <w:pPr>
        <w:pStyle w:val="Bibliography"/>
        <w:rPr>
          <w:rFonts w:ascii="Calibri" w:hAnsi="Calibri" w:cs="Calibri"/>
        </w:rPr>
      </w:pPr>
      <w:r w:rsidRPr="001B04AA">
        <w:rPr>
          <w:rFonts w:ascii="Calibri" w:hAnsi="Calibri" w:cs="Calibri"/>
        </w:rPr>
        <w:t>6. Stene LC, Honeyman MC, Hoffenberg EJ, Haas JE, Sokol RJ, Emery L, et al. Rotavirus infection frequency and risk of celiac disease autoimmunity in early childhood: a longitudinal study. Am J Gastroenterol. 2006;101:2333–40.</w:t>
      </w:r>
    </w:p>
    <w:p w14:paraId="46A25A70" w14:textId="77777777" w:rsidR="001B04AA" w:rsidRPr="001B04AA" w:rsidRDefault="001B04AA" w:rsidP="001B04AA">
      <w:pPr>
        <w:pStyle w:val="Bibliography"/>
        <w:rPr>
          <w:rFonts w:ascii="Calibri" w:hAnsi="Calibri" w:cs="Calibri"/>
        </w:rPr>
      </w:pPr>
      <w:r w:rsidRPr="001B04AA">
        <w:rPr>
          <w:rFonts w:ascii="Calibri" w:hAnsi="Calibri" w:cs="Calibri"/>
        </w:rPr>
        <w:lastRenderedPageBreak/>
        <w:t>7. Zanoni G, Navone R, Lunardi C, Tridente G, Bason C, Sivori S, et al. In celiac disease, a subset of autoantibodies against transglutaminase binds toll-like receptor 4 and induces activation of monocytes. PLoS Med. 2006;3:e358.</w:t>
      </w:r>
    </w:p>
    <w:p w14:paraId="5D7460AA" w14:textId="77777777" w:rsidR="001B04AA" w:rsidRPr="001B04AA" w:rsidRDefault="001B04AA" w:rsidP="001B04AA">
      <w:pPr>
        <w:pStyle w:val="Bibliography"/>
        <w:rPr>
          <w:rFonts w:ascii="Calibri" w:hAnsi="Calibri" w:cs="Calibri"/>
        </w:rPr>
      </w:pPr>
      <w:r w:rsidRPr="001B04AA">
        <w:rPr>
          <w:rFonts w:ascii="Calibri" w:hAnsi="Calibri" w:cs="Calibri"/>
        </w:rPr>
        <w:t>8. Pane JA, Webster NL, Zufferey C, Coulson BS. Rotavirus acceleration of murine type 1 diabetes is associated with increased MHC class I-restricted antigen presentation by B cells and elevated proinflammatory cytokine expression by T cells. Virus Res. 2014;179:73–84.</w:t>
      </w:r>
    </w:p>
    <w:p w14:paraId="54AD3BC3" w14:textId="77777777" w:rsidR="001B04AA" w:rsidRPr="001B04AA" w:rsidRDefault="001B04AA" w:rsidP="001B04AA">
      <w:pPr>
        <w:pStyle w:val="Bibliography"/>
        <w:rPr>
          <w:rFonts w:ascii="Calibri" w:hAnsi="Calibri" w:cs="Calibri"/>
        </w:rPr>
      </w:pPr>
      <w:r w:rsidRPr="001B04AA">
        <w:rPr>
          <w:rFonts w:ascii="Calibri" w:hAnsi="Calibri" w:cs="Calibri"/>
        </w:rPr>
        <w:t>9. Honeyman MC, Coulson BS, Stone NL, Gellert SA, Goldwater PN, Steele CE, et al. Association between rotavirus infection and pancreatic islet autoimmunity in children at risk of developing type 1 diabetes. Diabetes. 2000;49:1319–24.</w:t>
      </w:r>
    </w:p>
    <w:p w14:paraId="14DA9829" w14:textId="77777777" w:rsidR="001B04AA" w:rsidRPr="001B04AA" w:rsidRDefault="001B04AA" w:rsidP="001B04AA">
      <w:pPr>
        <w:pStyle w:val="Bibliography"/>
        <w:rPr>
          <w:rFonts w:ascii="Calibri" w:hAnsi="Calibri" w:cs="Calibri"/>
        </w:rPr>
      </w:pPr>
      <w:r w:rsidRPr="001B04AA">
        <w:rPr>
          <w:rFonts w:ascii="Calibri" w:hAnsi="Calibri" w:cs="Calibri"/>
        </w:rPr>
        <w:t>10. Snell-Bergeon JK, Smith J, Dong F, Barón AE, Barriga K, Norris JM, et al. Early Childhood Infections and the Risk of Islet Autoimmunity: The Diabetes Autoimmunity Study in the Young (DAISY). Diabetes Care. 2012;35:2553–8.</w:t>
      </w:r>
    </w:p>
    <w:p w14:paraId="210C1B16" w14:textId="77777777" w:rsidR="001B04AA" w:rsidRPr="001B04AA" w:rsidRDefault="001B04AA" w:rsidP="001B04AA">
      <w:pPr>
        <w:pStyle w:val="Bibliography"/>
        <w:rPr>
          <w:rFonts w:ascii="Calibri" w:hAnsi="Calibri" w:cs="Calibri"/>
        </w:rPr>
      </w:pPr>
      <w:r w:rsidRPr="001B04AA">
        <w:rPr>
          <w:rFonts w:ascii="Calibri" w:hAnsi="Calibri" w:cs="Calibri"/>
        </w:rPr>
        <w:t>11. Iturriza-Gómara M, Cunliffe N. Rotavirus vaccine: a welcome addition to the immunisation schedule in the UK. BMJ. 2013;346:f2347.</w:t>
      </w:r>
    </w:p>
    <w:p w14:paraId="6877EBB0" w14:textId="77777777" w:rsidR="001B04AA" w:rsidRPr="001B04AA" w:rsidRDefault="001B04AA" w:rsidP="001B04AA">
      <w:pPr>
        <w:pStyle w:val="Bibliography"/>
        <w:rPr>
          <w:rFonts w:ascii="Calibri" w:hAnsi="Calibri" w:cs="Calibri"/>
        </w:rPr>
      </w:pPr>
      <w:r w:rsidRPr="001B04AA">
        <w:rPr>
          <w:rFonts w:ascii="Calibri" w:hAnsi="Calibri" w:cs="Calibri"/>
        </w:rPr>
        <w:t>12. NHS Digital. Childhood Vaccination Coverage Statistics 2019-20. 2020. https://digital.nhs.uk/data-and-information/publications/statistical/nhs-immunisation-statistics/england---2019-20. Accessed 21 Jan 2021.</w:t>
      </w:r>
    </w:p>
    <w:p w14:paraId="5B99B0D4" w14:textId="77777777" w:rsidR="001B04AA" w:rsidRPr="001B04AA" w:rsidRDefault="001B04AA" w:rsidP="001B04AA">
      <w:pPr>
        <w:pStyle w:val="Bibliography"/>
        <w:rPr>
          <w:rFonts w:ascii="Calibri" w:hAnsi="Calibri" w:cs="Calibri"/>
        </w:rPr>
      </w:pPr>
      <w:r w:rsidRPr="001B04AA">
        <w:rPr>
          <w:rFonts w:ascii="Calibri" w:hAnsi="Calibri" w:cs="Calibri"/>
        </w:rPr>
        <w:t>13. Atchison CJ, Stowe J, Andrews N, Collins S, Allen DJ, Nawaz S, et al. Rapid Declines in Age Group–Specific Rotavirus Infection and Acute Gastroenteritis Among Vaccinated and Unvaccinated Individuals Within 1 Year of Rotavirus Vaccine Introduction in England and Wales. J Infect Dis. 2016;213:243–9.</w:t>
      </w:r>
    </w:p>
    <w:p w14:paraId="32219274" w14:textId="77777777" w:rsidR="001B04AA" w:rsidRPr="001B04AA" w:rsidRDefault="001B04AA" w:rsidP="001B04AA">
      <w:pPr>
        <w:pStyle w:val="Bibliography"/>
        <w:rPr>
          <w:rFonts w:ascii="Calibri" w:hAnsi="Calibri" w:cs="Calibri"/>
        </w:rPr>
      </w:pPr>
      <w:r w:rsidRPr="001B04AA">
        <w:rPr>
          <w:rFonts w:ascii="Calibri" w:hAnsi="Calibri" w:cs="Calibri"/>
        </w:rPr>
        <w:t>14. Hungerford D, Vivancos R, Read JM, Iturriza-Gόmara M, French N, Cunliffe NA. Rotavirus vaccine impact and socioeconomic deprivation: an interrupted time-series analysis of gastrointestinal disease outcomes across primary and secondary care in the UK. BMC Med. 2018;16:10.</w:t>
      </w:r>
    </w:p>
    <w:p w14:paraId="4CFC3306" w14:textId="77777777" w:rsidR="001B04AA" w:rsidRPr="001B04AA" w:rsidRDefault="001B04AA" w:rsidP="001B04AA">
      <w:pPr>
        <w:pStyle w:val="Bibliography"/>
        <w:rPr>
          <w:rFonts w:ascii="Calibri" w:hAnsi="Calibri" w:cs="Calibri"/>
        </w:rPr>
      </w:pPr>
      <w:r w:rsidRPr="001B04AA">
        <w:rPr>
          <w:rFonts w:ascii="Calibri" w:hAnsi="Calibri" w:cs="Calibri"/>
        </w:rPr>
        <w:t>15. Hungerford DJ, French N, Iturriza-Gómara M, Read JM, Cunliffe NA, Vivancos R. Reduction in hospitalisations for acute gastroenteritis-associated childhood seizures since introduction of rotavirus vaccination: a time-series and change-point analysis of hospital admissions in England. J Epidemiol Community Health. 2019;73:1020–5.</w:t>
      </w:r>
    </w:p>
    <w:p w14:paraId="023E4094" w14:textId="77777777" w:rsidR="001B04AA" w:rsidRPr="001B04AA" w:rsidRDefault="001B04AA" w:rsidP="001B04AA">
      <w:pPr>
        <w:pStyle w:val="Bibliography"/>
        <w:rPr>
          <w:rFonts w:ascii="Calibri" w:hAnsi="Calibri" w:cs="Calibri"/>
        </w:rPr>
      </w:pPr>
      <w:r w:rsidRPr="001B04AA">
        <w:rPr>
          <w:rFonts w:ascii="Calibri" w:hAnsi="Calibri" w:cs="Calibri"/>
        </w:rPr>
        <w:t>16. Inns T, Fleming KM, Iturriza-Gomara M, Hungerford D. Systematic review of the association between rotavirus infection, or rotavirus vaccination and coeliac disease. medRxiv. 2020;:2020.12.01.20241869.</w:t>
      </w:r>
    </w:p>
    <w:p w14:paraId="2940279D" w14:textId="77777777" w:rsidR="001B04AA" w:rsidRPr="001B04AA" w:rsidRDefault="001B04AA" w:rsidP="001B04AA">
      <w:pPr>
        <w:pStyle w:val="Bibliography"/>
        <w:rPr>
          <w:rFonts w:ascii="Calibri" w:hAnsi="Calibri" w:cs="Calibri"/>
        </w:rPr>
      </w:pPr>
      <w:r w:rsidRPr="001B04AA">
        <w:rPr>
          <w:rFonts w:ascii="Calibri" w:hAnsi="Calibri" w:cs="Calibri"/>
        </w:rPr>
        <w:t>17. Burke RM, Tate JE, Jiang B, Parashar UD. Rotavirus and Type 1 Diabetes—Is There a Connection? A Synthesis of the Evidence. J Infect Dis. 2020;222:1076–83.</w:t>
      </w:r>
    </w:p>
    <w:p w14:paraId="1D3C6E35" w14:textId="77777777" w:rsidR="001B04AA" w:rsidRPr="001B04AA" w:rsidRDefault="001B04AA" w:rsidP="001B04AA">
      <w:pPr>
        <w:pStyle w:val="Bibliography"/>
        <w:rPr>
          <w:rFonts w:ascii="Calibri" w:hAnsi="Calibri" w:cs="Calibri"/>
        </w:rPr>
      </w:pPr>
      <w:r w:rsidRPr="001B04AA">
        <w:rPr>
          <w:rFonts w:ascii="Calibri" w:hAnsi="Calibri" w:cs="Calibri"/>
        </w:rPr>
        <w:t>18. Herrett E, Gallagher AM, Bhaskaran K, Forbes H, Mathur R, Van Staa T, et al. Data resource profile: clinical practice research datalink (CPRD). Int J Epidemiol. 2015;44:827–36.</w:t>
      </w:r>
    </w:p>
    <w:p w14:paraId="325CAC44" w14:textId="77777777" w:rsidR="001B04AA" w:rsidRPr="001B04AA" w:rsidRDefault="001B04AA" w:rsidP="001B04AA">
      <w:pPr>
        <w:pStyle w:val="Bibliography"/>
        <w:rPr>
          <w:rFonts w:ascii="Calibri" w:hAnsi="Calibri" w:cs="Calibri"/>
        </w:rPr>
      </w:pPr>
      <w:r w:rsidRPr="001B04AA">
        <w:rPr>
          <w:rFonts w:ascii="Calibri" w:hAnsi="Calibri" w:cs="Calibri"/>
        </w:rPr>
        <w:t>19. Wolf A, Dedman D, Campbell J, Booth H, Lunn D, Chapman J, et al. Data resource profile: Clinical Practice Research Datalink (CPRD) Aurum. Int J Epidemiol. 2019;48:1740–1740g.</w:t>
      </w:r>
    </w:p>
    <w:p w14:paraId="28496B58" w14:textId="77777777" w:rsidR="001B04AA" w:rsidRPr="001B04AA" w:rsidRDefault="001B04AA" w:rsidP="001B04AA">
      <w:pPr>
        <w:pStyle w:val="Bibliography"/>
        <w:rPr>
          <w:rFonts w:ascii="Calibri" w:hAnsi="Calibri" w:cs="Calibri"/>
        </w:rPr>
      </w:pPr>
      <w:r w:rsidRPr="001B04AA">
        <w:rPr>
          <w:rFonts w:ascii="Calibri" w:hAnsi="Calibri" w:cs="Calibri"/>
        </w:rPr>
        <w:t>20. Hungerford D, Vivancos R, Read JM, Bonnett LJ, Bar-Zeev N, Iturriza-Gómara M, et al. Mitigating bias in observational vaccine effectiveness studies using simulated comparator populations: Application to rotavirus vaccination in the UK. Vaccine. 2018;36:6674–82.</w:t>
      </w:r>
    </w:p>
    <w:p w14:paraId="23A7E31E" w14:textId="77777777" w:rsidR="001B04AA" w:rsidRPr="001B04AA" w:rsidRDefault="001B04AA" w:rsidP="001B04AA">
      <w:pPr>
        <w:pStyle w:val="Bibliography"/>
        <w:rPr>
          <w:rFonts w:ascii="Calibri" w:hAnsi="Calibri" w:cs="Calibri"/>
        </w:rPr>
      </w:pPr>
      <w:r w:rsidRPr="001B04AA">
        <w:rPr>
          <w:rFonts w:ascii="Calibri" w:hAnsi="Calibri" w:cs="Calibri"/>
        </w:rPr>
        <w:lastRenderedPageBreak/>
        <w:t>21. Panozzo CA, Becker-Dreps S, Pate V, Weber DJ, Jonsson Funk M, Stürmer T, et al. Direct, Indirect, Total, and Overall Effectiveness of the Rotavirus Vaccines for the Prevention of Gastroenteritis Hospitalizations in Privately Insured US Children, 2007-2010. Am J Epidemiol. 2014;179:895–909.</w:t>
      </w:r>
    </w:p>
    <w:p w14:paraId="7AC0A8B2" w14:textId="77777777" w:rsidR="001B04AA" w:rsidRPr="001B04AA" w:rsidRDefault="001B04AA" w:rsidP="001B04AA">
      <w:pPr>
        <w:pStyle w:val="Bibliography"/>
        <w:rPr>
          <w:rFonts w:ascii="Calibri" w:hAnsi="Calibri" w:cs="Calibri"/>
        </w:rPr>
      </w:pPr>
      <w:r w:rsidRPr="001B04AA">
        <w:rPr>
          <w:rFonts w:ascii="Calibri" w:hAnsi="Calibri" w:cs="Calibri"/>
        </w:rPr>
        <w:t>22. Violato M, Gray A, Papanicolas I, Ouellet M. Resource Use and Costs Associated with Coeliac Disease before and after Diagnosis in 3,646 Cases: Results of a UK Primary Care Database Analysis. PLOS ONE. 2012;7:e41308.</w:t>
      </w:r>
    </w:p>
    <w:p w14:paraId="4C14BAB6" w14:textId="77777777" w:rsidR="001B04AA" w:rsidRPr="001B04AA" w:rsidRDefault="001B04AA" w:rsidP="001B04AA">
      <w:pPr>
        <w:pStyle w:val="Bibliography"/>
        <w:rPr>
          <w:rFonts w:ascii="Calibri" w:hAnsi="Calibri" w:cs="Calibri"/>
        </w:rPr>
      </w:pPr>
      <w:r w:rsidRPr="001B04AA">
        <w:rPr>
          <w:rFonts w:ascii="Calibri" w:hAnsi="Calibri" w:cs="Calibri"/>
        </w:rPr>
        <w:t>23. Kuan V, Denaxas S, Gonzalez-Izquierdo A, Direk K, Bhatti O, Husain S, et al. A chronological map of 308 physical and mental health conditions from 4 million individuals in the English National Health Service. Lancet Digit Health. 2019;1:e63–77.</w:t>
      </w:r>
    </w:p>
    <w:p w14:paraId="524BB04F" w14:textId="77777777" w:rsidR="001B04AA" w:rsidRPr="001B04AA" w:rsidRDefault="001B04AA" w:rsidP="001B04AA">
      <w:pPr>
        <w:pStyle w:val="Bibliography"/>
        <w:rPr>
          <w:rFonts w:ascii="Calibri" w:hAnsi="Calibri" w:cs="Calibri"/>
        </w:rPr>
      </w:pPr>
      <w:r w:rsidRPr="001B04AA">
        <w:rPr>
          <w:rFonts w:ascii="Calibri" w:hAnsi="Calibri" w:cs="Calibri"/>
        </w:rPr>
        <w:t>24. Inns T. Codes used to extract coeliac disease, type I diabetes, rotavirus vaccination and DTP vaccination from CPRD Aurum. 2020. doi:10.5281/zenodo.4431770.</w:t>
      </w:r>
    </w:p>
    <w:p w14:paraId="3CB79885" w14:textId="77777777" w:rsidR="001B04AA" w:rsidRPr="001B04AA" w:rsidRDefault="001B04AA" w:rsidP="001B04AA">
      <w:pPr>
        <w:pStyle w:val="Bibliography"/>
        <w:rPr>
          <w:rFonts w:ascii="Calibri" w:hAnsi="Calibri" w:cs="Calibri"/>
        </w:rPr>
      </w:pPr>
      <w:r w:rsidRPr="001B04AA">
        <w:rPr>
          <w:rFonts w:ascii="Calibri" w:hAnsi="Calibri" w:cs="Calibri"/>
        </w:rPr>
        <w:t>25. Hemming-Harlo M, Lähdeaho M-L, Mäki M, Vesikari T. Rotavirus Vaccination Does Not Increase Type 1 Diabetes and May Decrease Celiac Disease in Children and Adolescents. Pediatr Infect Dis J. 2019;38:539–41.</w:t>
      </w:r>
    </w:p>
    <w:p w14:paraId="6A630DA4" w14:textId="77777777" w:rsidR="001B04AA" w:rsidRPr="001B04AA" w:rsidRDefault="001B04AA" w:rsidP="001B04AA">
      <w:pPr>
        <w:pStyle w:val="Bibliography"/>
        <w:rPr>
          <w:rFonts w:ascii="Calibri" w:hAnsi="Calibri" w:cs="Calibri"/>
        </w:rPr>
      </w:pPr>
      <w:r w:rsidRPr="001B04AA">
        <w:rPr>
          <w:rFonts w:ascii="Calibri" w:hAnsi="Calibri" w:cs="Calibri"/>
        </w:rPr>
        <w:t>26. Murch S, Jenkins H, Auth M, Bremner R, Butt A, France S, et al. Joint BSPGHAN and Coeliac UK guidelines for the diagnosis and management of coeliac disease in children. Arch Dis Child. 2013;98:806–11.</w:t>
      </w:r>
    </w:p>
    <w:p w14:paraId="750F38EC" w14:textId="77777777" w:rsidR="001B04AA" w:rsidRPr="001B04AA" w:rsidRDefault="001B04AA" w:rsidP="001B04AA">
      <w:pPr>
        <w:pStyle w:val="Bibliography"/>
        <w:rPr>
          <w:rFonts w:ascii="Calibri" w:hAnsi="Calibri" w:cs="Calibri"/>
        </w:rPr>
      </w:pPr>
      <w:r w:rsidRPr="001B04AA">
        <w:rPr>
          <w:rFonts w:ascii="Calibri" w:hAnsi="Calibri" w:cs="Calibri"/>
        </w:rPr>
        <w:t>27. Zingone F, West J, Crooks CJ, Fleming KM, Card TR, Ciacci C, et al. Socioeconomic variation in the incidence of childhood coeliac disease in the UK. Arch Dis Child. 2015;100:466–73.</w:t>
      </w:r>
    </w:p>
    <w:p w14:paraId="6407A899" w14:textId="77777777" w:rsidR="001B04AA" w:rsidRPr="001B04AA" w:rsidRDefault="001B04AA" w:rsidP="001B04AA">
      <w:pPr>
        <w:pStyle w:val="Bibliography"/>
        <w:rPr>
          <w:rFonts w:ascii="Calibri" w:hAnsi="Calibri" w:cs="Calibri"/>
        </w:rPr>
      </w:pPr>
      <w:r w:rsidRPr="001B04AA">
        <w:rPr>
          <w:rFonts w:ascii="Calibri" w:hAnsi="Calibri" w:cs="Calibri"/>
        </w:rPr>
        <w:t>28. Therneau TM. coxme: Mixed Effects Cox Models. 2020. https://CRAN.R-project.org/package=coxme. Accessed 23 Jul 2020.</w:t>
      </w:r>
    </w:p>
    <w:p w14:paraId="14DBE0F5" w14:textId="77777777" w:rsidR="001B04AA" w:rsidRPr="001B04AA" w:rsidRDefault="001B04AA" w:rsidP="001B04AA">
      <w:pPr>
        <w:pStyle w:val="Bibliography"/>
        <w:rPr>
          <w:rFonts w:ascii="Calibri" w:hAnsi="Calibri" w:cs="Calibri"/>
        </w:rPr>
      </w:pPr>
      <w:r w:rsidRPr="001B04AA">
        <w:rPr>
          <w:rFonts w:ascii="Calibri" w:hAnsi="Calibri" w:cs="Calibri"/>
        </w:rPr>
        <w:t>29. Therneau TM, Grambsch PM. The Cox model. In: Modeling survival data: extending the Cox model. Springer; 2000. p. 39–77.</w:t>
      </w:r>
    </w:p>
    <w:p w14:paraId="5251D5A5" w14:textId="77777777" w:rsidR="001B04AA" w:rsidRPr="001B04AA" w:rsidRDefault="001B04AA" w:rsidP="001B04AA">
      <w:pPr>
        <w:pStyle w:val="Bibliography"/>
        <w:rPr>
          <w:rFonts w:ascii="Calibri" w:hAnsi="Calibri" w:cs="Calibri"/>
        </w:rPr>
      </w:pPr>
      <w:r w:rsidRPr="001B04AA">
        <w:rPr>
          <w:rFonts w:ascii="Calibri" w:hAnsi="Calibri" w:cs="Calibri"/>
        </w:rPr>
        <w:t>30. Kemppainen KM, Lynch KF, Liu E, Lönnrot M, Simell V, Briese T, et al. Factors That Increase Risk of Celiac Disease Autoimmunity After a Gastrointestinal Infection in Early Life. Clin Gastroenterol Hepatol. 2017;15:694-702.e5.</w:t>
      </w:r>
    </w:p>
    <w:p w14:paraId="287DEF16" w14:textId="77777777" w:rsidR="001B04AA" w:rsidRPr="001B04AA" w:rsidRDefault="001B04AA" w:rsidP="001B04AA">
      <w:pPr>
        <w:pStyle w:val="Bibliography"/>
        <w:rPr>
          <w:rFonts w:ascii="Calibri" w:hAnsi="Calibri" w:cs="Calibri"/>
        </w:rPr>
      </w:pPr>
      <w:r w:rsidRPr="001B04AA">
        <w:rPr>
          <w:rFonts w:ascii="Calibri" w:hAnsi="Calibri" w:cs="Calibri"/>
        </w:rPr>
        <w:t>31. Vaarala O, Jokinen J, Lahdenkari M, Leino T. Rotavirus Vaccination and the Risk of Celiac Disease or Type 1 Diabetes in Finnish Children at Early Life. Pediatr Infect Dis J. 2017;36:674–5.</w:t>
      </w:r>
    </w:p>
    <w:p w14:paraId="0249F829" w14:textId="77777777" w:rsidR="001B04AA" w:rsidRPr="001B04AA" w:rsidRDefault="001B04AA" w:rsidP="001B04AA">
      <w:pPr>
        <w:pStyle w:val="Bibliography"/>
        <w:rPr>
          <w:rFonts w:ascii="Calibri" w:hAnsi="Calibri" w:cs="Calibri"/>
        </w:rPr>
      </w:pPr>
      <w:r w:rsidRPr="001B04AA">
        <w:rPr>
          <w:rFonts w:ascii="Calibri" w:hAnsi="Calibri" w:cs="Calibri"/>
        </w:rPr>
        <w:t>32. Perrett KP, Jachno K, Nolan TM, Harrison LC. Association of Rotavirus Vaccination With the Incidence of Type 1 Diabetes in Children. JAMA Pediatr. 2019;173:280–2.</w:t>
      </w:r>
    </w:p>
    <w:p w14:paraId="6AC1F636" w14:textId="77777777" w:rsidR="001B04AA" w:rsidRPr="001B04AA" w:rsidRDefault="001B04AA" w:rsidP="001B04AA">
      <w:pPr>
        <w:pStyle w:val="Bibliography"/>
        <w:rPr>
          <w:rFonts w:ascii="Calibri" w:hAnsi="Calibri" w:cs="Calibri"/>
        </w:rPr>
      </w:pPr>
      <w:r w:rsidRPr="001B04AA">
        <w:rPr>
          <w:rFonts w:ascii="Calibri" w:hAnsi="Calibri" w:cs="Calibri"/>
        </w:rPr>
        <w:t>33. Rogers MAM, Basu T, Kim C. Lower Incidence Rate of Type 1 Diabetes after Receipt of the Rotavirus Vaccine in the United States, 2001–2017. Sci Rep. 2019;9:7727.</w:t>
      </w:r>
    </w:p>
    <w:p w14:paraId="2E0F741A" w14:textId="77777777" w:rsidR="001B04AA" w:rsidRPr="001B04AA" w:rsidRDefault="001B04AA" w:rsidP="001B04AA">
      <w:pPr>
        <w:pStyle w:val="Bibliography"/>
        <w:rPr>
          <w:rFonts w:ascii="Calibri" w:hAnsi="Calibri" w:cs="Calibri"/>
        </w:rPr>
      </w:pPr>
      <w:r w:rsidRPr="001B04AA">
        <w:rPr>
          <w:rFonts w:ascii="Calibri" w:hAnsi="Calibri" w:cs="Calibri"/>
        </w:rPr>
        <w:t>34. Glanz JM, Clarke CL, Xu S, Daley MF, Shoup JA, Schroeder EB, et al. Association Between Rotavirus Vaccination and Type 1 Diabetes in Children. JAMA Pediatr. 2020;174:455–62.</w:t>
      </w:r>
    </w:p>
    <w:p w14:paraId="21E5C4F1" w14:textId="77777777" w:rsidR="001B04AA" w:rsidRPr="001B04AA" w:rsidRDefault="001B04AA" w:rsidP="001B04AA">
      <w:pPr>
        <w:pStyle w:val="Bibliography"/>
        <w:rPr>
          <w:rFonts w:ascii="Calibri" w:hAnsi="Calibri" w:cs="Calibri"/>
        </w:rPr>
      </w:pPr>
      <w:r w:rsidRPr="001B04AA">
        <w:rPr>
          <w:rFonts w:ascii="Calibri" w:hAnsi="Calibri" w:cs="Calibri"/>
        </w:rPr>
        <w:t>35. Burke RM, Tate JE, Dahl RM, Saydah S, Imperatore G, Gregg EW, et al. Rotavirus Vaccination and Type 1 Diabetes Risk Among US Children With Commercial Insurance. JAMA Pediatr. 2020;174:383–5.</w:t>
      </w:r>
    </w:p>
    <w:p w14:paraId="06C10D92" w14:textId="77777777" w:rsidR="001B04AA" w:rsidRPr="001B04AA" w:rsidRDefault="001B04AA" w:rsidP="001B04AA">
      <w:pPr>
        <w:pStyle w:val="Bibliography"/>
        <w:rPr>
          <w:rFonts w:ascii="Calibri" w:hAnsi="Calibri" w:cs="Calibri"/>
        </w:rPr>
      </w:pPr>
      <w:r w:rsidRPr="001B04AA">
        <w:rPr>
          <w:rFonts w:ascii="Calibri" w:hAnsi="Calibri" w:cs="Calibri"/>
        </w:rPr>
        <w:lastRenderedPageBreak/>
        <w:t>36. Payne DC, Baggs J, Zerr DM, Klein NP, Yih K, Glanz J, et al. Protective Association Between Rotavirus Vaccination and Childhood Seizures in the Year Following Vaccination in US Children. Clin Infect Dis. 2014;58:173–7.</w:t>
      </w:r>
    </w:p>
    <w:p w14:paraId="37326079" w14:textId="77777777" w:rsidR="001B04AA" w:rsidRPr="001B04AA" w:rsidRDefault="001B04AA" w:rsidP="001B04AA">
      <w:pPr>
        <w:pStyle w:val="Bibliography"/>
        <w:rPr>
          <w:rFonts w:ascii="Calibri" w:hAnsi="Calibri" w:cs="Calibri"/>
        </w:rPr>
      </w:pPr>
      <w:r w:rsidRPr="001B04AA">
        <w:rPr>
          <w:rFonts w:ascii="Calibri" w:hAnsi="Calibri" w:cs="Calibri"/>
        </w:rPr>
        <w:t>37. Mellone NG, Silva MT, Paglia MDG, Lopes LC, Barberato-Filho S, Del Fiol F de S, et al. Kawasaki Disease and the Use of the Rotavirus Vaccine in Children: A Systematic Review and Meta-Analysis. Front Pharmacol. 2019;10. doi:10.3389/fphar.2019.01075.</w:t>
      </w:r>
    </w:p>
    <w:p w14:paraId="22ABD1E8" w14:textId="77777777" w:rsidR="001B04AA" w:rsidRPr="001B04AA" w:rsidRDefault="001B04AA" w:rsidP="001B04AA">
      <w:pPr>
        <w:pStyle w:val="Bibliography"/>
        <w:rPr>
          <w:rFonts w:ascii="Calibri" w:hAnsi="Calibri" w:cs="Calibri"/>
        </w:rPr>
      </w:pPr>
      <w:r w:rsidRPr="001B04AA">
        <w:rPr>
          <w:rFonts w:ascii="Calibri" w:hAnsi="Calibri" w:cs="Calibri"/>
        </w:rPr>
        <w:t>38. Harjutsalo V, Sjöberg L, Tuomilehto J. Time trends in the incidence of type 1 diabetes in Finnish children: a cohort study. The Lancet. 2008;371:1777–82.</w:t>
      </w:r>
    </w:p>
    <w:p w14:paraId="4CC56B1E" w14:textId="34A083DA" w:rsidR="00E651BA" w:rsidRDefault="007861D0" w:rsidP="00EF5600">
      <w:pPr>
        <w:pStyle w:val="Bibliography"/>
        <w:spacing w:after="0" w:line="480" w:lineRule="auto"/>
      </w:pPr>
      <w:r>
        <w:rPr>
          <w:b/>
        </w:rPr>
        <w:fldChar w:fldCharType="end"/>
      </w:r>
    </w:p>
    <w:p w14:paraId="4CAB369D" w14:textId="77777777" w:rsidR="00E651BA" w:rsidRDefault="00E651BA" w:rsidP="00E651BA">
      <w:pPr>
        <w:spacing w:after="0"/>
        <w:ind w:left="-567"/>
      </w:pPr>
      <w:r>
        <w:rPr>
          <w:noProof/>
          <w:lang w:eastAsia="en-GB"/>
        </w:rPr>
        <w:lastRenderedPageBreak/>
        <w:drawing>
          <wp:inline distT="0" distB="0" distL="0" distR="0" wp14:anchorId="414CA4E9" wp14:editId="345F4740">
            <wp:extent cx="5731510" cy="7007225"/>
            <wp:effectExtent l="0" t="0" r="254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m_plot_figure_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7007225"/>
                    </a:xfrm>
                    <a:prstGeom prst="rect">
                      <a:avLst/>
                    </a:prstGeom>
                  </pic:spPr>
                </pic:pic>
              </a:graphicData>
            </a:graphic>
          </wp:inline>
        </w:drawing>
      </w:r>
    </w:p>
    <w:p w14:paraId="5F5B0145" w14:textId="77777777" w:rsidR="00E651BA" w:rsidRDefault="00E651BA" w:rsidP="00E651BA">
      <w:pPr>
        <w:pStyle w:val="Figure"/>
        <w:jc w:val="both"/>
      </w:pPr>
      <w:bookmarkStart w:id="15" w:name="_Toc50542579"/>
      <w:r w:rsidRPr="008140AB">
        <w:t>Figure</w:t>
      </w:r>
      <w:r>
        <w:t xml:space="preserve"> 1</w:t>
      </w:r>
      <w:r w:rsidRPr="008140AB">
        <w:t>: Kaplan</w:t>
      </w:r>
      <w:r>
        <w:t>-Meier survival estimator for (A) CD and (B) T1D, by rotavirus vaccination status</w:t>
      </w:r>
      <w:bookmarkEnd w:id="15"/>
    </w:p>
    <w:p w14:paraId="08DACBB4" w14:textId="77777777" w:rsidR="00E651BA" w:rsidRPr="00E651BA" w:rsidRDefault="00E651BA" w:rsidP="00E651BA"/>
    <w:sectPr w:rsidR="00E651BA" w:rsidRPr="00E651BA" w:rsidSect="00271850">
      <w:footerReference w:type="default" r:id="rId9"/>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7071D2" w14:textId="77777777" w:rsidR="00A4266C" w:rsidRDefault="00A4266C" w:rsidP="00D109B9">
      <w:pPr>
        <w:spacing w:after="0" w:line="240" w:lineRule="auto"/>
      </w:pPr>
      <w:r>
        <w:separator/>
      </w:r>
    </w:p>
  </w:endnote>
  <w:endnote w:type="continuationSeparator" w:id="0">
    <w:p w14:paraId="1D309EA9" w14:textId="77777777" w:rsidR="00A4266C" w:rsidRDefault="00A4266C" w:rsidP="00D109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9705595"/>
      <w:docPartObj>
        <w:docPartGallery w:val="Page Numbers (Bottom of Page)"/>
        <w:docPartUnique/>
      </w:docPartObj>
    </w:sdtPr>
    <w:sdtEndPr>
      <w:rPr>
        <w:noProof/>
      </w:rPr>
    </w:sdtEndPr>
    <w:sdtContent>
      <w:p w14:paraId="15E898D5" w14:textId="4324BF98" w:rsidR="00A4266C" w:rsidRDefault="00A4266C">
        <w:pPr>
          <w:pStyle w:val="Footer"/>
          <w:jc w:val="center"/>
        </w:pPr>
        <w:r>
          <w:fldChar w:fldCharType="begin"/>
        </w:r>
        <w:r>
          <w:instrText xml:space="preserve"> PAGE   \* MERGEFORMAT </w:instrText>
        </w:r>
        <w:r>
          <w:fldChar w:fldCharType="separate"/>
        </w:r>
        <w:r w:rsidR="00EB12C8">
          <w:rPr>
            <w:noProof/>
          </w:rPr>
          <w:t>1</w:t>
        </w:r>
        <w:r>
          <w:rPr>
            <w:noProof/>
          </w:rPr>
          <w:fldChar w:fldCharType="end"/>
        </w:r>
      </w:p>
    </w:sdtContent>
  </w:sdt>
  <w:p w14:paraId="173BCE17" w14:textId="77777777" w:rsidR="00A4266C" w:rsidRDefault="00A426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5EEC9C" w14:textId="77777777" w:rsidR="00A4266C" w:rsidRDefault="00A4266C" w:rsidP="00D109B9">
      <w:pPr>
        <w:spacing w:after="0" w:line="240" w:lineRule="auto"/>
      </w:pPr>
      <w:r>
        <w:separator/>
      </w:r>
    </w:p>
  </w:footnote>
  <w:footnote w:type="continuationSeparator" w:id="0">
    <w:p w14:paraId="5636AFFC" w14:textId="77777777" w:rsidR="00A4266C" w:rsidRDefault="00A4266C" w:rsidP="00D109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3D0B11"/>
    <w:multiLevelType w:val="hybridMultilevel"/>
    <w:tmpl w:val="0A6895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471E14"/>
    <w:multiLevelType w:val="hybridMultilevel"/>
    <w:tmpl w:val="7D103F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A214D3"/>
    <w:multiLevelType w:val="hybridMultilevel"/>
    <w:tmpl w:val="3A7622B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C94E30"/>
    <w:multiLevelType w:val="hybridMultilevel"/>
    <w:tmpl w:val="CC98653A"/>
    <w:lvl w:ilvl="0" w:tplc="0C00D78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4753DD"/>
    <w:multiLevelType w:val="hybridMultilevel"/>
    <w:tmpl w:val="FA32D7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87139F"/>
    <w:multiLevelType w:val="multilevel"/>
    <w:tmpl w:val="C85C02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324074F2"/>
    <w:multiLevelType w:val="hybridMultilevel"/>
    <w:tmpl w:val="68A0255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DD13D9"/>
    <w:multiLevelType w:val="multilevel"/>
    <w:tmpl w:val="38348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4CF38C5"/>
    <w:multiLevelType w:val="multilevel"/>
    <w:tmpl w:val="5DB2EB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4834A5"/>
    <w:multiLevelType w:val="hybridMultilevel"/>
    <w:tmpl w:val="F22C03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2E5075"/>
    <w:multiLevelType w:val="hybridMultilevel"/>
    <w:tmpl w:val="A61C3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60771B"/>
    <w:multiLevelType w:val="multilevel"/>
    <w:tmpl w:val="106C66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3A56382"/>
    <w:multiLevelType w:val="hybridMultilevel"/>
    <w:tmpl w:val="83BAE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987C93"/>
    <w:multiLevelType w:val="multilevel"/>
    <w:tmpl w:val="D702F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DB5495"/>
    <w:multiLevelType w:val="multilevel"/>
    <w:tmpl w:val="53CE8EE0"/>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5B602DE4"/>
    <w:multiLevelType w:val="multilevel"/>
    <w:tmpl w:val="9580B2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37138CE"/>
    <w:multiLevelType w:val="hybridMultilevel"/>
    <w:tmpl w:val="0734AD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C0E2D73"/>
    <w:multiLevelType w:val="hybridMultilevel"/>
    <w:tmpl w:val="328474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772FD3"/>
    <w:multiLevelType w:val="multilevel"/>
    <w:tmpl w:val="E5BE5C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75BD3064"/>
    <w:multiLevelType w:val="hybridMultilevel"/>
    <w:tmpl w:val="3AAADB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CF5AE0"/>
    <w:multiLevelType w:val="hybridMultilevel"/>
    <w:tmpl w:val="2F5E9508"/>
    <w:lvl w:ilvl="0" w:tplc="62B423F0">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5"/>
  </w:num>
  <w:num w:numId="5">
    <w:abstractNumId w:val="11"/>
  </w:num>
  <w:num w:numId="6">
    <w:abstractNumId w:val="18"/>
  </w:num>
  <w:num w:numId="7">
    <w:abstractNumId w:val="14"/>
  </w:num>
  <w:num w:numId="8">
    <w:abstractNumId w:val="17"/>
  </w:num>
  <w:num w:numId="9">
    <w:abstractNumId w:val="6"/>
  </w:num>
  <w:num w:numId="10">
    <w:abstractNumId w:val="9"/>
  </w:num>
  <w:num w:numId="11">
    <w:abstractNumId w:val="19"/>
  </w:num>
  <w:num w:numId="12">
    <w:abstractNumId w:val="15"/>
    <w:lvlOverride w:ilvl="0">
      <w:startOverride w:val="2"/>
    </w:lvlOverride>
  </w:num>
  <w:num w:numId="13">
    <w:abstractNumId w:val="7"/>
  </w:num>
  <w:num w:numId="14">
    <w:abstractNumId w:val="8"/>
  </w:num>
  <w:num w:numId="15">
    <w:abstractNumId w:val="13"/>
  </w:num>
  <w:num w:numId="16">
    <w:abstractNumId w:val="16"/>
  </w:num>
  <w:num w:numId="17">
    <w:abstractNumId w:val="1"/>
  </w:num>
  <w:num w:numId="18">
    <w:abstractNumId w:val="12"/>
  </w:num>
  <w:num w:numId="19">
    <w:abstractNumId w:val="2"/>
  </w:num>
  <w:num w:numId="20">
    <w:abstractNumId w:val="10"/>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3CDA"/>
    <w:rsid w:val="00001B35"/>
    <w:rsid w:val="0000436C"/>
    <w:rsid w:val="00004BE5"/>
    <w:rsid w:val="00004D8F"/>
    <w:rsid w:val="000051B6"/>
    <w:rsid w:val="000059F2"/>
    <w:rsid w:val="0000627B"/>
    <w:rsid w:val="00006490"/>
    <w:rsid w:val="000079A4"/>
    <w:rsid w:val="00013668"/>
    <w:rsid w:val="00015F46"/>
    <w:rsid w:val="000238AB"/>
    <w:rsid w:val="00024AAA"/>
    <w:rsid w:val="00026443"/>
    <w:rsid w:val="00026AD1"/>
    <w:rsid w:val="00027005"/>
    <w:rsid w:val="00027CA8"/>
    <w:rsid w:val="0003250B"/>
    <w:rsid w:val="000333AE"/>
    <w:rsid w:val="000361C3"/>
    <w:rsid w:val="00040463"/>
    <w:rsid w:val="00040818"/>
    <w:rsid w:val="0004191E"/>
    <w:rsid w:val="00041FA8"/>
    <w:rsid w:val="00044C60"/>
    <w:rsid w:val="000459E9"/>
    <w:rsid w:val="00045B0C"/>
    <w:rsid w:val="00045DE4"/>
    <w:rsid w:val="0004760C"/>
    <w:rsid w:val="00052447"/>
    <w:rsid w:val="00055E48"/>
    <w:rsid w:val="00056395"/>
    <w:rsid w:val="00057491"/>
    <w:rsid w:val="000577E9"/>
    <w:rsid w:val="000600CD"/>
    <w:rsid w:val="00064D45"/>
    <w:rsid w:val="00066E23"/>
    <w:rsid w:val="000706FA"/>
    <w:rsid w:val="00070E56"/>
    <w:rsid w:val="00073071"/>
    <w:rsid w:val="00073075"/>
    <w:rsid w:val="0007417F"/>
    <w:rsid w:val="00083DC9"/>
    <w:rsid w:val="0008400B"/>
    <w:rsid w:val="0008681B"/>
    <w:rsid w:val="00086FFE"/>
    <w:rsid w:val="00091C1E"/>
    <w:rsid w:val="0009447E"/>
    <w:rsid w:val="00094D8D"/>
    <w:rsid w:val="0009776A"/>
    <w:rsid w:val="00097BB6"/>
    <w:rsid w:val="000A2223"/>
    <w:rsid w:val="000A4339"/>
    <w:rsid w:val="000B0178"/>
    <w:rsid w:val="000B0C1F"/>
    <w:rsid w:val="000B4165"/>
    <w:rsid w:val="000B4A78"/>
    <w:rsid w:val="000C1157"/>
    <w:rsid w:val="000C48A0"/>
    <w:rsid w:val="000C5EE9"/>
    <w:rsid w:val="000C60C3"/>
    <w:rsid w:val="000C78D4"/>
    <w:rsid w:val="000D1E17"/>
    <w:rsid w:val="000D3EB9"/>
    <w:rsid w:val="000D41B9"/>
    <w:rsid w:val="000D4A5D"/>
    <w:rsid w:val="000D50AB"/>
    <w:rsid w:val="000D564E"/>
    <w:rsid w:val="000D77A7"/>
    <w:rsid w:val="000E1F16"/>
    <w:rsid w:val="000E4C79"/>
    <w:rsid w:val="000F2CA8"/>
    <w:rsid w:val="000F56CF"/>
    <w:rsid w:val="000F63AA"/>
    <w:rsid w:val="00100D43"/>
    <w:rsid w:val="00105395"/>
    <w:rsid w:val="00105B11"/>
    <w:rsid w:val="00107C52"/>
    <w:rsid w:val="001140B4"/>
    <w:rsid w:val="00115FCD"/>
    <w:rsid w:val="001173D4"/>
    <w:rsid w:val="00123891"/>
    <w:rsid w:val="001241CD"/>
    <w:rsid w:val="00133E6C"/>
    <w:rsid w:val="00134181"/>
    <w:rsid w:val="00134A3B"/>
    <w:rsid w:val="0014315B"/>
    <w:rsid w:val="001432FE"/>
    <w:rsid w:val="0014474C"/>
    <w:rsid w:val="001451CC"/>
    <w:rsid w:val="00150688"/>
    <w:rsid w:val="0015070C"/>
    <w:rsid w:val="00150EA6"/>
    <w:rsid w:val="00151B93"/>
    <w:rsid w:val="00152147"/>
    <w:rsid w:val="001607A7"/>
    <w:rsid w:val="00163585"/>
    <w:rsid w:val="001649E7"/>
    <w:rsid w:val="0017100F"/>
    <w:rsid w:val="00171720"/>
    <w:rsid w:val="00171EF0"/>
    <w:rsid w:val="00172C8F"/>
    <w:rsid w:val="00177106"/>
    <w:rsid w:val="00184033"/>
    <w:rsid w:val="00185287"/>
    <w:rsid w:val="001942E7"/>
    <w:rsid w:val="001944BD"/>
    <w:rsid w:val="00194D0D"/>
    <w:rsid w:val="00195B12"/>
    <w:rsid w:val="00197D69"/>
    <w:rsid w:val="001A095B"/>
    <w:rsid w:val="001A1610"/>
    <w:rsid w:val="001A25BD"/>
    <w:rsid w:val="001A384D"/>
    <w:rsid w:val="001A3EE6"/>
    <w:rsid w:val="001B04AA"/>
    <w:rsid w:val="001B0D1B"/>
    <w:rsid w:val="001B768F"/>
    <w:rsid w:val="001C1430"/>
    <w:rsid w:val="001C1960"/>
    <w:rsid w:val="001C3AE9"/>
    <w:rsid w:val="001C3DDA"/>
    <w:rsid w:val="001C4214"/>
    <w:rsid w:val="001C5948"/>
    <w:rsid w:val="001C6B27"/>
    <w:rsid w:val="001C6CED"/>
    <w:rsid w:val="001D01B7"/>
    <w:rsid w:val="001D0B98"/>
    <w:rsid w:val="001D17A3"/>
    <w:rsid w:val="001D3696"/>
    <w:rsid w:val="001D7124"/>
    <w:rsid w:val="001D753E"/>
    <w:rsid w:val="001D7EE9"/>
    <w:rsid w:val="001E313D"/>
    <w:rsid w:val="001E6B15"/>
    <w:rsid w:val="001E6D49"/>
    <w:rsid w:val="001F1BE6"/>
    <w:rsid w:val="001F2598"/>
    <w:rsid w:val="001F3ECF"/>
    <w:rsid w:val="001F55A8"/>
    <w:rsid w:val="001F6BA4"/>
    <w:rsid w:val="00200B24"/>
    <w:rsid w:val="002026D4"/>
    <w:rsid w:val="00207B18"/>
    <w:rsid w:val="0021397D"/>
    <w:rsid w:val="00214604"/>
    <w:rsid w:val="00215613"/>
    <w:rsid w:val="00215631"/>
    <w:rsid w:val="002229BE"/>
    <w:rsid w:val="00224BE7"/>
    <w:rsid w:val="00224EC7"/>
    <w:rsid w:val="00225B40"/>
    <w:rsid w:val="00234AF5"/>
    <w:rsid w:val="002350DA"/>
    <w:rsid w:val="002356F8"/>
    <w:rsid w:val="00240DEC"/>
    <w:rsid w:val="002414E2"/>
    <w:rsid w:val="0024167A"/>
    <w:rsid w:val="00243B84"/>
    <w:rsid w:val="0024484E"/>
    <w:rsid w:val="00244C29"/>
    <w:rsid w:val="00244C99"/>
    <w:rsid w:val="00245B3D"/>
    <w:rsid w:val="002471BD"/>
    <w:rsid w:val="00250A28"/>
    <w:rsid w:val="00251BEC"/>
    <w:rsid w:val="00252CD4"/>
    <w:rsid w:val="0025417B"/>
    <w:rsid w:val="00254EA7"/>
    <w:rsid w:val="002560AD"/>
    <w:rsid w:val="002579D2"/>
    <w:rsid w:val="00260D6B"/>
    <w:rsid w:val="00264A7A"/>
    <w:rsid w:val="002656B8"/>
    <w:rsid w:val="00267316"/>
    <w:rsid w:val="0026739B"/>
    <w:rsid w:val="00267E1B"/>
    <w:rsid w:val="00271850"/>
    <w:rsid w:val="00271BE0"/>
    <w:rsid w:val="0027384C"/>
    <w:rsid w:val="00276F1B"/>
    <w:rsid w:val="00284B1E"/>
    <w:rsid w:val="00285DCD"/>
    <w:rsid w:val="002879E0"/>
    <w:rsid w:val="002926AC"/>
    <w:rsid w:val="00294BD6"/>
    <w:rsid w:val="00295A3A"/>
    <w:rsid w:val="00296A79"/>
    <w:rsid w:val="002A0716"/>
    <w:rsid w:val="002A121A"/>
    <w:rsid w:val="002A2624"/>
    <w:rsid w:val="002A5F50"/>
    <w:rsid w:val="002B0A7F"/>
    <w:rsid w:val="002B597F"/>
    <w:rsid w:val="002B6359"/>
    <w:rsid w:val="002B703E"/>
    <w:rsid w:val="002B7A0C"/>
    <w:rsid w:val="002C1B23"/>
    <w:rsid w:val="002C2C59"/>
    <w:rsid w:val="002D24EF"/>
    <w:rsid w:val="002D5646"/>
    <w:rsid w:val="002D5CAF"/>
    <w:rsid w:val="002D662D"/>
    <w:rsid w:val="002E16F3"/>
    <w:rsid w:val="002E2A10"/>
    <w:rsid w:val="002E2D8A"/>
    <w:rsid w:val="002E50D9"/>
    <w:rsid w:val="002E5CF2"/>
    <w:rsid w:val="002E645D"/>
    <w:rsid w:val="002F0579"/>
    <w:rsid w:val="002F2006"/>
    <w:rsid w:val="002F2E5F"/>
    <w:rsid w:val="002F400C"/>
    <w:rsid w:val="002F4CC6"/>
    <w:rsid w:val="002F67BF"/>
    <w:rsid w:val="002F7779"/>
    <w:rsid w:val="00301429"/>
    <w:rsid w:val="0030235F"/>
    <w:rsid w:val="00302AE1"/>
    <w:rsid w:val="00302E10"/>
    <w:rsid w:val="003038BA"/>
    <w:rsid w:val="00307A80"/>
    <w:rsid w:val="00307F0F"/>
    <w:rsid w:val="003103F2"/>
    <w:rsid w:val="00310EA7"/>
    <w:rsid w:val="003128E3"/>
    <w:rsid w:val="00317B02"/>
    <w:rsid w:val="003242AF"/>
    <w:rsid w:val="003248E2"/>
    <w:rsid w:val="00324E1D"/>
    <w:rsid w:val="0032516B"/>
    <w:rsid w:val="00327E10"/>
    <w:rsid w:val="0033142B"/>
    <w:rsid w:val="00331951"/>
    <w:rsid w:val="00331D66"/>
    <w:rsid w:val="00333630"/>
    <w:rsid w:val="003372AF"/>
    <w:rsid w:val="00337D38"/>
    <w:rsid w:val="003417C6"/>
    <w:rsid w:val="00343C26"/>
    <w:rsid w:val="003440B6"/>
    <w:rsid w:val="00351BBB"/>
    <w:rsid w:val="00352643"/>
    <w:rsid w:val="003528A7"/>
    <w:rsid w:val="00355289"/>
    <w:rsid w:val="00355DFA"/>
    <w:rsid w:val="0035773B"/>
    <w:rsid w:val="0036394E"/>
    <w:rsid w:val="003641BF"/>
    <w:rsid w:val="00365D2C"/>
    <w:rsid w:val="00366397"/>
    <w:rsid w:val="0036687C"/>
    <w:rsid w:val="003701E0"/>
    <w:rsid w:val="00371B82"/>
    <w:rsid w:val="00372121"/>
    <w:rsid w:val="00372820"/>
    <w:rsid w:val="00374C9B"/>
    <w:rsid w:val="0038097D"/>
    <w:rsid w:val="00382A5B"/>
    <w:rsid w:val="00385560"/>
    <w:rsid w:val="00391548"/>
    <w:rsid w:val="003925F4"/>
    <w:rsid w:val="003943F9"/>
    <w:rsid w:val="00394EA4"/>
    <w:rsid w:val="00396F17"/>
    <w:rsid w:val="003A1975"/>
    <w:rsid w:val="003A2B21"/>
    <w:rsid w:val="003A2C06"/>
    <w:rsid w:val="003A3D3C"/>
    <w:rsid w:val="003A7E04"/>
    <w:rsid w:val="003B0699"/>
    <w:rsid w:val="003B5202"/>
    <w:rsid w:val="003B769F"/>
    <w:rsid w:val="003C05B5"/>
    <w:rsid w:val="003C1211"/>
    <w:rsid w:val="003C5B35"/>
    <w:rsid w:val="003C7E95"/>
    <w:rsid w:val="003D0E0E"/>
    <w:rsid w:val="003D2525"/>
    <w:rsid w:val="003D4267"/>
    <w:rsid w:val="003D6B25"/>
    <w:rsid w:val="003D6FD9"/>
    <w:rsid w:val="003E0158"/>
    <w:rsid w:val="003E0292"/>
    <w:rsid w:val="003E14FF"/>
    <w:rsid w:val="003E21B8"/>
    <w:rsid w:val="003E3579"/>
    <w:rsid w:val="003E421C"/>
    <w:rsid w:val="003E6651"/>
    <w:rsid w:val="003E6C51"/>
    <w:rsid w:val="003F1241"/>
    <w:rsid w:val="003F62DE"/>
    <w:rsid w:val="003F679D"/>
    <w:rsid w:val="00400770"/>
    <w:rsid w:val="00405B22"/>
    <w:rsid w:val="00406814"/>
    <w:rsid w:val="004069FB"/>
    <w:rsid w:val="00407248"/>
    <w:rsid w:val="00410130"/>
    <w:rsid w:val="00410DBA"/>
    <w:rsid w:val="004134F5"/>
    <w:rsid w:val="00415E48"/>
    <w:rsid w:val="004222C9"/>
    <w:rsid w:val="004233BE"/>
    <w:rsid w:val="0042492C"/>
    <w:rsid w:val="00425822"/>
    <w:rsid w:val="004261BA"/>
    <w:rsid w:val="004261E9"/>
    <w:rsid w:val="0043005C"/>
    <w:rsid w:val="00432DAF"/>
    <w:rsid w:val="00437D0A"/>
    <w:rsid w:val="00443382"/>
    <w:rsid w:val="00443E43"/>
    <w:rsid w:val="00450DC7"/>
    <w:rsid w:val="00454531"/>
    <w:rsid w:val="00455A22"/>
    <w:rsid w:val="00456CC8"/>
    <w:rsid w:val="004605B7"/>
    <w:rsid w:val="0046066A"/>
    <w:rsid w:val="004618DA"/>
    <w:rsid w:val="004624B0"/>
    <w:rsid w:val="004635CA"/>
    <w:rsid w:val="00465A13"/>
    <w:rsid w:val="00465AEA"/>
    <w:rsid w:val="004662B3"/>
    <w:rsid w:val="00473A69"/>
    <w:rsid w:val="00473D5D"/>
    <w:rsid w:val="0047412B"/>
    <w:rsid w:val="0047665E"/>
    <w:rsid w:val="00476B2A"/>
    <w:rsid w:val="00481FD4"/>
    <w:rsid w:val="004838ED"/>
    <w:rsid w:val="004849FA"/>
    <w:rsid w:val="00487998"/>
    <w:rsid w:val="00487DE3"/>
    <w:rsid w:val="0049105F"/>
    <w:rsid w:val="00491BFC"/>
    <w:rsid w:val="00493B64"/>
    <w:rsid w:val="00496AAA"/>
    <w:rsid w:val="004A167D"/>
    <w:rsid w:val="004A21E2"/>
    <w:rsid w:val="004A737B"/>
    <w:rsid w:val="004A79ED"/>
    <w:rsid w:val="004B119B"/>
    <w:rsid w:val="004B24DF"/>
    <w:rsid w:val="004B26EF"/>
    <w:rsid w:val="004B33A3"/>
    <w:rsid w:val="004B43E2"/>
    <w:rsid w:val="004B4A65"/>
    <w:rsid w:val="004B4D4C"/>
    <w:rsid w:val="004B5408"/>
    <w:rsid w:val="004B5BD0"/>
    <w:rsid w:val="004B640E"/>
    <w:rsid w:val="004B7603"/>
    <w:rsid w:val="004C18B3"/>
    <w:rsid w:val="004C208A"/>
    <w:rsid w:val="004C3427"/>
    <w:rsid w:val="004C537B"/>
    <w:rsid w:val="004C5C0D"/>
    <w:rsid w:val="004C5C91"/>
    <w:rsid w:val="004D0789"/>
    <w:rsid w:val="004D1727"/>
    <w:rsid w:val="004D3FD9"/>
    <w:rsid w:val="004D56A8"/>
    <w:rsid w:val="004D5FCB"/>
    <w:rsid w:val="004D6E68"/>
    <w:rsid w:val="004D7A49"/>
    <w:rsid w:val="004E1105"/>
    <w:rsid w:val="004E27CD"/>
    <w:rsid w:val="004E35F2"/>
    <w:rsid w:val="004E3C65"/>
    <w:rsid w:val="004E5FB6"/>
    <w:rsid w:val="004E74DF"/>
    <w:rsid w:val="004F3490"/>
    <w:rsid w:val="004F6BB4"/>
    <w:rsid w:val="00503DC5"/>
    <w:rsid w:val="00506A91"/>
    <w:rsid w:val="00510108"/>
    <w:rsid w:val="00510A17"/>
    <w:rsid w:val="00510D4E"/>
    <w:rsid w:val="005123A3"/>
    <w:rsid w:val="00513A28"/>
    <w:rsid w:val="00515BCA"/>
    <w:rsid w:val="0051709D"/>
    <w:rsid w:val="005207F1"/>
    <w:rsid w:val="0052340D"/>
    <w:rsid w:val="0052425F"/>
    <w:rsid w:val="005244DF"/>
    <w:rsid w:val="00525CC0"/>
    <w:rsid w:val="00525DB2"/>
    <w:rsid w:val="0052705E"/>
    <w:rsid w:val="00527A82"/>
    <w:rsid w:val="00531500"/>
    <w:rsid w:val="00531C4A"/>
    <w:rsid w:val="00537048"/>
    <w:rsid w:val="0054079E"/>
    <w:rsid w:val="00541DC5"/>
    <w:rsid w:val="0054418A"/>
    <w:rsid w:val="00545621"/>
    <w:rsid w:val="0054754D"/>
    <w:rsid w:val="00550B96"/>
    <w:rsid w:val="005516C7"/>
    <w:rsid w:val="005520DD"/>
    <w:rsid w:val="00555010"/>
    <w:rsid w:val="0055542F"/>
    <w:rsid w:val="00556FC4"/>
    <w:rsid w:val="00561D80"/>
    <w:rsid w:val="00564319"/>
    <w:rsid w:val="0056793A"/>
    <w:rsid w:val="00570883"/>
    <w:rsid w:val="00572D95"/>
    <w:rsid w:val="00573A0C"/>
    <w:rsid w:val="00574354"/>
    <w:rsid w:val="005747FD"/>
    <w:rsid w:val="00576D63"/>
    <w:rsid w:val="005836CE"/>
    <w:rsid w:val="005844A6"/>
    <w:rsid w:val="00586051"/>
    <w:rsid w:val="00587DBD"/>
    <w:rsid w:val="005919B7"/>
    <w:rsid w:val="00596B50"/>
    <w:rsid w:val="005A052E"/>
    <w:rsid w:val="005A4457"/>
    <w:rsid w:val="005A6041"/>
    <w:rsid w:val="005A6431"/>
    <w:rsid w:val="005A7B5C"/>
    <w:rsid w:val="005A7F2A"/>
    <w:rsid w:val="005B0E0C"/>
    <w:rsid w:val="005B5275"/>
    <w:rsid w:val="005B5939"/>
    <w:rsid w:val="005C51C1"/>
    <w:rsid w:val="005D6FD3"/>
    <w:rsid w:val="005E172C"/>
    <w:rsid w:val="005E1BDD"/>
    <w:rsid w:val="005E474F"/>
    <w:rsid w:val="005E47F2"/>
    <w:rsid w:val="005E6314"/>
    <w:rsid w:val="005E6877"/>
    <w:rsid w:val="005E6C6A"/>
    <w:rsid w:val="005E71B7"/>
    <w:rsid w:val="005E72EF"/>
    <w:rsid w:val="005F202F"/>
    <w:rsid w:val="005F2839"/>
    <w:rsid w:val="005F3DD9"/>
    <w:rsid w:val="005F61AA"/>
    <w:rsid w:val="005F63C9"/>
    <w:rsid w:val="005F6CBA"/>
    <w:rsid w:val="005F7F7E"/>
    <w:rsid w:val="00604F33"/>
    <w:rsid w:val="00606136"/>
    <w:rsid w:val="006064D7"/>
    <w:rsid w:val="00606E42"/>
    <w:rsid w:val="00607A83"/>
    <w:rsid w:val="006104C3"/>
    <w:rsid w:val="00612F8D"/>
    <w:rsid w:val="006164FB"/>
    <w:rsid w:val="00616A69"/>
    <w:rsid w:val="0061702C"/>
    <w:rsid w:val="0062077D"/>
    <w:rsid w:val="006234D3"/>
    <w:rsid w:val="00625183"/>
    <w:rsid w:val="0062527C"/>
    <w:rsid w:val="00625BFB"/>
    <w:rsid w:val="006307F7"/>
    <w:rsid w:val="006309CE"/>
    <w:rsid w:val="00632DAB"/>
    <w:rsid w:val="00633839"/>
    <w:rsid w:val="00640B55"/>
    <w:rsid w:val="00642997"/>
    <w:rsid w:val="00643238"/>
    <w:rsid w:val="00646A5D"/>
    <w:rsid w:val="0065007D"/>
    <w:rsid w:val="00653C81"/>
    <w:rsid w:val="00656AE3"/>
    <w:rsid w:val="00656E97"/>
    <w:rsid w:val="00664497"/>
    <w:rsid w:val="0067108C"/>
    <w:rsid w:val="00671971"/>
    <w:rsid w:val="00673FC1"/>
    <w:rsid w:val="00674150"/>
    <w:rsid w:val="0067445A"/>
    <w:rsid w:val="00676E66"/>
    <w:rsid w:val="00685CE8"/>
    <w:rsid w:val="00686595"/>
    <w:rsid w:val="00686E1A"/>
    <w:rsid w:val="00687752"/>
    <w:rsid w:val="0069070F"/>
    <w:rsid w:val="00693343"/>
    <w:rsid w:val="0069347A"/>
    <w:rsid w:val="006A0996"/>
    <w:rsid w:val="006A179F"/>
    <w:rsid w:val="006A4966"/>
    <w:rsid w:val="006A505C"/>
    <w:rsid w:val="006A5068"/>
    <w:rsid w:val="006A6690"/>
    <w:rsid w:val="006A68F4"/>
    <w:rsid w:val="006A6E20"/>
    <w:rsid w:val="006A7189"/>
    <w:rsid w:val="006A7738"/>
    <w:rsid w:val="006B0AD6"/>
    <w:rsid w:val="006B131B"/>
    <w:rsid w:val="006B13D8"/>
    <w:rsid w:val="006B274A"/>
    <w:rsid w:val="006B27B6"/>
    <w:rsid w:val="006B29EE"/>
    <w:rsid w:val="006B3890"/>
    <w:rsid w:val="006B404E"/>
    <w:rsid w:val="006C19FB"/>
    <w:rsid w:val="006C2D90"/>
    <w:rsid w:val="006C4AEE"/>
    <w:rsid w:val="006D18D8"/>
    <w:rsid w:val="006D21FB"/>
    <w:rsid w:val="006E03EA"/>
    <w:rsid w:val="006E380A"/>
    <w:rsid w:val="006E393B"/>
    <w:rsid w:val="006E4BF8"/>
    <w:rsid w:val="006E54CE"/>
    <w:rsid w:val="006F1033"/>
    <w:rsid w:val="006F109F"/>
    <w:rsid w:val="006F2F4E"/>
    <w:rsid w:val="006F3DC2"/>
    <w:rsid w:val="006F512A"/>
    <w:rsid w:val="0070009B"/>
    <w:rsid w:val="007015EE"/>
    <w:rsid w:val="00705386"/>
    <w:rsid w:val="00705502"/>
    <w:rsid w:val="00705F3B"/>
    <w:rsid w:val="00710CD3"/>
    <w:rsid w:val="00711AF0"/>
    <w:rsid w:val="007149BE"/>
    <w:rsid w:val="0071536D"/>
    <w:rsid w:val="00715F93"/>
    <w:rsid w:val="00715FC7"/>
    <w:rsid w:val="0072265B"/>
    <w:rsid w:val="00725718"/>
    <w:rsid w:val="00726F49"/>
    <w:rsid w:val="007276CC"/>
    <w:rsid w:val="0073482F"/>
    <w:rsid w:val="00735FB2"/>
    <w:rsid w:val="0074216E"/>
    <w:rsid w:val="00742E04"/>
    <w:rsid w:val="00746B84"/>
    <w:rsid w:val="00747197"/>
    <w:rsid w:val="00747CE2"/>
    <w:rsid w:val="00753772"/>
    <w:rsid w:val="00755EEB"/>
    <w:rsid w:val="00757B11"/>
    <w:rsid w:val="00763659"/>
    <w:rsid w:val="00763D7D"/>
    <w:rsid w:val="0076642C"/>
    <w:rsid w:val="00766A94"/>
    <w:rsid w:val="007677B3"/>
    <w:rsid w:val="00767AF3"/>
    <w:rsid w:val="00773E3C"/>
    <w:rsid w:val="00775AA6"/>
    <w:rsid w:val="0078114F"/>
    <w:rsid w:val="0078340B"/>
    <w:rsid w:val="007861D0"/>
    <w:rsid w:val="00786E38"/>
    <w:rsid w:val="007A0A2E"/>
    <w:rsid w:val="007A1D6B"/>
    <w:rsid w:val="007A33A7"/>
    <w:rsid w:val="007A428D"/>
    <w:rsid w:val="007A4586"/>
    <w:rsid w:val="007A5476"/>
    <w:rsid w:val="007A5975"/>
    <w:rsid w:val="007A63D6"/>
    <w:rsid w:val="007B2023"/>
    <w:rsid w:val="007B373F"/>
    <w:rsid w:val="007B4A5D"/>
    <w:rsid w:val="007C0FA8"/>
    <w:rsid w:val="007C194D"/>
    <w:rsid w:val="007C1DF5"/>
    <w:rsid w:val="007C2012"/>
    <w:rsid w:val="007C31E4"/>
    <w:rsid w:val="007C37B0"/>
    <w:rsid w:val="007C403F"/>
    <w:rsid w:val="007C5A10"/>
    <w:rsid w:val="007C7F18"/>
    <w:rsid w:val="007D1593"/>
    <w:rsid w:val="007D2614"/>
    <w:rsid w:val="007D3794"/>
    <w:rsid w:val="007D4544"/>
    <w:rsid w:val="007D6A2F"/>
    <w:rsid w:val="007D6CD3"/>
    <w:rsid w:val="007D79C3"/>
    <w:rsid w:val="007E0D59"/>
    <w:rsid w:val="007E5D39"/>
    <w:rsid w:val="007E641A"/>
    <w:rsid w:val="007F07CB"/>
    <w:rsid w:val="007F6C40"/>
    <w:rsid w:val="007F6CEC"/>
    <w:rsid w:val="007F7CA5"/>
    <w:rsid w:val="00804103"/>
    <w:rsid w:val="00810E09"/>
    <w:rsid w:val="008140AB"/>
    <w:rsid w:val="008168C2"/>
    <w:rsid w:val="0081790C"/>
    <w:rsid w:val="00821213"/>
    <w:rsid w:val="0082127A"/>
    <w:rsid w:val="008229E6"/>
    <w:rsid w:val="00822D12"/>
    <w:rsid w:val="00822DCA"/>
    <w:rsid w:val="00827748"/>
    <w:rsid w:val="00833D52"/>
    <w:rsid w:val="00835D2A"/>
    <w:rsid w:val="00840AE5"/>
    <w:rsid w:val="00840B42"/>
    <w:rsid w:val="008442DB"/>
    <w:rsid w:val="008449F1"/>
    <w:rsid w:val="00844A5A"/>
    <w:rsid w:val="00846117"/>
    <w:rsid w:val="008464F6"/>
    <w:rsid w:val="00847D9F"/>
    <w:rsid w:val="00850B0C"/>
    <w:rsid w:val="008521BA"/>
    <w:rsid w:val="00852FE7"/>
    <w:rsid w:val="008536BF"/>
    <w:rsid w:val="0085732A"/>
    <w:rsid w:val="00862221"/>
    <w:rsid w:val="00862665"/>
    <w:rsid w:val="00862A89"/>
    <w:rsid w:val="00865FF4"/>
    <w:rsid w:val="00872803"/>
    <w:rsid w:val="00872937"/>
    <w:rsid w:val="00873449"/>
    <w:rsid w:val="0087451A"/>
    <w:rsid w:val="008755DB"/>
    <w:rsid w:val="008778B9"/>
    <w:rsid w:val="0088011E"/>
    <w:rsid w:val="00881EE6"/>
    <w:rsid w:val="00883DEE"/>
    <w:rsid w:val="00883E6A"/>
    <w:rsid w:val="008840C6"/>
    <w:rsid w:val="008917C0"/>
    <w:rsid w:val="0089432C"/>
    <w:rsid w:val="0089733B"/>
    <w:rsid w:val="008A6AC5"/>
    <w:rsid w:val="008A75D5"/>
    <w:rsid w:val="008B0685"/>
    <w:rsid w:val="008B52A7"/>
    <w:rsid w:val="008B5CEB"/>
    <w:rsid w:val="008C1320"/>
    <w:rsid w:val="008C4D0A"/>
    <w:rsid w:val="008C6758"/>
    <w:rsid w:val="008C6EA1"/>
    <w:rsid w:val="008D0778"/>
    <w:rsid w:val="008D4907"/>
    <w:rsid w:val="008D5211"/>
    <w:rsid w:val="008D7610"/>
    <w:rsid w:val="008E0C38"/>
    <w:rsid w:val="008E307D"/>
    <w:rsid w:val="008E411D"/>
    <w:rsid w:val="008E5947"/>
    <w:rsid w:val="008E6D74"/>
    <w:rsid w:val="008F16FA"/>
    <w:rsid w:val="008F3116"/>
    <w:rsid w:val="008F4B7F"/>
    <w:rsid w:val="008F5722"/>
    <w:rsid w:val="008F578C"/>
    <w:rsid w:val="008F719E"/>
    <w:rsid w:val="009107A2"/>
    <w:rsid w:val="0091163C"/>
    <w:rsid w:val="00911D36"/>
    <w:rsid w:val="00912509"/>
    <w:rsid w:val="00915057"/>
    <w:rsid w:val="00927FCA"/>
    <w:rsid w:val="00931A1C"/>
    <w:rsid w:val="00942E9A"/>
    <w:rsid w:val="00943C00"/>
    <w:rsid w:val="0094535A"/>
    <w:rsid w:val="009511DF"/>
    <w:rsid w:val="00955252"/>
    <w:rsid w:val="00955D07"/>
    <w:rsid w:val="00956509"/>
    <w:rsid w:val="00957C67"/>
    <w:rsid w:val="009616F3"/>
    <w:rsid w:val="00963CDA"/>
    <w:rsid w:val="00963CF7"/>
    <w:rsid w:val="00965209"/>
    <w:rsid w:val="00967DBD"/>
    <w:rsid w:val="00967F4A"/>
    <w:rsid w:val="00971094"/>
    <w:rsid w:val="00972FC9"/>
    <w:rsid w:val="00973136"/>
    <w:rsid w:val="00974555"/>
    <w:rsid w:val="00974749"/>
    <w:rsid w:val="009752E3"/>
    <w:rsid w:val="009758E3"/>
    <w:rsid w:val="0097672E"/>
    <w:rsid w:val="00977890"/>
    <w:rsid w:val="009809EE"/>
    <w:rsid w:val="00982FE6"/>
    <w:rsid w:val="00983702"/>
    <w:rsid w:val="00983D4B"/>
    <w:rsid w:val="009841BF"/>
    <w:rsid w:val="00985D1B"/>
    <w:rsid w:val="009908FB"/>
    <w:rsid w:val="00990DA9"/>
    <w:rsid w:val="00991192"/>
    <w:rsid w:val="0099144E"/>
    <w:rsid w:val="00991955"/>
    <w:rsid w:val="009933A2"/>
    <w:rsid w:val="009A01FE"/>
    <w:rsid w:val="009A1951"/>
    <w:rsid w:val="009A1B1D"/>
    <w:rsid w:val="009A1B95"/>
    <w:rsid w:val="009A3786"/>
    <w:rsid w:val="009A3E19"/>
    <w:rsid w:val="009A45BC"/>
    <w:rsid w:val="009A579F"/>
    <w:rsid w:val="009A7008"/>
    <w:rsid w:val="009B59C2"/>
    <w:rsid w:val="009B6412"/>
    <w:rsid w:val="009C34B5"/>
    <w:rsid w:val="009C454F"/>
    <w:rsid w:val="009C50BF"/>
    <w:rsid w:val="009C600F"/>
    <w:rsid w:val="009C606F"/>
    <w:rsid w:val="009C696B"/>
    <w:rsid w:val="009C6D89"/>
    <w:rsid w:val="009D02B3"/>
    <w:rsid w:val="009D0A5E"/>
    <w:rsid w:val="009D11D3"/>
    <w:rsid w:val="009D3E02"/>
    <w:rsid w:val="009D54E5"/>
    <w:rsid w:val="009D7FE2"/>
    <w:rsid w:val="009E0160"/>
    <w:rsid w:val="009E229F"/>
    <w:rsid w:val="009E25E6"/>
    <w:rsid w:val="009E2806"/>
    <w:rsid w:val="009E38E2"/>
    <w:rsid w:val="009E3C08"/>
    <w:rsid w:val="009F1D5B"/>
    <w:rsid w:val="009F1F64"/>
    <w:rsid w:val="009F5B29"/>
    <w:rsid w:val="009F5C0A"/>
    <w:rsid w:val="009F5F22"/>
    <w:rsid w:val="009F79DE"/>
    <w:rsid w:val="00A16876"/>
    <w:rsid w:val="00A22A11"/>
    <w:rsid w:val="00A233A1"/>
    <w:rsid w:val="00A23C52"/>
    <w:rsid w:val="00A274EA"/>
    <w:rsid w:val="00A3064B"/>
    <w:rsid w:val="00A30664"/>
    <w:rsid w:val="00A336CD"/>
    <w:rsid w:val="00A35290"/>
    <w:rsid w:val="00A35D74"/>
    <w:rsid w:val="00A36271"/>
    <w:rsid w:val="00A4266C"/>
    <w:rsid w:val="00A4289F"/>
    <w:rsid w:val="00A42A09"/>
    <w:rsid w:val="00A45657"/>
    <w:rsid w:val="00A45A1A"/>
    <w:rsid w:val="00A47FE5"/>
    <w:rsid w:val="00A506CB"/>
    <w:rsid w:val="00A533B2"/>
    <w:rsid w:val="00A54927"/>
    <w:rsid w:val="00A5521D"/>
    <w:rsid w:val="00A5631F"/>
    <w:rsid w:val="00A56A81"/>
    <w:rsid w:val="00A5769A"/>
    <w:rsid w:val="00A614E0"/>
    <w:rsid w:val="00A6230E"/>
    <w:rsid w:val="00A64422"/>
    <w:rsid w:val="00A65EE4"/>
    <w:rsid w:val="00A66D31"/>
    <w:rsid w:val="00A70A41"/>
    <w:rsid w:val="00A77235"/>
    <w:rsid w:val="00A8696D"/>
    <w:rsid w:val="00A87B0C"/>
    <w:rsid w:val="00A91E47"/>
    <w:rsid w:val="00A92209"/>
    <w:rsid w:val="00A93374"/>
    <w:rsid w:val="00A9421B"/>
    <w:rsid w:val="00A94A96"/>
    <w:rsid w:val="00A95795"/>
    <w:rsid w:val="00A97278"/>
    <w:rsid w:val="00AA0B0F"/>
    <w:rsid w:val="00AA1403"/>
    <w:rsid w:val="00AA1825"/>
    <w:rsid w:val="00AA2808"/>
    <w:rsid w:val="00AA3990"/>
    <w:rsid w:val="00AB4146"/>
    <w:rsid w:val="00AB4803"/>
    <w:rsid w:val="00AB75ED"/>
    <w:rsid w:val="00AB7BBF"/>
    <w:rsid w:val="00AC010F"/>
    <w:rsid w:val="00AC1DE1"/>
    <w:rsid w:val="00AC4960"/>
    <w:rsid w:val="00AD2BE2"/>
    <w:rsid w:val="00AD38D6"/>
    <w:rsid w:val="00AD3E2B"/>
    <w:rsid w:val="00AE13EC"/>
    <w:rsid w:val="00AE6326"/>
    <w:rsid w:val="00AE6E61"/>
    <w:rsid w:val="00AE6EB1"/>
    <w:rsid w:val="00AE7EC3"/>
    <w:rsid w:val="00AF10E5"/>
    <w:rsid w:val="00AF3604"/>
    <w:rsid w:val="00AF6279"/>
    <w:rsid w:val="00AF78EF"/>
    <w:rsid w:val="00AF7E5E"/>
    <w:rsid w:val="00B0774B"/>
    <w:rsid w:val="00B12F24"/>
    <w:rsid w:val="00B13E12"/>
    <w:rsid w:val="00B14FA3"/>
    <w:rsid w:val="00B21568"/>
    <w:rsid w:val="00B228B8"/>
    <w:rsid w:val="00B23634"/>
    <w:rsid w:val="00B23E0D"/>
    <w:rsid w:val="00B25534"/>
    <w:rsid w:val="00B269D9"/>
    <w:rsid w:val="00B2764B"/>
    <w:rsid w:val="00B33D1C"/>
    <w:rsid w:val="00B41913"/>
    <w:rsid w:val="00B41A32"/>
    <w:rsid w:val="00B44C0D"/>
    <w:rsid w:val="00B46E2A"/>
    <w:rsid w:val="00B4750F"/>
    <w:rsid w:val="00B47B32"/>
    <w:rsid w:val="00B53AC9"/>
    <w:rsid w:val="00B53FDE"/>
    <w:rsid w:val="00B545A6"/>
    <w:rsid w:val="00B57033"/>
    <w:rsid w:val="00B57DAA"/>
    <w:rsid w:val="00B61021"/>
    <w:rsid w:val="00B61754"/>
    <w:rsid w:val="00B62854"/>
    <w:rsid w:val="00B64424"/>
    <w:rsid w:val="00B654E3"/>
    <w:rsid w:val="00B6584B"/>
    <w:rsid w:val="00B6605E"/>
    <w:rsid w:val="00B71510"/>
    <w:rsid w:val="00B71E67"/>
    <w:rsid w:val="00B72EAA"/>
    <w:rsid w:val="00B73023"/>
    <w:rsid w:val="00B76F74"/>
    <w:rsid w:val="00B82AE1"/>
    <w:rsid w:val="00B83425"/>
    <w:rsid w:val="00B85BED"/>
    <w:rsid w:val="00B86B06"/>
    <w:rsid w:val="00B86C2C"/>
    <w:rsid w:val="00B92302"/>
    <w:rsid w:val="00B9540A"/>
    <w:rsid w:val="00B96FD7"/>
    <w:rsid w:val="00BA0C59"/>
    <w:rsid w:val="00BA1CBB"/>
    <w:rsid w:val="00BA1E70"/>
    <w:rsid w:val="00BA362B"/>
    <w:rsid w:val="00BA65B4"/>
    <w:rsid w:val="00BB06A4"/>
    <w:rsid w:val="00BB2AA3"/>
    <w:rsid w:val="00BB3B36"/>
    <w:rsid w:val="00BB3E25"/>
    <w:rsid w:val="00BB7C82"/>
    <w:rsid w:val="00BC0B58"/>
    <w:rsid w:val="00BC1117"/>
    <w:rsid w:val="00BC152D"/>
    <w:rsid w:val="00BC3C01"/>
    <w:rsid w:val="00BD5FF3"/>
    <w:rsid w:val="00BE1054"/>
    <w:rsid w:val="00BE149B"/>
    <w:rsid w:val="00BE3639"/>
    <w:rsid w:val="00BE3B66"/>
    <w:rsid w:val="00BE425F"/>
    <w:rsid w:val="00BF0463"/>
    <w:rsid w:val="00BF0520"/>
    <w:rsid w:val="00BF6451"/>
    <w:rsid w:val="00C01974"/>
    <w:rsid w:val="00C0308C"/>
    <w:rsid w:val="00C03B65"/>
    <w:rsid w:val="00C0419E"/>
    <w:rsid w:val="00C05EA3"/>
    <w:rsid w:val="00C06E5A"/>
    <w:rsid w:val="00C10956"/>
    <w:rsid w:val="00C131CA"/>
    <w:rsid w:val="00C178A9"/>
    <w:rsid w:val="00C21376"/>
    <w:rsid w:val="00C222A4"/>
    <w:rsid w:val="00C249F4"/>
    <w:rsid w:val="00C24F78"/>
    <w:rsid w:val="00C253CF"/>
    <w:rsid w:val="00C279E2"/>
    <w:rsid w:val="00C326A9"/>
    <w:rsid w:val="00C35DCF"/>
    <w:rsid w:val="00C3645C"/>
    <w:rsid w:val="00C4048A"/>
    <w:rsid w:val="00C41B4C"/>
    <w:rsid w:val="00C4307D"/>
    <w:rsid w:val="00C43611"/>
    <w:rsid w:val="00C43C7E"/>
    <w:rsid w:val="00C50277"/>
    <w:rsid w:val="00C51FA5"/>
    <w:rsid w:val="00C54E40"/>
    <w:rsid w:val="00C567B7"/>
    <w:rsid w:val="00C62F53"/>
    <w:rsid w:val="00C63AE6"/>
    <w:rsid w:val="00C64A63"/>
    <w:rsid w:val="00C67246"/>
    <w:rsid w:val="00C70B77"/>
    <w:rsid w:val="00C70D22"/>
    <w:rsid w:val="00C73DB9"/>
    <w:rsid w:val="00C77200"/>
    <w:rsid w:val="00C81EF9"/>
    <w:rsid w:val="00C831CA"/>
    <w:rsid w:val="00C85706"/>
    <w:rsid w:val="00C8633F"/>
    <w:rsid w:val="00C864FF"/>
    <w:rsid w:val="00C874C4"/>
    <w:rsid w:val="00C879DD"/>
    <w:rsid w:val="00C9094F"/>
    <w:rsid w:val="00C909D0"/>
    <w:rsid w:val="00C90C6C"/>
    <w:rsid w:val="00C911BA"/>
    <w:rsid w:val="00C91605"/>
    <w:rsid w:val="00C91A07"/>
    <w:rsid w:val="00C91BA7"/>
    <w:rsid w:val="00C91D3B"/>
    <w:rsid w:val="00C925B8"/>
    <w:rsid w:val="00C9263F"/>
    <w:rsid w:val="00C92716"/>
    <w:rsid w:val="00C93B02"/>
    <w:rsid w:val="00C93D73"/>
    <w:rsid w:val="00C9469F"/>
    <w:rsid w:val="00C96B92"/>
    <w:rsid w:val="00CA1C9F"/>
    <w:rsid w:val="00CA249B"/>
    <w:rsid w:val="00CA32F8"/>
    <w:rsid w:val="00CB0A1F"/>
    <w:rsid w:val="00CB0D56"/>
    <w:rsid w:val="00CB2075"/>
    <w:rsid w:val="00CB2CA0"/>
    <w:rsid w:val="00CB559A"/>
    <w:rsid w:val="00CB5ECC"/>
    <w:rsid w:val="00CB6F6B"/>
    <w:rsid w:val="00CB72CF"/>
    <w:rsid w:val="00CB7AD5"/>
    <w:rsid w:val="00CD118F"/>
    <w:rsid w:val="00CD1B37"/>
    <w:rsid w:val="00CD1D7D"/>
    <w:rsid w:val="00CD5C01"/>
    <w:rsid w:val="00CE0C63"/>
    <w:rsid w:val="00CE1250"/>
    <w:rsid w:val="00CE3DC5"/>
    <w:rsid w:val="00CE7FEC"/>
    <w:rsid w:val="00CF0DC5"/>
    <w:rsid w:val="00CF5DEF"/>
    <w:rsid w:val="00D0377A"/>
    <w:rsid w:val="00D053CB"/>
    <w:rsid w:val="00D109B9"/>
    <w:rsid w:val="00D10D73"/>
    <w:rsid w:val="00D10FD0"/>
    <w:rsid w:val="00D122A2"/>
    <w:rsid w:val="00D15883"/>
    <w:rsid w:val="00D1726D"/>
    <w:rsid w:val="00D31641"/>
    <w:rsid w:val="00D361C4"/>
    <w:rsid w:val="00D37236"/>
    <w:rsid w:val="00D37E3A"/>
    <w:rsid w:val="00D5127D"/>
    <w:rsid w:val="00D51632"/>
    <w:rsid w:val="00D556DB"/>
    <w:rsid w:val="00D65804"/>
    <w:rsid w:val="00D66636"/>
    <w:rsid w:val="00D668CE"/>
    <w:rsid w:val="00D66ECE"/>
    <w:rsid w:val="00D67C64"/>
    <w:rsid w:val="00D72191"/>
    <w:rsid w:val="00D72E05"/>
    <w:rsid w:val="00D74328"/>
    <w:rsid w:val="00D80F97"/>
    <w:rsid w:val="00D82488"/>
    <w:rsid w:val="00D82CB3"/>
    <w:rsid w:val="00D87738"/>
    <w:rsid w:val="00D91938"/>
    <w:rsid w:val="00D93974"/>
    <w:rsid w:val="00D95085"/>
    <w:rsid w:val="00D97864"/>
    <w:rsid w:val="00D97F66"/>
    <w:rsid w:val="00DA1F59"/>
    <w:rsid w:val="00DA35C9"/>
    <w:rsid w:val="00DA4C89"/>
    <w:rsid w:val="00DA5598"/>
    <w:rsid w:val="00DA7BA5"/>
    <w:rsid w:val="00DB031C"/>
    <w:rsid w:val="00DB46B6"/>
    <w:rsid w:val="00DC026E"/>
    <w:rsid w:val="00DC0F17"/>
    <w:rsid w:val="00DC337D"/>
    <w:rsid w:val="00DD050D"/>
    <w:rsid w:val="00DD2D5B"/>
    <w:rsid w:val="00DD37A2"/>
    <w:rsid w:val="00DD3EF0"/>
    <w:rsid w:val="00DD44F5"/>
    <w:rsid w:val="00DD4C05"/>
    <w:rsid w:val="00DE0B9D"/>
    <w:rsid w:val="00DE1982"/>
    <w:rsid w:val="00DE439D"/>
    <w:rsid w:val="00DE6AD3"/>
    <w:rsid w:val="00DE7145"/>
    <w:rsid w:val="00DE74A4"/>
    <w:rsid w:val="00DE756B"/>
    <w:rsid w:val="00DF083A"/>
    <w:rsid w:val="00DF2577"/>
    <w:rsid w:val="00DF29F5"/>
    <w:rsid w:val="00DF33ED"/>
    <w:rsid w:val="00DF67F2"/>
    <w:rsid w:val="00DF6BFE"/>
    <w:rsid w:val="00DF795C"/>
    <w:rsid w:val="00E0180F"/>
    <w:rsid w:val="00E01F71"/>
    <w:rsid w:val="00E02573"/>
    <w:rsid w:val="00E02882"/>
    <w:rsid w:val="00E03AE0"/>
    <w:rsid w:val="00E04FDA"/>
    <w:rsid w:val="00E05A37"/>
    <w:rsid w:val="00E0707C"/>
    <w:rsid w:val="00E10DE1"/>
    <w:rsid w:val="00E11D99"/>
    <w:rsid w:val="00E11F74"/>
    <w:rsid w:val="00E1219C"/>
    <w:rsid w:val="00E12604"/>
    <w:rsid w:val="00E153AC"/>
    <w:rsid w:val="00E16ED8"/>
    <w:rsid w:val="00E16FF6"/>
    <w:rsid w:val="00E218A8"/>
    <w:rsid w:val="00E22260"/>
    <w:rsid w:val="00E22DD4"/>
    <w:rsid w:val="00E22E2F"/>
    <w:rsid w:val="00E23873"/>
    <w:rsid w:val="00E27F9A"/>
    <w:rsid w:val="00E31765"/>
    <w:rsid w:val="00E3186E"/>
    <w:rsid w:val="00E31EE9"/>
    <w:rsid w:val="00E3242F"/>
    <w:rsid w:val="00E333A6"/>
    <w:rsid w:val="00E36BC3"/>
    <w:rsid w:val="00E37576"/>
    <w:rsid w:val="00E37F43"/>
    <w:rsid w:val="00E455B3"/>
    <w:rsid w:val="00E51F79"/>
    <w:rsid w:val="00E52F30"/>
    <w:rsid w:val="00E56945"/>
    <w:rsid w:val="00E57D81"/>
    <w:rsid w:val="00E60FB3"/>
    <w:rsid w:val="00E61373"/>
    <w:rsid w:val="00E62AA4"/>
    <w:rsid w:val="00E6302B"/>
    <w:rsid w:val="00E63CEA"/>
    <w:rsid w:val="00E63F7F"/>
    <w:rsid w:val="00E64053"/>
    <w:rsid w:val="00E640E5"/>
    <w:rsid w:val="00E651BA"/>
    <w:rsid w:val="00E7337D"/>
    <w:rsid w:val="00E75F7A"/>
    <w:rsid w:val="00E76835"/>
    <w:rsid w:val="00E769D6"/>
    <w:rsid w:val="00E8058E"/>
    <w:rsid w:val="00E8208C"/>
    <w:rsid w:val="00E84334"/>
    <w:rsid w:val="00E854DD"/>
    <w:rsid w:val="00E86265"/>
    <w:rsid w:val="00E91E37"/>
    <w:rsid w:val="00E92951"/>
    <w:rsid w:val="00E97E16"/>
    <w:rsid w:val="00EA1515"/>
    <w:rsid w:val="00EA1BDC"/>
    <w:rsid w:val="00EA1C4E"/>
    <w:rsid w:val="00EA5CAC"/>
    <w:rsid w:val="00EB0247"/>
    <w:rsid w:val="00EB12C8"/>
    <w:rsid w:val="00EB18F3"/>
    <w:rsid w:val="00EB1DB7"/>
    <w:rsid w:val="00EB24A6"/>
    <w:rsid w:val="00EB34F9"/>
    <w:rsid w:val="00EB36F8"/>
    <w:rsid w:val="00EB3E71"/>
    <w:rsid w:val="00EC5D11"/>
    <w:rsid w:val="00EC78C3"/>
    <w:rsid w:val="00ED0833"/>
    <w:rsid w:val="00ED32BC"/>
    <w:rsid w:val="00ED3B66"/>
    <w:rsid w:val="00EE1056"/>
    <w:rsid w:val="00EE12E1"/>
    <w:rsid w:val="00EE7109"/>
    <w:rsid w:val="00EE728A"/>
    <w:rsid w:val="00EF5099"/>
    <w:rsid w:val="00EF5600"/>
    <w:rsid w:val="00EF790C"/>
    <w:rsid w:val="00F00F24"/>
    <w:rsid w:val="00F02A85"/>
    <w:rsid w:val="00F03153"/>
    <w:rsid w:val="00F04278"/>
    <w:rsid w:val="00F05E83"/>
    <w:rsid w:val="00F10509"/>
    <w:rsid w:val="00F112CD"/>
    <w:rsid w:val="00F1231E"/>
    <w:rsid w:val="00F14F20"/>
    <w:rsid w:val="00F15120"/>
    <w:rsid w:val="00F1758F"/>
    <w:rsid w:val="00F21FDE"/>
    <w:rsid w:val="00F22497"/>
    <w:rsid w:val="00F30B54"/>
    <w:rsid w:val="00F30C19"/>
    <w:rsid w:val="00F3202D"/>
    <w:rsid w:val="00F3310F"/>
    <w:rsid w:val="00F33B6D"/>
    <w:rsid w:val="00F3676B"/>
    <w:rsid w:val="00F40DAE"/>
    <w:rsid w:val="00F41021"/>
    <w:rsid w:val="00F43761"/>
    <w:rsid w:val="00F44B21"/>
    <w:rsid w:val="00F50F4C"/>
    <w:rsid w:val="00F551C9"/>
    <w:rsid w:val="00F60BE0"/>
    <w:rsid w:val="00F61E90"/>
    <w:rsid w:val="00F629FC"/>
    <w:rsid w:val="00F63337"/>
    <w:rsid w:val="00F63D44"/>
    <w:rsid w:val="00F66E49"/>
    <w:rsid w:val="00F70866"/>
    <w:rsid w:val="00F70AA5"/>
    <w:rsid w:val="00F70E69"/>
    <w:rsid w:val="00F71494"/>
    <w:rsid w:val="00F7262E"/>
    <w:rsid w:val="00F74130"/>
    <w:rsid w:val="00F74A5C"/>
    <w:rsid w:val="00F76760"/>
    <w:rsid w:val="00F81919"/>
    <w:rsid w:val="00F863F7"/>
    <w:rsid w:val="00F90D96"/>
    <w:rsid w:val="00F9275A"/>
    <w:rsid w:val="00F940FC"/>
    <w:rsid w:val="00F94736"/>
    <w:rsid w:val="00F96915"/>
    <w:rsid w:val="00F96E51"/>
    <w:rsid w:val="00FA05BB"/>
    <w:rsid w:val="00FA122F"/>
    <w:rsid w:val="00FA1D0F"/>
    <w:rsid w:val="00FA26F6"/>
    <w:rsid w:val="00FA503C"/>
    <w:rsid w:val="00FA69D0"/>
    <w:rsid w:val="00FB0EC8"/>
    <w:rsid w:val="00FB6B19"/>
    <w:rsid w:val="00FB78A6"/>
    <w:rsid w:val="00FB7A47"/>
    <w:rsid w:val="00FB7AC0"/>
    <w:rsid w:val="00FC0152"/>
    <w:rsid w:val="00FC0B07"/>
    <w:rsid w:val="00FC0C4C"/>
    <w:rsid w:val="00FC149A"/>
    <w:rsid w:val="00FC2E48"/>
    <w:rsid w:val="00FC5D65"/>
    <w:rsid w:val="00FC659C"/>
    <w:rsid w:val="00FC6C21"/>
    <w:rsid w:val="00FC6F9C"/>
    <w:rsid w:val="00FD24E4"/>
    <w:rsid w:val="00FD5E6C"/>
    <w:rsid w:val="00FE0D70"/>
    <w:rsid w:val="00FE2384"/>
    <w:rsid w:val="00FE4E99"/>
    <w:rsid w:val="00FE5CA9"/>
    <w:rsid w:val="00FF05F4"/>
    <w:rsid w:val="00FF1603"/>
    <w:rsid w:val="00FF1E11"/>
    <w:rsid w:val="00FF2EB5"/>
    <w:rsid w:val="00FF6D5B"/>
    <w:rsid w:val="00FF73CD"/>
    <w:rsid w:val="00FF75CE"/>
    <w:rsid w:val="00FF75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FE6664"/>
  <w15:chartTrackingRefBased/>
  <w15:docId w15:val="{E9370B61-21C2-4B7B-9127-6D4758764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64497"/>
    <w:pPr>
      <w:keepNext/>
      <w:keepLines/>
      <w:spacing w:before="240" w:after="0"/>
      <w:outlineLvl w:val="0"/>
    </w:pPr>
    <w:rPr>
      <w:rFonts w:ascii="Garamond" w:eastAsiaTheme="majorEastAsia" w:hAnsi="Garamond" w:cstheme="majorBidi"/>
      <w:b/>
      <w:sz w:val="40"/>
      <w:szCs w:val="32"/>
    </w:rPr>
  </w:style>
  <w:style w:type="paragraph" w:styleId="Heading2">
    <w:name w:val="heading 2"/>
    <w:basedOn w:val="Normal"/>
    <w:next w:val="Normal"/>
    <w:link w:val="Heading2Char"/>
    <w:uiPriority w:val="9"/>
    <w:unhideWhenUsed/>
    <w:qFormat/>
    <w:rsid w:val="00267E1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0D4A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54CE"/>
    <w:pPr>
      <w:ind w:left="720"/>
      <w:contextualSpacing/>
    </w:pPr>
  </w:style>
  <w:style w:type="paragraph" w:styleId="Bibliography">
    <w:name w:val="Bibliography"/>
    <w:basedOn w:val="Normal"/>
    <w:next w:val="Normal"/>
    <w:uiPriority w:val="37"/>
    <w:unhideWhenUsed/>
    <w:rsid w:val="000600CD"/>
    <w:pPr>
      <w:spacing w:after="240" w:line="240" w:lineRule="auto"/>
    </w:pPr>
  </w:style>
  <w:style w:type="table" w:styleId="TableGrid">
    <w:name w:val="Table Grid"/>
    <w:basedOn w:val="TableNormal"/>
    <w:uiPriority w:val="39"/>
    <w:rsid w:val="00541D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109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09B9"/>
  </w:style>
  <w:style w:type="paragraph" w:styleId="Footer">
    <w:name w:val="footer"/>
    <w:basedOn w:val="Normal"/>
    <w:link w:val="FooterChar"/>
    <w:uiPriority w:val="99"/>
    <w:unhideWhenUsed/>
    <w:rsid w:val="00D109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09B9"/>
  </w:style>
  <w:style w:type="character" w:styleId="LineNumber">
    <w:name w:val="line number"/>
    <w:basedOn w:val="DefaultParagraphFont"/>
    <w:uiPriority w:val="99"/>
    <w:semiHidden/>
    <w:unhideWhenUsed/>
    <w:rsid w:val="00D109B9"/>
  </w:style>
  <w:style w:type="character" w:customStyle="1" w:styleId="Heading1Char">
    <w:name w:val="Heading 1 Char"/>
    <w:basedOn w:val="DefaultParagraphFont"/>
    <w:link w:val="Heading1"/>
    <w:uiPriority w:val="9"/>
    <w:rsid w:val="00664497"/>
    <w:rPr>
      <w:rFonts w:ascii="Garamond" w:eastAsiaTheme="majorEastAsia" w:hAnsi="Garamond" w:cstheme="majorBidi"/>
      <w:b/>
      <w:sz w:val="40"/>
      <w:szCs w:val="32"/>
    </w:rPr>
  </w:style>
  <w:style w:type="character" w:customStyle="1" w:styleId="Heading2Char">
    <w:name w:val="Heading 2 Char"/>
    <w:basedOn w:val="DefaultParagraphFont"/>
    <w:link w:val="Heading2"/>
    <w:uiPriority w:val="9"/>
    <w:rsid w:val="00267E1B"/>
    <w:rPr>
      <w:rFonts w:eastAsiaTheme="majorEastAsia" w:cstheme="majorBidi"/>
      <w:b/>
      <w:szCs w:val="26"/>
    </w:rPr>
  </w:style>
  <w:style w:type="paragraph" w:styleId="TOC1">
    <w:name w:val="toc 1"/>
    <w:basedOn w:val="Normal"/>
    <w:next w:val="Normal"/>
    <w:autoRedefine/>
    <w:uiPriority w:val="39"/>
    <w:unhideWhenUsed/>
    <w:rsid w:val="00F15120"/>
    <w:pPr>
      <w:spacing w:after="100"/>
    </w:pPr>
    <w:rPr>
      <w:rFonts w:ascii="Calibri" w:hAnsi="Calibri"/>
    </w:rPr>
  </w:style>
  <w:style w:type="paragraph" w:styleId="TOC2">
    <w:name w:val="toc 2"/>
    <w:basedOn w:val="Normal"/>
    <w:next w:val="Normal"/>
    <w:autoRedefine/>
    <w:uiPriority w:val="39"/>
    <w:unhideWhenUsed/>
    <w:rsid w:val="0062077D"/>
    <w:pPr>
      <w:spacing w:after="100"/>
      <w:ind w:left="255"/>
    </w:pPr>
  </w:style>
  <w:style w:type="character" w:styleId="Hyperlink">
    <w:name w:val="Hyperlink"/>
    <w:basedOn w:val="DefaultParagraphFont"/>
    <w:uiPriority w:val="99"/>
    <w:unhideWhenUsed/>
    <w:rsid w:val="00E22260"/>
    <w:rPr>
      <w:color w:val="0563C1" w:themeColor="hyperlink"/>
      <w:u w:val="single"/>
    </w:rPr>
  </w:style>
  <w:style w:type="character" w:customStyle="1" w:styleId="Heading3Char">
    <w:name w:val="Heading 3 Char"/>
    <w:basedOn w:val="DefaultParagraphFont"/>
    <w:link w:val="Heading3"/>
    <w:uiPriority w:val="9"/>
    <w:semiHidden/>
    <w:rsid w:val="000D4A5D"/>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B61754"/>
    <w:pPr>
      <w:spacing w:after="100"/>
      <w:ind w:left="440"/>
    </w:pPr>
  </w:style>
  <w:style w:type="character" w:customStyle="1" w:styleId="ng-binding">
    <w:name w:val="ng-binding"/>
    <w:basedOn w:val="DefaultParagraphFont"/>
    <w:rsid w:val="002B597F"/>
  </w:style>
  <w:style w:type="paragraph" w:customStyle="1" w:styleId="Figure">
    <w:name w:val="Figure"/>
    <w:basedOn w:val="Normal"/>
    <w:link w:val="FigureChar"/>
    <w:qFormat/>
    <w:rsid w:val="00ED32BC"/>
    <w:pPr>
      <w:spacing w:after="0" w:line="480" w:lineRule="auto"/>
    </w:pPr>
    <w:rPr>
      <w:b/>
    </w:rPr>
  </w:style>
  <w:style w:type="paragraph" w:styleId="TableofFigures">
    <w:name w:val="table of figures"/>
    <w:basedOn w:val="Normal"/>
    <w:next w:val="Normal"/>
    <w:uiPriority w:val="99"/>
    <w:unhideWhenUsed/>
    <w:rsid w:val="00ED32BC"/>
    <w:pPr>
      <w:spacing w:after="0"/>
      <w:ind w:left="765" w:hanging="765"/>
    </w:pPr>
  </w:style>
  <w:style w:type="paragraph" w:customStyle="1" w:styleId="Table">
    <w:name w:val="Table"/>
    <w:basedOn w:val="Normal"/>
    <w:link w:val="TableChar"/>
    <w:qFormat/>
    <w:rsid w:val="00FC659C"/>
    <w:pPr>
      <w:spacing w:after="0"/>
    </w:pPr>
    <w:rPr>
      <w:b/>
    </w:rPr>
  </w:style>
  <w:style w:type="character" w:customStyle="1" w:styleId="FigureChar">
    <w:name w:val="Figure Char"/>
    <w:basedOn w:val="DefaultParagraphFont"/>
    <w:link w:val="Figure"/>
    <w:rsid w:val="00ED32BC"/>
    <w:rPr>
      <w:b/>
    </w:rPr>
  </w:style>
  <w:style w:type="character" w:customStyle="1" w:styleId="TableChar">
    <w:name w:val="Table Char"/>
    <w:basedOn w:val="DefaultParagraphFont"/>
    <w:link w:val="Table"/>
    <w:rsid w:val="00FC659C"/>
    <w:rPr>
      <w:b/>
    </w:rPr>
  </w:style>
  <w:style w:type="character" w:styleId="FollowedHyperlink">
    <w:name w:val="FollowedHyperlink"/>
    <w:basedOn w:val="DefaultParagraphFont"/>
    <w:uiPriority w:val="99"/>
    <w:semiHidden/>
    <w:unhideWhenUsed/>
    <w:rsid w:val="006E4BF8"/>
    <w:rPr>
      <w:color w:val="954F72" w:themeColor="followedHyperlink"/>
      <w:u w:val="single"/>
    </w:rPr>
  </w:style>
  <w:style w:type="character" w:styleId="CommentReference">
    <w:name w:val="annotation reference"/>
    <w:basedOn w:val="DefaultParagraphFont"/>
    <w:uiPriority w:val="99"/>
    <w:semiHidden/>
    <w:unhideWhenUsed/>
    <w:rsid w:val="00846117"/>
    <w:rPr>
      <w:sz w:val="16"/>
      <w:szCs w:val="16"/>
    </w:rPr>
  </w:style>
  <w:style w:type="paragraph" w:styleId="CommentText">
    <w:name w:val="annotation text"/>
    <w:basedOn w:val="Normal"/>
    <w:link w:val="CommentTextChar"/>
    <w:uiPriority w:val="99"/>
    <w:semiHidden/>
    <w:unhideWhenUsed/>
    <w:rsid w:val="00846117"/>
    <w:pPr>
      <w:spacing w:line="240" w:lineRule="auto"/>
    </w:pPr>
    <w:rPr>
      <w:sz w:val="20"/>
      <w:szCs w:val="20"/>
    </w:rPr>
  </w:style>
  <w:style w:type="character" w:customStyle="1" w:styleId="CommentTextChar">
    <w:name w:val="Comment Text Char"/>
    <w:basedOn w:val="DefaultParagraphFont"/>
    <w:link w:val="CommentText"/>
    <w:uiPriority w:val="99"/>
    <w:semiHidden/>
    <w:rsid w:val="00846117"/>
    <w:rPr>
      <w:sz w:val="20"/>
      <w:szCs w:val="20"/>
    </w:rPr>
  </w:style>
  <w:style w:type="paragraph" w:styleId="CommentSubject">
    <w:name w:val="annotation subject"/>
    <w:basedOn w:val="CommentText"/>
    <w:next w:val="CommentText"/>
    <w:link w:val="CommentSubjectChar"/>
    <w:uiPriority w:val="99"/>
    <w:semiHidden/>
    <w:unhideWhenUsed/>
    <w:rsid w:val="00846117"/>
    <w:rPr>
      <w:b/>
      <w:bCs/>
    </w:rPr>
  </w:style>
  <w:style w:type="character" w:customStyle="1" w:styleId="CommentSubjectChar">
    <w:name w:val="Comment Subject Char"/>
    <w:basedOn w:val="CommentTextChar"/>
    <w:link w:val="CommentSubject"/>
    <w:uiPriority w:val="99"/>
    <w:semiHidden/>
    <w:rsid w:val="00846117"/>
    <w:rPr>
      <w:b/>
      <w:bCs/>
      <w:sz w:val="20"/>
      <w:szCs w:val="20"/>
    </w:rPr>
  </w:style>
  <w:style w:type="paragraph" w:styleId="BalloonText">
    <w:name w:val="Balloon Text"/>
    <w:basedOn w:val="Normal"/>
    <w:link w:val="BalloonTextChar"/>
    <w:uiPriority w:val="99"/>
    <w:semiHidden/>
    <w:unhideWhenUsed/>
    <w:rsid w:val="008461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117"/>
    <w:rPr>
      <w:rFonts w:ascii="Segoe UI" w:hAnsi="Segoe UI" w:cs="Segoe UI"/>
      <w:sz w:val="18"/>
      <w:szCs w:val="18"/>
    </w:rPr>
  </w:style>
  <w:style w:type="character" w:customStyle="1" w:styleId="cit-auth">
    <w:name w:val="cit-auth"/>
    <w:basedOn w:val="DefaultParagraphFont"/>
    <w:rsid w:val="00CD1B37"/>
  </w:style>
  <w:style w:type="character" w:customStyle="1" w:styleId="cit-name-surname">
    <w:name w:val="cit-name-surname"/>
    <w:basedOn w:val="DefaultParagraphFont"/>
    <w:rsid w:val="00CD1B37"/>
  </w:style>
  <w:style w:type="character" w:customStyle="1" w:styleId="cit-name-given-names">
    <w:name w:val="cit-name-given-names"/>
    <w:basedOn w:val="DefaultParagraphFont"/>
    <w:rsid w:val="00CD1B37"/>
  </w:style>
  <w:style w:type="character" w:customStyle="1" w:styleId="cit-etal">
    <w:name w:val="cit-etal"/>
    <w:basedOn w:val="DefaultParagraphFont"/>
    <w:rsid w:val="00CD1B37"/>
  </w:style>
  <w:style w:type="character" w:styleId="HTMLCite">
    <w:name w:val="HTML Cite"/>
    <w:basedOn w:val="DefaultParagraphFont"/>
    <w:uiPriority w:val="99"/>
    <w:semiHidden/>
    <w:unhideWhenUsed/>
    <w:rsid w:val="00CD1B37"/>
    <w:rPr>
      <w:i/>
      <w:iCs/>
    </w:rPr>
  </w:style>
  <w:style w:type="character" w:customStyle="1" w:styleId="cit-article-title">
    <w:name w:val="cit-article-title"/>
    <w:basedOn w:val="DefaultParagraphFont"/>
    <w:rsid w:val="00CD1B37"/>
  </w:style>
  <w:style w:type="character" w:customStyle="1" w:styleId="cit-pub-date">
    <w:name w:val="cit-pub-date"/>
    <w:basedOn w:val="DefaultParagraphFont"/>
    <w:rsid w:val="00CD1B37"/>
  </w:style>
  <w:style w:type="character" w:customStyle="1" w:styleId="cit-vol">
    <w:name w:val="cit-vol"/>
    <w:basedOn w:val="DefaultParagraphFont"/>
    <w:rsid w:val="00CD1B37"/>
  </w:style>
  <w:style w:type="character" w:customStyle="1" w:styleId="cit-elocation-id">
    <w:name w:val="cit-elocation-id"/>
    <w:basedOn w:val="DefaultParagraphFont"/>
    <w:rsid w:val="00CD1B37"/>
  </w:style>
  <w:style w:type="character" w:customStyle="1" w:styleId="cit-fpage">
    <w:name w:val="cit-fpage"/>
    <w:basedOn w:val="DefaultParagraphFont"/>
    <w:rsid w:val="00CD1B37"/>
  </w:style>
  <w:style w:type="character" w:customStyle="1" w:styleId="cit-lpage">
    <w:name w:val="cit-lpage"/>
    <w:basedOn w:val="DefaultParagraphFont"/>
    <w:rsid w:val="00CD1B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256444">
      <w:bodyDiv w:val="1"/>
      <w:marLeft w:val="0"/>
      <w:marRight w:val="0"/>
      <w:marTop w:val="0"/>
      <w:marBottom w:val="0"/>
      <w:divBdr>
        <w:top w:val="none" w:sz="0" w:space="0" w:color="auto"/>
        <w:left w:val="none" w:sz="0" w:space="0" w:color="auto"/>
        <w:bottom w:val="none" w:sz="0" w:space="0" w:color="auto"/>
        <w:right w:val="none" w:sz="0" w:space="0" w:color="auto"/>
      </w:divBdr>
      <w:divsChild>
        <w:div w:id="1707291687">
          <w:marLeft w:val="0"/>
          <w:marRight w:val="0"/>
          <w:marTop w:val="0"/>
          <w:marBottom w:val="0"/>
          <w:divBdr>
            <w:top w:val="none" w:sz="0" w:space="0" w:color="auto"/>
            <w:left w:val="none" w:sz="0" w:space="0" w:color="auto"/>
            <w:bottom w:val="none" w:sz="0" w:space="0" w:color="auto"/>
            <w:right w:val="none" w:sz="0" w:space="0" w:color="auto"/>
          </w:divBdr>
        </w:div>
        <w:div w:id="1415010950">
          <w:marLeft w:val="0"/>
          <w:marRight w:val="0"/>
          <w:marTop w:val="0"/>
          <w:marBottom w:val="0"/>
          <w:divBdr>
            <w:top w:val="none" w:sz="0" w:space="0" w:color="auto"/>
            <w:left w:val="none" w:sz="0" w:space="0" w:color="auto"/>
            <w:bottom w:val="none" w:sz="0" w:space="0" w:color="auto"/>
            <w:right w:val="none" w:sz="0" w:space="0" w:color="auto"/>
          </w:divBdr>
        </w:div>
        <w:div w:id="1593195864">
          <w:marLeft w:val="0"/>
          <w:marRight w:val="0"/>
          <w:marTop w:val="0"/>
          <w:marBottom w:val="0"/>
          <w:divBdr>
            <w:top w:val="none" w:sz="0" w:space="0" w:color="auto"/>
            <w:left w:val="none" w:sz="0" w:space="0" w:color="auto"/>
            <w:bottom w:val="none" w:sz="0" w:space="0" w:color="auto"/>
            <w:right w:val="none" w:sz="0" w:space="0" w:color="auto"/>
          </w:divBdr>
        </w:div>
        <w:div w:id="2076509858">
          <w:marLeft w:val="0"/>
          <w:marRight w:val="0"/>
          <w:marTop w:val="0"/>
          <w:marBottom w:val="0"/>
          <w:divBdr>
            <w:top w:val="none" w:sz="0" w:space="0" w:color="auto"/>
            <w:left w:val="none" w:sz="0" w:space="0" w:color="auto"/>
            <w:bottom w:val="none" w:sz="0" w:space="0" w:color="auto"/>
            <w:right w:val="none" w:sz="0" w:space="0" w:color="auto"/>
          </w:divBdr>
        </w:div>
      </w:divsChild>
    </w:div>
    <w:div w:id="405804549">
      <w:bodyDiv w:val="1"/>
      <w:marLeft w:val="0"/>
      <w:marRight w:val="0"/>
      <w:marTop w:val="0"/>
      <w:marBottom w:val="0"/>
      <w:divBdr>
        <w:top w:val="none" w:sz="0" w:space="0" w:color="auto"/>
        <w:left w:val="none" w:sz="0" w:space="0" w:color="auto"/>
        <w:bottom w:val="none" w:sz="0" w:space="0" w:color="auto"/>
        <w:right w:val="none" w:sz="0" w:space="0" w:color="auto"/>
      </w:divBdr>
    </w:div>
    <w:div w:id="651561701">
      <w:bodyDiv w:val="1"/>
      <w:marLeft w:val="0"/>
      <w:marRight w:val="0"/>
      <w:marTop w:val="0"/>
      <w:marBottom w:val="0"/>
      <w:divBdr>
        <w:top w:val="none" w:sz="0" w:space="0" w:color="auto"/>
        <w:left w:val="none" w:sz="0" w:space="0" w:color="auto"/>
        <w:bottom w:val="none" w:sz="0" w:space="0" w:color="auto"/>
        <w:right w:val="none" w:sz="0" w:space="0" w:color="auto"/>
      </w:divBdr>
      <w:divsChild>
        <w:div w:id="1573271240">
          <w:marLeft w:val="0"/>
          <w:marRight w:val="0"/>
          <w:marTop w:val="0"/>
          <w:marBottom w:val="0"/>
          <w:divBdr>
            <w:top w:val="none" w:sz="0" w:space="0" w:color="auto"/>
            <w:left w:val="none" w:sz="0" w:space="0" w:color="auto"/>
            <w:bottom w:val="none" w:sz="0" w:space="0" w:color="auto"/>
            <w:right w:val="none" w:sz="0" w:space="0" w:color="auto"/>
          </w:divBdr>
        </w:div>
        <w:div w:id="778796630">
          <w:marLeft w:val="0"/>
          <w:marRight w:val="0"/>
          <w:marTop w:val="0"/>
          <w:marBottom w:val="0"/>
          <w:divBdr>
            <w:top w:val="none" w:sz="0" w:space="0" w:color="auto"/>
            <w:left w:val="none" w:sz="0" w:space="0" w:color="auto"/>
            <w:bottom w:val="none" w:sz="0" w:space="0" w:color="auto"/>
            <w:right w:val="none" w:sz="0" w:space="0" w:color="auto"/>
          </w:divBdr>
        </w:div>
        <w:div w:id="1395161294">
          <w:marLeft w:val="0"/>
          <w:marRight w:val="0"/>
          <w:marTop w:val="0"/>
          <w:marBottom w:val="0"/>
          <w:divBdr>
            <w:top w:val="none" w:sz="0" w:space="0" w:color="auto"/>
            <w:left w:val="none" w:sz="0" w:space="0" w:color="auto"/>
            <w:bottom w:val="none" w:sz="0" w:space="0" w:color="auto"/>
            <w:right w:val="none" w:sz="0" w:space="0" w:color="auto"/>
          </w:divBdr>
        </w:div>
      </w:divsChild>
    </w:div>
    <w:div w:id="1070927363">
      <w:bodyDiv w:val="1"/>
      <w:marLeft w:val="0"/>
      <w:marRight w:val="0"/>
      <w:marTop w:val="0"/>
      <w:marBottom w:val="0"/>
      <w:divBdr>
        <w:top w:val="none" w:sz="0" w:space="0" w:color="auto"/>
        <w:left w:val="none" w:sz="0" w:space="0" w:color="auto"/>
        <w:bottom w:val="none" w:sz="0" w:space="0" w:color="auto"/>
        <w:right w:val="none" w:sz="0" w:space="0" w:color="auto"/>
      </w:divBdr>
    </w:div>
    <w:div w:id="1092435846">
      <w:bodyDiv w:val="1"/>
      <w:marLeft w:val="0"/>
      <w:marRight w:val="0"/>
      <w:marTop w:val="0"/>
      <w:marBottom w:val="0"/>
      <w:divBdr>
        <w:top w:val="none" w:sz="0" w:space="0" w:color="auto"/>
        <w:left w:val="none" w:sz="0" w:space="0" w:color="auto"/>
        <w:bottom w:val="none" w:sz="0" w:space="0" w:color="auto"/>
        <w:right w:val="none" w:sz="0" w:space="0" w:color="auto"/>
      </w:divBdr>
    </w:div>
    <w:div w:id="1104769677">
      <w:bodyDiv w:val="1"/>
      <w:marLeft w:val="0"/>
      <w:marRight w:val="0"/>
      <w:marTop w:val="0"/>
      <w:marBottom w:val="0"/>
      <w:divBdr>
        <w:top w:val="none" w:sz="0" w:space="0" w:color="auto"/>
        <w:left w:val="none" w:sz="0" w:space="0" w:color="auto"/>
        <w:bottom w:val="none" w:sz="0" w:space="0" w:color="auto"/>
        <w:right w:val="none" w:sz="0" w:space="0" w:color="auto"/>
      </w:divBdr>
      <w:divsChild>
        <w:div w:id="2146583829">
          <w:marLeft w:val="0"/>
          <w:marRight w:val="0"/>
          <w:marTop w:val="0"/>
          <w:marBottom w:val="0"/>
          <w:divBdr>
            <w:top w:val="none" w:sz="0" w:space="0" w:color="auto"/>
            <w:left w:val="none" w:sz="0" w:space="0" w:color="auto"/>
            <w:bottom w:val="none" w:sz="0" w:space="0" w:color="auto"/>
            <w:right w:val="none" w:sz="0" w:space="0" w:color="auto"/>
          </w:divBdr>
        </w:div>
      </w:divsChild>
    </w:div>
    <w:div w:id="1146894253">
      <w:bodyDiv w:val="1"/>
      <w:marLeft w:val="0"/>
      <w:marRight w:val="0"/>
      <w:marTop w:val="0"/>
      <w:marBottom w:val="0"/>
      <w:divBdr>
        <w:top w:val="none" w:sz="0" w:space="0" w:color="auto"/>
        <w:left w:val="none" w:sz="0" w:space="0" w:color="auto"/>
        <w:bottom w:val="none" w:sz="0" w:space="0" w:color="auto"/>
        <w:right w:val="none" w:sz="0" w:space="0" w:color="auto"/>
      </w:divBdr>
    </w:div>
    <w:div w:id="1219126280">
      <w:bodyDiv w:val="1"/>
      <w:marLeft w:val="0"/>
      <w:marRight w:val="0"/>
      <w:marTop w:val="0"/>
      <w:marBottom w:val="0"/>
      <w:divBdr>
        <w:top w:val="none" w:sz="0" w:space="0" w:color="auto"/>
        <w:left w:val="none" w:sz="0" w:space="0" w:color="auto"/>
        <w:bottom w:val="none" w:sz="0" w:space="0" w:color="auto"/>
        <w:right w:val="none" w:sz="0" w:space="0" w:color="auto"/>
      </w:divBdr>
    </w:div>
    <w:div w:id="1443305079">
      <w:bodyDiv w:val="1"/>
      <w:marLeft w:val="0"/>
      <w:marRight w:val="0"/>
      <w:marTop w:val="0"/>
      <w:marBottom w:val="0"/>
      <w:divBdr>
        <w:top w:val="none" w:sz="0" w:space="0" w:color="auto"/>
        <w:left w:val="none" w:sz="0" w:space="0" w:color="auto"/>
        <w:bottom w:val="none" w:sz="0" w:space="0" w:color="auto"/>
        <w:right w:val="none" w:sz="0" w:space="0" w:color="auto"/>
      </w:divBdr>
    </w:div>
    <w:div w:id="1888299427">
      <w:bodyDiv w:val="1"/>
      <w:marLeft w:val="0"/>
      <w:marRight w:val="0"/>
      <w:marTop w:val="0"/>
      <w:marBottom w:val="0"/>
      <w:divBdr>
        <w:top w:val="none" w:sz="0" w:space="0" w:color="auto"/>
        <w:left w:val="none" w:sz="0" w:space="0" w:color="auto"/>
        <w:bottom w:val="none" w:sz="0" w:space="0" w:color="auto"/>
        <w:right w:val="none" w:sz="0" w:space="0" w:color="auto"/>
      </w:divBdr>
    </w:div>
    <w:div w:id="1944914659">
      <w:bodyDiv w:val="1"/>
      <w:marLeft w:val="0"/>
      <w:marRight w:val="0"/>
      <w:marTop w:val="0"/>
      <w:marBottom w:val="0"/>
      <w:divBdr>
        <w:top w:val="none" w:sz="0" w:space="0" w:color="auto"/>
        <w:left w:val="none" w:sz="0" w:space="0" w:color="auto"/>
        <w:bottom w:val="none" w:sz="0" w:space="0" w:color="auto"/>
        <w:right w:val="none" w:sz="0" w:space="0" w:color="auto"/>
      </w:divBdr>
      <w:divsChild>
        <w:div w:id="1018121301">
          <w:marLeft w:val="0"/>
          <w:marRight w:val="0"/>
          <w:marTop w:val="0"/>
          <w:marBottom w:val="0"/>
          <w:divBdr>
            <w:top w:val="none" w:sz="0" w:space="0" w:color="auto"/>
            <w:left w:val="none" w:sz="0" w:space="0" w:color="auto"/>
            <w:bottom w:val="none" w:sz="0" w:space="0" w:color="auto"/>
            <w:right w:val="none" w:sz="0" w:space="0" w:color="auto"/>
          </w:divBdr>
        </w:div>
        <w:div w:id="1872691528">
          <w:marLeft w:val="0"/>
          <w:marRight w:val="0"/>
          <w:marTop w:val="0"/>
          <w:marBottom w:val="0"/>
          <w:divBdr>
            <w:top w:val="none" w:sz="0" w:space="0" w:color="auto"/>
            <w:left w:val="none" w:sz="0" w:space="0" w:color="auto"/>
            <w:bottom w:val="none" w:sz="0" w:space="0" w:color="auto"/>
            <w:right w:val="none" w:sz="0" w:space="0" w:color="auto"/>
          </w:divBdr>
          <w:divsChild>
            <w:div w:id="1206257571">
              <w:marLeft w:val="0"/>
              <w:marRight w:val="0"/>
              <w:marTop w:val="0"/>
              <w:marBottom w:val="0"/>
              <w:divBdr>
                <w:top w:val="none" w:sz="0" w:space="0" w:color="auto"/>
                <w:left w:val="none" w:sz="0" w:space="0" w:color="auto"/>
                <w:bottom w:val="none" w:sz="0" w:space="0" w:color="auto"/>
                <w:right w:val="none" w:sz="0" w:space="0" w:color="auto"/>
              </w:divBdr>
            </w:div>
            <w:div w:id="154734683">
              <w:marLeft w:val="0"/>
              <w:marRight w:val="0"/>
              <w:marTop w:val="0"/>
              <w:marBottom w:val="0"/>
              <w:divBdr>
                <w:top w:val="none" w:sz="0" w:space="0" w:color="auto"/>
                <w:left w:val="none" w:sz="0" w:space="0" w:color="auto"/>
                <w:bottom w:val="none" w:sz="0" w:space="0" w:color="auto"/>
                <w:right w:val="none" w:sz="0" w:space="0" w:color="auto"/>
              </w:divBdr>
            </w:div>
          </w:divsChild>
        </w:div>
        <w:div w:id="1394355605">
          <w:marLeft w:val="0"/>
          <w:marRight w:val="0"/>
          <w:marTop w:val="0"/>
          <w:marBottom w:val="0"/>
          <w:divBdr>
            <w:top w:val="none" w:sz="0" w:space="0" w:color="auto"/>
            <w:left w:val="none" w:sz="0" w:space="0" w:color="auto"/>
            <w:bottom w:val="none" w:sz="0" w:space="0" w:color="auto"/>
            <w:right w:val="none" w:sz="0" w:space="0" w:color="auto"/>
          </w:divBdr>
          <w:divsChild>
            <w:div w:id="1764449287">
              <w:marLeft w:val="0"/>
              <w:marRight w:val="0"/>
              <w:marTop w:val="0"/>
              <w:marBottom w:val="0"/>
              <w:divBdr>
                <w:top w:val="none" w:sz="0" w:space="0" w:color="auto"/>
                <w:left w:val="none" w:sz="0" w:space="0" w:color="auto"/>
                <w:bottom w:val="none" w:sz="0" w:space="0" w:color="auto"/>
                <w:right w:val="none" w:sz="0" w:space="0" w:color="auto"/>
              </w:divBdr>
            </w:div>
            <w:div w:id="497694816">
              <w:marLeft w:val="0"/>
              <w:marRight w:val="0"/>
              <w:marTop w:val="0"/>
              <w:marBottom w:val="0"/>
              <w:divBdr>
                <w:top w:val="none" w:sz="0" w:space="0" w:color="auto"/>
                <w:left w:val="none" w:sz="0" w:space="0" w:color="auto"/>
                <w:bottom w:val="none" w:sz="0" w:space="0" w:color="auto"/>
                <w:right w:val="none" w:sz="0" w:space="0" w:color="auto"/>
              </w:divBdr>
            </w:div>
          </w:divsChild>
        </w:div>
        <w:div w:id="1461653942">
          <w:marLeft w:val="0"/>
          <w:marRight w:val="0"/>
          <w:marTop w:val="0"/>
          <w:marBottom w:val="0"/>
          <w:divBdr>
            <w:top w:val="none" w:sz="0" w:space="0" w:color="auto"/>
            <w:left w:val="none" w:sz="0" w:space="0" w:color="auto"/>
            <w:bottom w:val="none" w:sz="0" w:space="0" w:color="auto"/>
            <w:right w:val="none" w:sz="0" w:space="0" w:color="auto"/>
          </w:divBdr>
          <w:divsChild>
            <w:div w:id="1117601086">
              <w:marLeft w:val="0"/>
              <w:marRight w:val="0"/>
              <w:marTop w:val="0"/>
              <w:marBottom w:val="0"/>
              <w:divBdr>
                <w:top w:val="none" w:sz="0" w:space="0" w:color="auto"/>
                <w:left w:val="none" w:sz="0" w:space="0" w:color="auto"/>
                <w:bottom w:val="none" w:sz="0" w:space="0" w:color="auto"/>
                <w:right w:val="none" w:sz="0" w:space="0" w:color="auto"/>
              </w:divBdr>
            </w:div>
            <w:div w:id="205712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84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C0578-25F2-48B5-95E1-FC049CD0C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2958</Words>
  <Characters>130867</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3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s, Thomas</dc:creator>
  <cp:keywords/>
  <dc:description/>
  <cp:lastModifiedBy>Hungerford, Dan</cp:lastModifiedBy>
  <cp:revision>2</cp:revision>
  <cp:lastPrinted>2020-09-11T07:41:00Z</cp:lastPrinted>
  <dcterms:created xsi:type="dcterms:W3CDTF">2021-05-26T11:05:00Z</dcterms:created>
  <dcterms:modified xsi:type="dcterms:W3CDTF">2021-05-26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f5DPIqS8"/&gt;&lt;style id="http://www.zotero.org/styles/bmc-medicine"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